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316B0B" w14:textId="77777777" w:rsidR="00426EAF" w:rsidRPr="00426EAF" w:rsidRDefault="00426EAF" w:rsidP="000D0B3C">
      <w:pPr>
        <w:pStyle w:val="Title"/>
        <w:rPr>
          <w:rFonts w:eastAsia="Times New Roman"/>
          <w:sz w:val="24"/>
          <w:szCs w:val="24"/>
          <w:bdr w:val="none" w:sz="0" w:space="0" w:color="auto"/>
        </w:rPr>
      </w:pPr>
      <w:bookmarkStart w:id="0" w:name="_Toc9527180"/>
      <w:bookmarkStart w:id="1" w:name="_Toc495356906"/>
      <w:bookmarkStart w:id="2" w:name="_Toc508799043"/>
      <w:bookmarkStart w:id="3" w:name="_Toc510209708"/>
      <w:bookmarkStart w:id="4" w:name="_Toc517603430"/>
      <w:bookmarkStart w:id="5" w:name="_Toc517603818"/>
      <w:bookmarkStart w:id="6" w:name="_Toc517604566"/>
      <w:bookmarkStart w:id="7" w:name="_Toc534473461"/>
      <w:bookmarkStart w:id="8" w:name="_Ref518064743"/>
      <w:bookmarkStart w:id="9" w:name="_Toc534555739"/>
      <w:r w:rsidRPr="00426EAF">
        <w:rPr>
          <w:rFonts w:eastAsia="Times New Roman"/>
          <w:bdr w:val="none" w:sz="0" w:space="0" w:color="auto"/>
        </w:rPr>
        <w:t>From Roving To Stationary Judges:</w:t>
      </w:r>
      <w:r w:rsidRPr="00426EAF">
        <w:rPr>
          <w:rFonts w:eastAsia="Times New Roman"/>
          <w:bdr w:val="none" w:sz="0" w:space="0" w:color="auto"/>
        </w:rPr>
        <w:br/>
      </w:r>
      <w:r w:rsidRPr="00426EAF">
        <w:rPr>
          <w:rFonts w:eastAsia="Times New Roman"/>
          <w:bdr w:val="none" w:sz="0" w:space="0" w:color="auto"/>
        </w:rPr>
        <w:br/>
        <w:t>Power, Land, and the Origins Of Representative Institutions</w:t>
      </w:r>
      <w:bookmarkEnd w:id="0"/>
    </w:p>
    <w:p w14:paraId="40E45C23" w14:textId="77777777" w:rsidR="00426EAF" w:rsidRDefault="00426EAF" w:rsidP="000D0B3C">
      <w:r>
        <w:br w:type="page"/>
      </w:r>
    </w:p>
    <w:p w14:paraId="13AF8E13" w14:textId="77777777" w:rsidR="00426EAF" w:rsidRPr="00106650" w:rsidRDefault="00426EAF" w:rsidP="000D0B3C">
      <w:pPr>
        <w:pStyle w:val="Style4"/>
      </w:pPr>
      <w:bookmarkStart w:id="10" w:name="_Toc9527181"/>
      <w:r w:rsidRPr="00106650">
        <w:lastRenderedPageBreak/>
        <w:t>Part One</w:t>
      </w:r>
      <w:r w:rsidRPr="00106650">
        <w:tab/>
        <w:t>The Origins of Representative Institutions</w:t>
      </w:r>
      <w:bookmarkEnd w:id="1"/>
      <w:bookmarkEnd w:id="2"/>
      <w:bookmarkEnd w:id="3"/>
      <w:r w:rsidRPr="00106650">
        <w:t>:  Power, Land, and Courts</w:t>
      </w:r>
      <w:bookmarkEnd w:id="4"/>
      <w:bookmarkEnd w:id="5"/>
      <w:bookmarkEnd w:id="6"/>
      <w:bookmarkEnd w:id="7"/>
      <w:bookmarkEnd w:id="10"/>
    </w:p>
    <w:p w14:paraId="50EA1CD5" w14:textId="77777777" w:rsidR="006A3195" w:rsidRDefault="006A3195" w:rsidP="000D0B3C">
      <w:r>
        <w:br w:type="page"/>
      </w:r>
    </w:p>
    <w:p w14:paraId="4060FE7B" w14:textId="6DA623B5" w:rsidR="000726E4" w:rsidRPr="00106650" w:rsidRDefault="000726E4" w:rsidP="000D0B3C">
      <w:pPr>
        <w:pStyle w:val="Caption"/>
      </w:pPr>
      <w:bookmarkStart w:id="11" w:name="_Ref6505609"/>
      <w:r w:rsidRPr="00106650">
        <w:lastRenderedPageBreak/>
        <w:t xml:space="preserve">Figure </w:t>
      </w:r>
      <w:r w:rsidR="00F720C6">
        <w:fldChar w:fldCharType="begin"/>
      </w:r>
      <w:r w:rsidR="00F720C6">
        <w:instrText xml:space="preserve"> SEQ Figure \* ARABIC </w:instrText>
      </w:r>
      <w:r w:rsidR="00F720C6">
        <w:fldChar w:fldCharType="separate"/>
      </w:r>
      <w:r w:rsidR="008D3D7D">
        <w:rPr>
          <w:noProof/>
        </w:rPr>
        <w:t>1</w:t>
      </w:r>
      <w:r w:rsidR="00F720C6">
        <w:rPr>
          <w:noProof/>
        </w:rPr>
        <w:fldChar w:fldCharType="end"/>
      </w:r>
      <w:bookmarkEnd w:id="8"/>
      <w:bookmarkEnd w:id="11"/>
      <w:r w:rsidRPr="00106650">
        <w:t xml:space="preserve">: Locations visited by Edward I </w:t>
      </w:r>
      <w:r w:rsidRPr="00106650">
        <w:rPr>
          <w:sz w:val="21"/>
        </w:rPr>
        <w:t xml:space="preserve">in 16 years (1291-1307), </w:t>
      </w:r>
      <w:r w:rsidRPr="00106650">
        <w:t>weighted by cumulative days spent in each location.</w:t>
      </w:r>
      <w:bookmarkEnd w:id="9"/>
    </w:p>
    <w:p w14:paraId="640F8C1F" w14:textId="77777777" w:rsidR="000726E4" w:rsidRPr="00106650" w:rsidRDefault="000726E4" w:rsidP="000D0B3C">
      <w:pPr>
        <w:pStyle w:val="TableSources"/>
      </w:pPr>
      <w:r w:rsidRPr="00106650">
        <w:rPr>
          <w:noProof/>
        </w:rPr>
        <w:drawing>
          <wp:inline distT="0" distB="0" distL="0" distR="0" wp14:anchorId="4A81E481" wp14:editId="74280373">
            <wp:extent cx="5270970" cy="648756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ngland Edward I Itinerary Fina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02066" cy="6525841"/>
                    </a:xfrm>
                    <a:prstGeom prst="rect">
                      <a:avLst/>
                    </a:prstGeom>
                  </pic:spPr>
                </pic:pic>
              </a:graphicData>
            </a:graphic>
          </wp:inline>
        </w:drawing>
      </w:r>
    </w:p>
    <w:p w14:paraId="437F807D" w14:textId="5791B121" w:rsidR="000726E4" w:rsidRPr="00106650" w:rsidRDefault="000726E4" w:rsidP="000D0B3C">
      <w:pPr>
        <w:pStyle w:val="TableSources"/>
      </w:pPr>
      <w:r w:rsidRPr="00106650">
        <w:t xml:space="preserve">Source: This GIS-generated map uses the calculations from Hartshorne </w:t>
      </w:r>
      <w:r w:rsidR="004D107D">
        <w:fldChar w:fldCharType="begin"/>
      </w:r>
      <w:r w:rsidR="00512806">
        <w:instrText xml:space="preserve"> ADDIN EN.CITE &lt;EndNote&gt;&lt;Cite ExcludeAuth="1"&gt;&lt;Author&gt;Hartshorne&lt;/Author&gt;&lt;Year&gt;1871&lt;/Year&gt;&lt;RecNum&gt;20457&lt;/RecNum&gt;&lt;DisplayText&gt;1871&lt;/DisplayText&gt;&lt;record&gt;&lt;rec-number&gt;20457&lt;/rec-number&gt;&lt;foreign-keys&gt;&lt;key app="EN" db-id="asvpwtp0b52ssfedvvhp25wjrdv5axfws0z0" timestamp="1514151457"&gt;20457&lt;/key&gt;&lt;/foreign-keys&gt;&lt;ref-type name="Journal Article"&gt;17&lt;/ref-type&gt;&lt;contributors&gt;&lt;authors&gt;&lt;author&gt;Hartshorne, Charles Henry&lt;/author&gt;&lt;/authors&gt;&lt;/contributors&gt;&lt;titles&gt;&lt;title&gt;An Itinerary of King Edward the First&lt;/title&gt;&lt;secondary-title&gt;Collectanea Archaeologica&lt;/secondary-title&gt;&lt;/titles&gt;&lt;periodical&gt;&lt;full-title&gt;Collectanea Archaeologica&lt;/full-title&gt;&lt;/periodical&gt;&lt;pages&gt;115-36, 311-41&lt;/pages&gt;&lt;volume&gt;2&lt;/volume&gt;&lt;dates&gt;&lt;year&gt;1871&lt;/year&gt;&lt;/dates&gt;&lt;urls&gt;&lt;/urls&gt;&lt;/record&gt;&lt;/Cite&gt;&lt;/EndNote&gt;</w:instrText>
      </w:r>
      <w:r w:rsidR="004D107D">
        <w:fldChar w:fldCharType="separate"/>
      </w:r>
      <w:r w:rsidR="00512806">
        <w:rPr>
          <w:noProof/>
        </w:rPr>
        <w:t>1871</w:t>
      </w:r>
      <w:r w:rsidR="004D107D">
        <w:fldChar w:fldCharType="end"/>
      </w:r>
      <w:r w:rsidRPr="00106650">
        <w:t>.</w:t>
      </w:r>
    </w:p>
    <w:p w14:paraId="0D712596" w14:textId="77777777" w:rsidR="000726E4" w:rsidRPr="00106650" w:rsidRDefault="000726E4" w:rsidP="000D0B3C">
      <w:pPr>
        <w:pStyle w:val="Heading1"/>
      </w:pPr>
      <w:bookmarkStart w:id="12" w:name="_Toc320885310"/>
      <w:bookmarkStart w:id="13" w:name="_Toc447373099"/>
      <w:bookmarkStart w:id="14" w:name="_Toc447373263"/>
      <w:bookmarkStart w:id="15" w:name="_Toc449277529"/>
      <w:bookmarkStart w:id="16" w:name="_Toc450038933"/>
      <w:bookmarkStart w:id="17" w:name="_Toc450039087"/>
      <w:bookmarkStart w:id="18" w:name="_Toc450039168"/>
      <w:bookmarkStart w:id="19" w:name="_Toc450476494"/>
      <w:bookmarkStart w:id="20" w:name="_Toc450555880"/>
      <w:bookmarkStart w:id="21" w:name="_Toc461476679"/>
      <w:bookmarkStart w:id="22" w:name="_Toc491161394"/>
      <w:bookmarkStart w:id="23" w:name="_Toc495350376"/>
      <w:bookmarkStart w:id="24" w:name="_Toc495351310"/>
      <w:bookmarkStart w:id="25" w:name="_Toc495352067"/>
      <w:bookmarkStart w:id="26" w:name="_Toc495352725"/>
      <w:bookmarkStart w:id="27" w:name="_Toc495353030"/>
      <w:bookmarkStart w:id="28" w:name="_Toc495353332"/>
      <w:bookmarkStart w:id="29" w:name="_Toc495356907"/>
      <w:bookmarkStart w:id="30" w:name="_Toc508799044"/>
      <w:bookmarkStart w:id="31" w:name="_Toc510209709"/>
      <w:bookmarkStart w:id="32" w:name="_Ref510811349"/>
      <w:bookmarkStart w:id="33" w:name="_Toc517603431"/>
      <w:bookmarkStart w:id="34" w:name="_Toc517603819"/>
      <w:bookmarkStart w:id="35" w:name="_Toc517604567"/>
      <w:bookmarkStart w:id="36" w:name="_Toc534473462"/>
      <w:bookmarkStart w:id="37" w:name="_Toc9527182"/>
      <w:r w:rsidRPr="00106650">
        <w:lastRenderedPageBreak/>
        <w:t>Introduction</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48BBADBB" w14:textId="77777777" w:rsidR="002E192B" w:rsidRPr="003F0CDD" w:rsidRDefault="000726E4" w:rsidP="000D0B3C">
      <w:pPr>
        <w:pStyle w:val="NoIndent"/>
      </w:pPr>
      <w:r w:rsidRPr="00106650">
        <w:tab/>
      </w:r>
    </w:p>
    <w:p w14:paraId="04A84405" w14:textId="500FD36B" w:rsidR="00992147" w:rsidRDefault="009C5428" w:rsidP="00727A1C">
      <w:r w:rsidRPr="00106650">
        <w:t xml:space="preserve"> </w:t>
      </w:r>
      <w:r w:rsidR="00BB2BFF" w:rsidRPr="00106650">
        <w:t>“Common pleas shall not follow our court but shall be held in some fixed place.”</w:t>
      </w:r>
      <w:r w:rsidR="004E32C7">
        <w:rPr>
          <w:rStyle w:val="FootnoteReference"/>
        </w:rPr>
        <w:footnoteReference w:id="1"/>
      </w:r>
      <w:r w:rsidR="00BB2BFF" w:rsidRPr="00106650">
        <w:t xml:space="preserve"> </w:t>
      </w:r>
      <w:r w:rsidR="000726E4" w:rsidRPr="00106650">
        <w:t xml:space="preserve">This was the seventeenth condition </w:t>
      </w:r>
      <w:r w:rsidR="00BB2BFF">
        <w:t xml:space="preserve">that </w:t>
      </w:r>
      <w:r w:rsidR="000726E4" w:rsidRPr="00106650">
        <w:t>the barons imposed on the king of England in Magna Carta in 1215. Until then, barons often had to search around the realm</w:t>
      </w:r>
      <w:r w:rsidR="00BB2BFF" w:rsidRPr="00BB2BFF">
        <w:t xml:space="preserve"> </w:t>
      </w:r>
      <w:r w:rsidR="00BB2BFF">
        <w:t>to find</w:t>
      </w:r>
      <w:r w:rsidR="00BB2BFF" w:rsidRPr="00106650">
        <w:t xml:space="preserve"> the king</w:t>
      </w:r>
      <w:r w:rsidR="000726E4" w:rsidRPr="00106650">
        <w:t xml:space="preserve"> </w:t>
      </w:r>
      <w:r w:rsidR="00BB2BFF">
        <w:t>to settle disputes</w:t>
      </w:r>
      <w:r w:rsidR="00067C75">
        <w:t xml:space="preserve"> </w:t>
      </w:r>
      <w:r w:rsidR="00067C75" w:rsidRPr="00106650">
        <w:t>under royal jurisdiction</w:t>
      </w:r>
      <w:r w:rsidR="00BB2BFF">
        <w:t>, especially</w:t>
      </w:r>
      <w:r w:rsidR="000726E4" w:rsidRPr="00106650">
        <w:t xml:space="preserve"> land </w:t>
      </w:r>
      <w:r w:rsidR="007D2123">
        <w:t>disputes</w:t>
      </w:r>
      <w:r w:rsidR="00BB2BFF">
        <w:t xml:space="preserve"> </w:t>
      </w:r>
      <w:r w:rsidR="006650F2">
        <w:t>that</w:t>
      </w:r>
      <w:r w:rsidR="007D2123">
        <w:t xml:space="preserve"> </w:t>
      </w:r>
      <w:r w:rsidR="00BB2BFF">
        <w:t>could</w:t>
      </w:r>
      <w:r w:rsidR="000726E4" w:rsidRPr="00106650">
        <w:t xml:space="preserve"> be judged by him </w:t>
      </w:r>
      <w:r w:rsidR="00BB2BFF">
        <w:t>alone</w:t>
      </w:r>
      <w:r w:rsidR="000726E4" w:rsidRPr="00106650">
        <w:t xml:space="preserve">. </w:t>
      </w:r>
    </w:p>
    <w:p w14:paraId="370DBD2B" w14:textId="5785B428" w:rsidR="000726E4" w:rsidRPr="00727A1C" w:rsidRDefault="00992147" w:rsidP="00727A1C">
      <w:r>
        <w:t>F</w:t>
      </w:r>
      <w:r w:rsidR="00BB2BFF">
        <w:t>inding the king</w:t>
      </w:r>
      <w:r>
        <w:t>, however,</w:t>
      </w:r>
      <w:r w:rsidR="00BB2BFF" w:rsidRPr="00106650">
        <w:t xml:space="preserve"> </w:t>
      </w:r>
      <w:r w:rsidR="000726E4" w:rsidRPr="00106650">
        <w:t xml:space="preserve">was often a wild chase: even after Parliament </w:t>
      </w:r>
      <w:r w:rsidR="00BB2BFF">
        <w:t xml:space="preserve">was </w:t>
      </w:r>
      <w:r w:rsidR="000726E4" w:rsidRPr="00106650">
        <w:t xml:space="preserve">fully formed in the 1290s, </w:t>
      </w:r>
      <w:r w:rsidR="00431C31">
        <w:t xml:space="preserve">for instance, </w:t>
      </w:r>
      <w:r w:rsidR="000726E4" w:rsidRPr="00106650">
        <w:t xml:space="preserve">Edward I visited </w:t>
      </w:r>
      <w:r w:rsidR="00BB2BFF">
        <w:t>more than</w:t>
      </w:r>
      <w:r w:rsidR="00BB2BFF" w:rsidRPr="00106650">
        <w:t xml:space="preserve"> </w:t>
      </w:r>
      <w:r w:rsidR="000726E4" w:rsidRPr="00106650">
        <w:t xml:space="preserve">1,300 English towns and </w:t>
      </w:r>
      <w:r w:rsidR="00431C31">
        <w:t>several</w:t>
      </w:r>
      <w:r w:rsidR="00431C31" w:rsidRPr="00106650">
        <w:t xml:space="preserve"> </w:t>
      </w:r>
      <w:r w:rsidR="000726E4" w:rsidRPr="00106650">
        <w:t xml:space="preserve">continental ones </w:t>
      </w:r>
      <w:r w:rsidR="00BB2BFF">
        <w:t>over</w:t>
      </w:r>
      <w:r w:rsidR="00BB2BFF" w:rsidRPr="00106650">
        <w:t xml:space="preserve"> </w:t>
      </w:r>
      <w:r w:rsidR="000726E4" w:rsidRPr="00106650">
        <w:t xml:space="preserve">a </w:t>
      </w:r>
      <w:r w:rsidR="00BB2BFF">
        <w:t>sixteen</w:t>
      </w:r>
      <w:r w:rsidR="000726E4" w:rsidRPr="00106650">
        <w:t>-year period, spending fewer than four days on average in each (</w:t>
      </w:r>
      <w:r w:rsidR="00394026">
        <w:fldChar w:fldCharType="begin"/>
      </w:r>
      <w:r w:rsidR="00394026">
        <w:instrText xml:space="preserve"> REF _Ref6505609 \h </w:instrText>
      </w:r>
      <w:r w:rsidR="00394026">
        <w:fldChar w:fldCharType="separate"/>
      </w:r>
      <w:r w:rsidR="008D3D7D" w:rsidRPr="00106650">
        <w:t xml:space="preserve">Figure </w:t>
      </w:r>
      <w:r w:rsidR="008D3D7D">
        <w:rPr>
          <w:noProof/>
        </w:rPr>
        <w:t>1</w:t>
      </w:r>
      <w:r w:rsidR="00394026">
        <w:fldChar w:fldCharType="end"/>
      </w:r>
      <w:r w:rsidR="000726E4" w:rsidRPr="00106650">
        <w:t>).</w:t>
      </w:r>
      <w:r w:rsidR="000726E4" w:rsidRPr="00106650">
        <w:rPr>
          <w:rStyle w:val="FootnoteReference"/>
        </w:rPr>
        <w:footnoteReference w:id="2"/>
      </w:r>
      <w:r w:rsidR="000726E4" w:rsidRPr="00106650">
        <w:t xml:space="preserve"> The image popularized by the economist Mancur Olson of the </w:t>
      </w:r>
      <w:r w:rsidR="00431C31">
        <w:t xml:space="preserve">king as </w:t>
      </w:r>
      <w:r w:rsidR="000726E4" w:rsidRPr="00106650">
        <w:t xml:space="preserve">“roving bandit” extorting </w:t>
      </w:r>
      <w:r w:rsidR="00431C31">
        <w:t xml:space="preserve">goods and services </w:t>
      </w:r>
      <w:r w:rsidR="000726E4" w:rsidRPr="00106650">
        <w:t>from the population was not wrong:</w:t>
      </w:r>
      <w:r w:rsidR="000726E4" w:rsidRPr="00106650">
        <w:rPr>
          <w:rStyle w:val="FootnoteReference"/>
        </w:rPr>
        <w:footnoteReference w:id="3"/>
      </w:r>
      <w:r w:rsidR="000726E4" w:rsidRPr="00106650">
        <w:t xml:space="preserve"> ruler visits were dreaded </w:t>
      </w:r>
      <w:r w:rsidR="00431C31">
        <w:t xml:space="preserve">across Europe </w:t>
      </w:r>
      <w:r w:rsidR="000726E4" w:rsidRPr="00106650">
        <w:t>for the destruction</w:t>
      </w:r>
      <w:r w:rsidR="00431C31">
        <w:t xml:space="preserve"> that accompanied them</w:t>
      </w:r>
      <w:r w:rsidR="000726E4" w:rsidRPr="00106650">
        <w:t>. English kings’ retinues accidentally burned down houses</w:t>
      </w:r>
      <w:r w:rsidR="00431C31">
        <w:t>,</w:t>
      </w:r>
      <w:r w:rsidR="000726E4" w:rsidRPr="00106650">
        <w:rPr>
          <w:rStyle w:val="FootnoteReference"/>
        </w:rPr>
        <w:footnoteReference w:id="4"/>
      </w:r>
      <w:r w:rsidR="000726E4" w:rsidRPr="00106650">
        <w:t xml:space="preserve"> and </w:t>
      </w:r>
      <w:r w:rsidR="009E168B" w:rsidRPr="00106650">
        <w:t xml:space="preserve">Edward I </w:t>
      </w:r>
      <w:r w:rsidR="006224F3">
        <w:t>traveled with</w:t>
      </w:r>
      <w:r w:rsidR="0026454C">
        <w:t xml:space="preserve"> </w:t>
      </w:r>
      <w:r w:rsidR="000726E4" w:rsidRPr="00106650">
        <w:t xml:space="preserve">lions </w:t>
      </w:r>
      <w:r w:rsidR="0026454C">
        <w:t xml:space="preserve">that </w:t>
      </w:r>
      <w:r w:rsidR="000726E4" w:rsidRPr="00106650">
        <w:t>killed working animals</w:t>
      </w:r>
      <w:r w:rsidR="0026454C">
        <w:t xml:space="preserve"> </w:t>
      </w:r>
      <w:r w:rsidR="0026454C" w:rsidRPr="00106650">
        <w:t>in Gascony</w:t>
      </w:r>
      <w:r w:rsidR="000726E4" w:rsidRPr="00106650">
        <w:t>, outrag</w:t>
      </w:r>
      <w:r w:rsidR="00431C31">
        <w:t>ing the locals</w:t>
      </w:r>
      <w:r w:rsidR="000726E4" w:rsidRPr="00106650">
        <w:t>.</w:t>
      </w:r>
      <w:r w:rsidR="000726E4" w:rsidRPr="00106650">
        <w:rPr>
          <w:rStyle w:val="FootnoteReference"/>
        </w:rPr>
        <w:footnoteReference w:id="5"/>
      </w:r>
      <w:r w:rsidR="000726E4" w:rsidRPr="00106650">
        <w:t xml:space="preserve"> </w:t>
      </w:r>
      <w:r w:rsidR="006224F3">
        <w:t>R</w:t>
      </w:r>
      <w:r w:rsidR="000726E4" w:rsidRPr="00106650">
        <w:t>uler</w:t>
      </w:r>
      <w:r w:rsidR="006224F3">
        <w:t>s</w:t>
      </w:r>
      <w:r w:rsidR="000726E4" w:rsidRPr="00106650">
        <w:t xml:space="preserve"> and </w:t>
      </w:r>
      <w:r w:rsidR="006224F3">
        <w:t>their</w:t>
      </w:r>
      <w:r w:rsidR="000726E4" w:rsidRPr="00106650">
        <w:t xml:space="preserve"> retinues (</w:t>
      </w:r>
      <w:r w:rsidR="00431C31">
        <w:t xml:space="preserve">which </w:t>
      </w:r>
      <w:r w:rsidR="000726E4" w:rsidRPr="00106650">
        <w:t>often number</w:t>
      </w:r>
      <w:r w:rsidR="00431C31">
        <w:t>ed</w:t>
      </w:r>
      <w:r w:rsidR="000726E4" w:rsidRPr="00106650">
        <w:t xml:space="preserve"> in the dozens or hundreds) forced local communities to subsidize these visits with foodstuffs and services. This practice, </w:t>
      </w:r>
      <w:r w:rsidR="00431C31">
        <w:t xml:space="preserve">known as </w:t>
      </w:r>
      <w:r w:rsidR="000726E4" w:rsidRPr="00106650">
        <w:t xml:space="preserve">purveyance, was a heavy burden: </w:t>
      </w:r>
      <w:r w:rsidR="00217978" w:rsidRPr="00106650">
        <w:t>over three weeks</w:t>
      </w:r>
      <w:r w:rsidR="00431C31">
        <w:t xml:space="preserve"> in the 1280s</w:t>
      </w:r>
      <w:r w:rsidR="00217978">
        <w:t>,</w:t>
      </w:r>
      <w:r w:rsidR="00217978" w:rsidRPr="00106650">
        <w:t xml:space="preserve"> </w:t>
      </w:r>
      <w:r w:rsidR="000726E4" w:rsidRPr="00106650">
        <w:t>the Flemish count required 10,600 herrings.</w:t>
      </w:r>
      <w:r w:rsidR="000726E4" w:rsidRPr="00D22C9D">
        <w:rPr>
          <w:rStyle w:val="FootnoteReference"/>
        </w:rPr>
        <w:footnoteReference w:id="6"/>
      </w:r>
      <w:r w:rsidR="000726E4" w:rsidRPr="00D22C9D">
        <w:rPr>
          <w:rStyle w:val="FootnoteReference"/>
        </w:rPr>
        <w:t xml:space="preserve"> </w:t>
      </w:r>
    </w:p>
    <w:p w14:paraId="251EECE5" w14:textId="1D3DE55B" w:rsidR="000726E4" w:rsidRDefault="000726E4" w:rsidP="000D0B3C">
      <w:r w:rsidRPr="00106650">
        <w:t>But these “visits” were not lawless</w:t>
      </w:r>
      <w:r w:rsidR="00F4069B">
        <w:sym w:font="Symbol" w:char="F0BE"/>
      </w:r>
      <w:r w:rsidRPr="00106650">
        <w:t xml:space="preserve">Edward I </w:t>
      </w:r>
      <w:r w:rsidR="00E32B02">
        <w:t xml:space="preserve">paid </w:t>
      </w:r>
      <w:r w:rsidRPr="00106650">
        <w:t>compensation for the animals killed</w:t>
      </w:r>
      <w:r w:rsidR="00F4069B">
        <w:t>, for instance</w:t>
      </w:r>
      <w:r w:rsidR="00F4069B">
        <w:sym w:font="Symbol" w:char="F0BE"/>
      </w:r>
      <w:r w:rsidR="00F4069B">
        <w:t>nor was their purpose merely extractive</w:t>
      </w:r>
      <w:r w:rsidRPr="00106650">
        <w:t>.</w:t>
      </w:r>
      <w:r w:rsidRPr="00B306C6">
        <w:rPr>
          <w:rStyle w:val="FootnoteReference"/>
        </w:rPr>
        <w:footnoteReference w:id="7"/>
      </w:r>
      <w:r w:rsidR="007C0373" w:rsidRPr="00B306C6">
        <w:rPr>
          <w:rStyle w:val="FootnoteReference"/>
        </w:rPr>
        <w:t xml:space="preserve"> </w:t>
      </w:r>
      <w:r w:rsidRPr="00106650">
        <w:t>Most importantly, these roving kings dispensed justice</w:t>
      </w:r>
      <w:r w:rsidR="009B7BC0">
        <w:t>, which</w:t>
      </w:r>
      <w:r w:rsidR="00F4069B">
        <w:t xml:space="preserve"> was </w:t>
      </w:r>
      <w:r w:rsidRPr="00106650">
        <w:t>eagerly</w:t>
      </w:r>
      <w:r w:rsidR="00F4069B">
        <w:t xml:space="preserve"> and</w:t>
      </w:r>
      <w:r w:rsidRPr="00106650">
        <w:t xml:space="preserve"> often desperately sought. </w:t>
      </w:r>
      <w:r w:rsidRPr="0088514F">
        <w:t xml:space="preserve">In this book, I argue that this demand for justice was the </w:t>
      </w:r>
      <w:r w:rsidR="005D68E2">
        <w:t xml:space="preserve">primary </w:t>
      </w:r>
      <w:r w:rsidRPr="0088514F">
        <w:t xml:space="preserve">necessary condition for the </w:t>
      </w:r>
      <w:r w:rsidR="00FD00C5">
        <w:t xml:space="preserve">development of the parliaments, or </w:t>
      </w:r>
      <w:r w:rsidRPr="0088514F">
        <w:t>polity-wide institutions of representation, that emerged in medieval Europe.</w:t>
      </w:r>
      <w:r w:rsidRPr="00106650">
        <w:t xml:space="preserve"> </w:t>
      </w:r>
      <w:r w:rsidR="00C64F25">
        <w:t>Moreover</w:t>
      </w:r>
      <w:r w:rsidR="00FD00C5">
        <w:t xml:space="preserve">, </w:t>
      </w:r>
      <w:r w:rsidR="0088514F">
        <w:t>th</w:t>
      </w:r>
      <w:r w:rsidR="00FD00C5">
        <w:t>is</w:t>
      </w:r>
      <w:r w:rsidR="0088514F">
        <w:t xml:space="preserve"> demand was intricately tied to </w:t>
      </w:r>
      <w:r w:rsidR="00715CEA">
        <w:t>the king</w:t>
      </w:r>
      <w:r w:rsidR="00801D34">
        <w:t xml:space="preserve">’s status as </w:t>
      </w:r>
      <w:r w:rsidR="00715CEA" w:rsidRPr="00715CEA">
        <w:t>“lord of all the tenants in the realm</w:t>
      </w:r>
      <w:r w:rsidR="00FD00C5">
        <w:t>,</w:t>
      </w:r>
      <w:r w:rsidR="00715CEA" w:rsidRPr="00715CEA">
        <w:t>”</w:t>
      </w:r>
      <w:r w:rsidR="004B5F8F">
        <w:t xml:space="preserve"> </w:t>
      </w:r>
      <w:r w:rsidR="00FD00C5">
        <w:t xml:space="preserve">as </w:t>
      </w:r>
      <w:r w:rsidR="005E1EA0">
        <w:t xml:space="preserve">all </w:t>
      </w:r>
      <w:r w:rsidR="004B5F8F">
        <w:t>land</w:t>
      </w:r>
      <w:r w:rsidR="00C826B0">
        <w:t xml:space="preserve"> </w:t>
      </w:r>
      <w:r w:rsidR="005E1EA0">
        <w:t xml:space="preserve">and tenancies were held </w:t>
      </w:r>
      <w:r w:rsidR="004B5F8F">
        <w:t>“of the king</w:t>
      </w:r>
      <w:r w:rsidR="00C826B0">
        <w:t>,</w:t>
      </w:r>
      <w:r w:rsidR="004B5F8F">
        <w:t>”</w:t>
      </w:r>
      <w:r w:rsidR="00C826B0">
        <w:t xml:space="preserve"> </w:t>
      </w:r>
      <w:r w:rsidR="009B7BC0">
        <w:t>which</w:t>
      </w:r>
      <w:r w:rsidR="00C826B0">
        <w:t xml:space="preserve"> </w:t>
      </w:r>
      <w:r w:rsidR="005E1EA0">
        <w:t>they</w:t>
      </w:r>
      <w:r w:rsidR="00C826B0">
        <w:t xml:space="preserve"> </w:t>
      </w:r>
      <w:r w:rsidR="00FD00C5">
        <w:t xml:space="preserve">technically </w:t>
      </w:r>
      <w:r w:rsidR="00C826B0">
        <w:t>remain</w:t>
      </w:r>
      <w:r w:rsidR="00F230D3">
        <w:t xml:space="preserve"> in England</w:t>
      </w:r>
      <w:r w:rsidR="00C826B0">
        <w:t xml:space="preserve"> to this day.</w:t>
      </w:r>
      <w:r w:rsidR="0088514F" w:rsidRPr="00B306C6">
        <w:rPr>
          <w:rStyle w:val="FootnoteReference"/>
        </w:rPr>
        <w:footnoteReference w:id="8"/>
      </w:r>
      <w:r w:rsidR="0088514F" w:rsidRPr="0088514F">
        <w:t xml:space="preserve"> </w:t>
      </w:r>
    </w:p>
    <w:p w14:paraId="2E72D19A" w14:textId="53A58F85" w:rsidR="000726E4" w:rsidRDefault="001929B7" w:rsidP="000D0B3C">
      <w:r>
        <w:t xml:space="preserve">The role of justice </w:t>
      </w:r>
      <w:r w:rsidR="00E73F7D">
        <w:t xml:space="preserve">in early institutions of governance </w:t>
      </w:r>
      <w:r>
        <w:t xml:space="preserve">has </w:t>
      </w:r>
      <w:r w:rsidR="003B77B3">
        <w:t xml:space="preserve">long </w:t>
      </w:r>
      <w:r>
        <w:t xml:space="preserve">been </w:t>
      </w:r>
      <w:r w:rsidR="00FD00C5">
        <w:t xml:space="preserve">investigated </w:t>
      </w:r>
      <w:r>
        <w:t>by historians</w:t>
      </w:r>
      <w:r w:rsidR="00FD00C5">
        <w:t>,</w:t>
      </w:r>
      <w:r>
        <w:t xml:space="preserve"> </w:t>
      </w:r>
      <w:r w:rsidRPr="00106650">
        <w:t>with</w:t>
      </w:r>
      <w:r w:rsidRPr="007B78C2">
        <w:t xml:space="preserve"> </w:t>
      </w:r>
      <w:r w:rsidR="00024444">
        <w:t>three</w:t>
      </w:r>
      <w:r>
        <w:t xml:space="preserve"> major accounts, Thomas Bisson’s comparative study of the origins of European government</w:t>
      </w:r>
      <w:r w:rsidR="00024444">
        <w:t xml:space="preserve">, </w:t>
      </w:r>
      <w:r w:rsidRPr="00106650">
        <w:t xml:space="preserve">John </w:t>
      </w:r>
      <w:proofErr w:type="spellStart"/>
      <w:r w:rsidRPr="00106650">
        <w:t>Maddicott</w:t>
      </w:r>
      <w:r>
        <w:t>’s</w:t>
      </w:r>
      <w:proofErr w:type="spellEnd"/>
      <w:r>
        <w:t xml:space="preserve"> account of</w:t>
      </w:r>
      <w:r w:rsidRPr="00106650">
        <w:t xml:space="preserve"> the English Parliament</w:t>
      </w:r>
      <w:r>
        <w:t>,</w:t>
      </w:r>
      <w:r w:rsidRPr="00106650">
        <w:t xml:space="preserve"> </w:t>
      </w:r>
      <w:r w:rsidR="00024444">
        <w:t xml:space="preserve">and Michel Hébert’s </w:t>
      </w:r>
      <w:r w:rsidR="00536AAC">
        <w:t xml:space="preserve">overview of Western medieval parliaments, </w:t>
      </w:r>
      <w:r w:rsidRPr="00106650">
        <w:t>recently reviving interest.</w:t>
      </w:r>
      <w:r w:rsidRPr="00106650">
        <w:rPr>
          <w:rStyle w:val="FootnoteReference"/>
        </w:rPr>
        <w:footnoteReference w:id="9"/>
      </w:r>
      <w:r w:rsidRPr="00106650">
        <w:t xml:space="preserve"> </w:t>
      </w:r>
      <w:r w:rsidR="00FD00C5">
        <w:t xml:space="preserve"> </w:t>
      </w:r>
      <w:r>
        <w:t xml:space="preserve">Yet </w:t>
      </w:r>
      <w:r w:rsidR="00A11A16">
        <w:t>the topic has</w:t>
      </w:r>
      <w:r w:rsidR="00FD00C5">
        <w:t xml:space="preserve"> been generally </w:t>
      </w:r>
      <w:r w:rsidR="000726E4" w:rsidRPr="00106650">
        <w:t xml:space="preserve">neglected in social scientific accounts of </w:t>
      </w:r>
      <w:r w:rsidR="00FD00C5">
        <w:t xml:space="preserve">the emergence of </w:t>
      </w:r>
      <w:r w:rsidR="000726E4" w:rsidRPr="00106650">
        <w:t xml:space="preserve">representative </w:t>
      </w:r>
      <w:r w:rsidR="00FD00C5">
        <w:t>institutions and</w:t>
      </w:r>
      <w:r w:rsidR="00FD00C5" w:rsidRPr="00106650">
        <w:t xml:space="preserve"> </w:t>
      </w:r>
      <w:r w:rsidR="000726E4" w:rsidRPr="00106650">
        <w:t>of state-building in general</w:t>
      </w:r>
      <w:r w:rsidR="00A5657B">
        <w:t>,</w:t>
      </w:r>
      <w:r w:rsidR="000726E4" w:rsidRPr="00106650">
        <w:t xml:space="preserve"> into the modern period</w:t>
      </w:r>
      <w:r w:rsidR="00A11A16">
        <w:t>.</w:t>
      </w:r>
      <w:r w:rsidR="000726E4" w:rsidRPr="00106650">
        <w:t xml:space="preserve"> </w:t>
      </w:r>
      <w:r w:rsidR="00A11A16">
        <w:t>W</w:t>
      </w:r>
      <w:r w:rsidR="00D64C7C">
        <w:t xml:space="preserve">ith </w:t>
      </w:r>
      <w:r w:rsidR="00D64C7C" w:rsidRPr="00D64C7C">
        <w:t xml:space="preserve">rare exceptions, such as </w:t>
      </w:r>
      <w:r w:rsidR="00A11A16">
        <w:t xml:space="preserve">the work of </w:t>
      </w:r>
      <w:r w:rsidR="00D64C7C" w:rsidRPr="00D64C7C">
        <w:t xml:space="preserve">Timothy </w:t>
      </w:r>
      <w:proofErr w:type="spellStart"/>
      <w:r w:rsidR="00D64C7C" w:rsidRPr="00D64C7C">
        <w:t>Besley</w:t>
      </w:r>
      <w:proofErr w:type="spellEnd"/>
      <w:r w:rsidR="00D64C7C" w:rsidRPr="00D64C7C">
        <w:t xml:space="preserve"> and Francis Fukuyama</w:t>
      </w:r>
      <w:r w:rsidR="00A11A16">
        <w:t>,</w:t>
      </w:r>
      <w:r w:rsidR="009C3AA0">
        <w:rPr>
          <w:rStyle w:val="FootnoteReference"/>
        </w:rPr>
        <w:footnoteReference w:id="10"/>
      </w:r>
      <w:r w:rsidR="000726E4" w:rsidRPr="00106650">
        <w:t xml:space="preserve"> </w:t>
      </w:r>
      <w:r w:rsidR="00A11A16">
        <w:t xml:space="preserve">justice </w:t>
      </w:r>
      <w:r w:rsidR="000726E4" w:rsidRPr="00106650">
        <w:t xml:space="preserve">has </w:t>
      </w:r>
      <w:r w:rsidR="000726E4" w:rsidRPr="00106650">
        <w:lastRenderedPageBreak/>
        <w:t>been typically dismissed as a secondary public good.</w:t>
      </w:r>
      <w:r w:rsidR="000726E4" w:rsidRPr="00106650">
        <w:rPr>
          <w:rStyle w:val="FootnoteReference"/>
        </w:rPr>
        <w:footnoteReference w:id="11"/>
      </w:r>
      <w:r w:rsidR="000726E4" w:rsidRPr="00106650">
        <w:t xml:space="preserve"> Yet paradoxically, justice has strikingly emerged as a primary activity </w:t>
      </w:r>
      <w:r w:rsidR="00A11A16">
        <w:t xml:space="preserve">in </w:t>
      </w:r>
      <w:r w:rsidR="000726E4" w:rsidRPr="00106650">
        <w:t xml:space="preserve">establishing rule in some of the most violent </w:t>
      </w:r>
      <w:r w:rsidR="00D731B4">
        <w:t xml:space="preserve">contemporary </w:t>
      </w:r>
      <w:r w:rsidR="000726E4" w:rsidRPr="00106650">
        <w:t>theaters of conflict: from Colombian rebels</w:t>
      </w:r>
      <w:r w:rsidR="00B94CA2">
        <w:t xml:space="preserve"> to the </w:t>
      </w:r>
      <w:r w:rsidR="00B94CA2" w:rsidRPr="00106650">
        <w:t>Islamic State in Syria</w:t>
      </w:r>
      <w:r w:rsidR="000726E4" w:rsidRPr="00106650">
        <w:t xml:space="preserve">, </w:t>
      </w:r>
      <w:r w:rsidR="00A11A16">
        <w:t xml:space="preserve">one of the first tasks of conquering groups has been to gain </w:t>
      </w:r>
      <w:r w:rsidR="000726E4" w:rsidRPr="00106650">
        <w:t xml:space="preserve">control of adjudication mechanisms </w:t>
      </w:r>
      <w:r w:rsidR="00A11A16">
        <w:t xml:space="preserve">and thus </w:t>
      </w:r>
      <w:r w:rsidR="000726E4" w:rsidRPr="00106650">
        <w:t>strengthen</w:t>
      </w:r>
      <w:r w:rsidR="00A11A16">
        <w:t xml:space="preserve"> their control over the</w:t>
      </w:r>
      <w:r w:rsidR="000726E4" w:rsidRPr="00106650">
        <w:t xml:space="preserve"> population.</w:t>
      </w:r>
      <w:r w:rsidR="000726E4" w:rsidRPr="00106650">
        <w:rPr>
          <w:rStyle w:val="FootnoteReference"/>
        </w:rPr>
        <w:footnoteReference w:id="12"/>
      </w:r>
      <w:r w:rsidR="000726E4" w:rsidRPr="00106650">
        <w:t xml:space="preserve"> </w:t>
      </w:r>
      <w:r w:rsidR="00F21A2A">
        <w:t>Although t</w:t>
      </w:r>
      <w:r w:rsidR="000726E4" w:rsidRPr="00106650">
        <w:t>his fundamental insight</w:t>
      </w:r>
      <w:r w:rsidR="00F21A2A">
        <w:sym w:font="Symbol" w:char="F0BE"/>
      </w:r>
      <w:r w:rsidR="00F21A2A" w:rsidRPr="00106650">
        <w:t>that control of justice means control of people</w:t>
      </w:r>
      <w:r w:rsidR="00F21A2A">
        <w:sym w:font="Symbol" w:char="F0BE"/>
      </w:r>
      <w:r w:rsidR="00F21A2A">
        <w:t xml:space="preserve">has been </w:t>
      </w:r>
      <w:r w:rsidR="000726E4" w:rsidRPr="00106650">
        <w:t xml:space="preserve">grasped by medieval kings </w:t>
      </w:r>
      <w:r w:rsidR="00F21A2A">
        <w:t>and</w:t>
      </w:r>
      <w:r w:rsidR="000726E4" w:rsidRPr="00106650">
        <w:t xml:space="preserve"> violent modern warlords</w:t>
      </w:r>
      <w:r w:rsidR="00F21A2A">
        <w:t xml:space="preserve"> alike, it </w:t>
      </w:r>
      <w:r w:rsidR="000726E4" w:rsidRPr="00106650">
        <w:t xml:space="preserve">remains </w:t>
      </w:r>
      <w:r w:rsidR="00F21A2A">
        <w:t xml:space="preserve">largely </w:t>
      </w:r>
      <w:r w:rsidR="000726E4" w:rsidRPr="00106650">
        <w:t>unexplored</w:t>
      </w:r>
      <w:r w:rsidR="00F21A2A">
        <w:t xml:space="preserve"> in the current literature</w:t>
      </w:r>
      <w:r w:rsidR="00FA5063">
        <w:t>.</w:t>
      </w:r>
      <w:r w:rsidR="000726E4" w:rsidRPr="00106650">
        <w:t xml:space="preserve"> </w:t>
      </w:r>
    </w:p>
    <w:p w14:paraId="4024B5C7" w14:textId="6E33707A" w:rsidR="00592305" w:rsidRDefault="003938A4" w:rsidP="00592305">
      <w:r>
        <w:t>Assemblies</w:t>
      </w:r>
      <w:r w:rsidR="00592305" w:rsidRPr="00106650">
        <w:t xml:space="preserve"> were pervasive at different levels throughout </w:t>
      </w:r>
      <w:r w:rsidR="00592305">
        <w:t xml:space="preserve">Europe </w:t>
      </w:r>
      <w:r w:rsidR="00401B82">
        <w:t>since</w:t>
      </w:r>
      <w:r w:rsidR="00592305">
        <w:t xml:space="preserve"> the medieval period</w:t>
      </w:r>
      <w:r w:rsidR="00592305" w:rsidRPr="00106650">
        <w:t>, from the village to the town to the county or principality level</w:t>
      </w:r>
      <w:r w:rsidR="00592305">
        <w:t>.</w:t>
      </w:r>
      <w:r w:rsidR="00592305" w:rsidRPr="00106650">
        <w:rPr>
          <w:rStyle w:val="FootnoteReference"/>
        </w:rPr>
        <w:footnoteReference w:id="13"/>
      </w:r>
      <w:r w:rsidR="00592305" w:rsidRPr="00106650">
        <w:t xml:space="preserve"> Some assemblies congregated all estates together; others summoned towns and the nobility separately. </w:t>
      </w:r>
      <w:r>
        <w:t>They</w:t>
      </w:r>
      <w:r w:rsidR="00592305" w:rsidRPr="00106650">
        <w:t xml:space="preserve"> could be found in the city-states of Northern Italy, the semi-autonomous cities of the Low Countries and the cities of southern France and Castile, the duchy of Muscovy, throughout the Holy Roman Empire</w:t>
      </w:r>
      <w:r w:rsidR="00592305">
        <w:t>, and beyond</w:t>
      </w:r>
      <w:r w:rsidR="00592305" w:rsidRPr="00106650">
        <w:t xml:space="preserve">. </w:t>
      </w:r>
      <w:r w:rsidR="00592305">
        <w:t xml:space="preserve">Indeed, </w:t>
      </w:r>
      <w:r w:rsidR="00592305" w:rsidRPr="00551E7B">
        <w:rPr>
          <w:i/>
          <w:iCs/>
        </w:rPr>
        <w:t>localized</w:t>
      </w:r>
      <w:r w:rsidR="00592305" w:rsidRPr="00106650">
        <w:t xml:space="preserve"> representative practices survived even within regimes defined as “absolutist” </w:t>
      </w:r>
      <w:r w:rsidR="00592305">
        <w:t xml:space="preserve">like France or Spain. </w:t>
      </w:r>
      <w:r w:rsidR="00592305" w:rsidRPr="00106650">
        <w:t xml:space="preserve">But </w:t>
      </w:r>
      <w:r w:rsidR="004371DD">
        <w:t xml:space="preserve">in some </w:t>
      </w:r>
      <w:r w:rsidR="00FD580B">
        <w:t>cases,</w:t>
      </w:r>
      <w:r w:rsidR="00592305" w:rsidRPr="00106650">
        <w:t xml:space="preserve"> </w:t>
      </w:r>
      <w:r w:rsidR="00592305">
        <w:t xml:space="preserve">parliaments served as the central organ </w:t>
      </w:r>
      <w:r w:rsidR="00592305" w:rsidRPr="00106650">
        <w:t xml:space="preserve">of governance at </w:t>
      </w:r>
      <w:r w:rsidR="00592305" w:rsidRPr="00816B8C">
        <w:rPr>
          <w:i/>
          <w:iCs/>
        </w:rPr>
        <w:t>a polity level</w:t>
      </w:r>
      <w:r w:rsidR="00592305" w:rsidRPr="00106650">
        <w:t>.</w:t>
      </w:r>
      <w:r w:rsidR="00592305">
        <w:rPr>
          <w:rStyle w:val="FootnoteReference"/>
        </w:rPr>
        <w:footnoteReference w:id="14"/>
      </w:r>
      <w:r w:rsidR="00592305" w:rsidRPr="00106650">
        <w:t xml:space="preserve"> </w:t>
      </w:r>
      <w:r w:rsidR="00592305">
        <w:t xml:space="preserve">This outcome was rare because it </w:t>
      </w:r>
      <w:r w:rsidR="00592305" w:rsidRPr="00106650">
        <w:t xml:space="preserve">involved integrating extensive territories and diverse populations both inclusively and effectively under a stable center. England is the most representative case, with </w:t>
      </w:r>
      <w:r w:rsidR="00592305">
        <w:t xml:space="preserve">early </w:t>
      </w:r>
      <w:r w:rsidR="00592305" w:rsidRPr="00106650">
        <w:t xml:space="preserve">Catalonia, Hungary, </w:t>
      </w:r>
      <w:r w:rsidR="00592305">
        <w:t>Poland, the Low Countries, Sweden,</w:t>
      </w:r>
      <w:r w:rsidR="00592305" w:rsidRPr="00106650">
        <w:t xml:space="preserve"> displaying variation in extent and robustness, as we will see.</w:t>
      </w:r>
      <w:r w:rsidR="000F5369">
        <w:rPr>
          <w:rStyle w:val="FootnoteReference"/>
        </w:rPr>
        <w:footnoteReference w:id="15"/>
      </w:r>
      <w:r w:rsidR="00592305" w:rsidRPr="00106650">
        <w:t xml:space="preserve"> </w:t>
      </w:r>
      <w:r w:rsidR="004E3B2B">
        <w:t>But England stands out by retaining the same parliamentary structure since the 1200s</w:t>
      </w:r>
      <w:r w:rsidR="005136A9">
        <w:t xml:space="preserve"> to the present day</w:t>
      </w:r>
      <w:r w:rsidR="004E3B2B">
        <w:t>, with only an eleven-year interruption during the</w:t>
      </w:r>
      <w:r w:rsidR="008B4409">
        <w:t xml:space="preserve"> seventeenth-century</w:t>
      </w:r>
      <w:r w:rsidR="004E3B2B">
        <w:t xml:space="preserve"> Civil War</w:t>
      </w:r>
      <w:r w:rsidR="008B4409">
        <w:t>.</w:t>
      </w:r>
      <w:r w:rsidR="008B4409">
        <w:rPr>
          <w:rStyle w:val="FootnoteReference"/>
        </w:rPr>
        <w:footnoteReference w:id="16"/>
      </w:r>
    </w:p>
    <w:p w14:paraId="7C074EED" w14:textId="00C3B1D1" w:rsidR="00855446" w:rsidRDefault="004371DD" w:rsidP="000D0B3C">
      <w:r>
        <w:t xml:space="preserve">To explain </w:t>
      </w:r>
      <w:r w:rsidR="00A2486E">
        <w:t>representative practice</w:t>
      </w:r>
      <w:r>
        <w:t>, m</w:t>
      </w:r>
      <w:r w:rsidR="002A14F3">
        <w:t>ost scholarship has drawn on Cicero’s observa</w:t>
      </w:r>
      <w:r w:rsidR="00827599">
        <w:t>tion</w:t>
      </w:r>
      <w:r w:rsidR="002A14F3">
        <w:t xml:space="preserve"> that money</w:t>
      </w:r>
      <w:r w:rsidR="00830AC2">
        <w:t xml:space="preserve">, </w:t>
      </w:r>
      <w:r w:rsidR="007429DE">
        <w:t>especially</w:t>
      </w:r>
      <w:r w:rsidR="00830AC2">
        <w:t xml:space="preserve"> taxation,</w:t>
      </w:r>
      <w:r w:rsidR="002A14F3">
        <w:t xml:space="preserve"> is the sinews of war.</w:t>
      </w:r>
      <w:r w:rsidR="002A14F3">
        <w:rPr>
          <w:rStyle w:val="FootnoteReference"/>
        </w:rPr>
        <w:footnoteReference w:id="17"/>
      </w:r>
      <w:r w:rsidR="00550582" w:rsidRPr="00550582">
        <w:t xml:space="preserve"> </w:t>
      </w:r>
      <w:r w:rsidR="00550582">
        <w:t>Taxation is typically related to representative origins through</w:t>
      </w:r>
      <w:r w:rsidR="00550582" w:rsidRPr="00106650">
        <w:t xml:space="preserve"> a balancing logic</w:t>
      </w:r>
      <w:r w:rsidR="007429DE">
        <w:t>, especially since the seminal works of economist Joseph Schumpeter and more recently of political scientist Margaret Levi</w:t>
      </w:r>
      <w:r w:rsidR="00CA2620">
        <w:t>:</w:t>
      </w:r>
      <w:r w:rsidR="007429DE" w:rsidRPr="00106650">
        <w:rPr>
          <w:rStyle w:val="FootnoteReference"/>
        </w:rPr>
        <w:footnoteReference w:id="18"/>
      </w:r>
      <w:r w:rsidR="003F312B">
        <w:t xml:space="preserve"> </w:t>
      </w:r>
      <w:r w:rsidR="00CA2620">
        <w:t>war-mongering r</w:t>
      </w:r>
      <w:r w:rsidR="007429DE">
        <w:t xml:space="preserve">ulers </w:t>
      </w:r>
      <w:r w:rsidR="00550582">
        <w:t>grant</w:t>
      </w:r>
      <w:r w:rsidR="00CA2620">
        <w:t>ed</w:t>
      </w:r>
      <w:r w:rsidR="00550582" w:rsidRPr="00106650">
        <w:t xml:space="preserve"> rights </w:t>
      </w:r>
      <w:r w:rsidR="00427F61">
        <w:t>to social groups endowed</w:t>
      </w:r>
      <w:r w:rsidR="00427F61" w:rsidRPr="00106650">
        <w:t xml:space="preserve"> with </w:t>
      </w:r>
      <w:r w:rsidR="00427F61">
        <w:t>new wealth</w:t>
      </w:r>
      <w:r w:rsidR="00427F61" w:rsidRPr="00106650">
        <w:t xml:space="preserve"> and thus greater bargaining power</w:t>
      </w:r>
      <w:r w:rsidR="00427F61">
        <w:t xml:space="preserve"> </w:t>
      </w:r>
      <w:r w:rsidR="00550582">
        <w:t xml:space="preserve">in exchange </w:t>
      </w:r>
      <w:r w:rsidR="00550582" w:rsidRPr="00106650">
        <w:t>for taxation</w:t>
      </w:r>
      <w:r w:rsidR="00C741B3" w:rsidRPr="00106650">
        <w:t>.</w:t>
      </w:r>
      <w:r w:rsidR="00006BF2" w:rsidRPr="00006BF2">
        <w:t xml:space="preserve"> </w:t>
      </w:r>
      <w:r w:rsidR="00006BF2">
        <w:t xml:space="preserve">As chapter 2 will </w:t>
      </w:r>
      <w:r w:rsidR="00510095">
        <w:t>discuss</w:t>
      </w:r>
      <w:r w:rsidR="00006BF2">
        <w:t>, this</w:t>
      </w:r>
      <w:r w:rsidR="00006BF2" w:rsidRPr="00106650">
        <w:t xml:space="preserve"> logic </w:t>
      </w:r>
      <w:r w:rsidR="00006BF2">
        <w:t>has</w:t>
      </w:r>
      <w:r w:rsidR="00006BF2" w:rsidRPr="00106650">
        <w:t xml:space="preserve"> </w:t>
      </w:r>
      <w:r w:rsidR="00006BF2">
        <w:t xml:space="preserve">been </w:t>
      </w:r>
      <w:r w:rsidR="00006BF2" w:rsidRPr="00106650">
        <w:t>deployed in</w:t>
      </w:r>
      <w:r w:rsidR="00006BF2">
        <w:t xml:space="preserve"> a broad range of works, from </w:t>
      </w:r>
      <w:r w:rsidR="0083042E" w:rsidRPr="00106650">
        <w:t>geopolitic</w:t>
      </w:r>
      <w:r w:rsidR="0083042E">
        <w:t>al accounts</w:t>
      </w:r>
      <w:r w:rsidR="0083042E" w:rsidRPr="00106650">
        <w:rPr>
          <w:rStyle w:val="FootnoteReference"/>
        </w:rPr>
        <w:footnoteReference w:id="19"/>
      </w:r>
      <w:r w:rsidR="0083042E">
        <w:t xml:space="preserve"> to </w:t>
      </w:r>
      <w:r w:rsidR="00006BF2" w:rsidRPr="00106650">
        <w:t>comparative historical sociology</w:t>
      </w:r>
      <w:r w:rsidR="0083042E">
        <w:t>.</w:t>
      </w:r>
      <w:r w:rsidR="00006BF2" w:rsidRPr="00106650">
        <w:rPr>
          <w:rStyle w:val="PageNumber"/>
          <w:vertAlign w:val="superscript"/>
        </w:rPr>
        <w:footnoteReference w:id="20"/>
      </w:r>
      <w:r w:rsidR="001C4D75">
        <w:t xml:space="preserve"> </w:t>
      </w:r>
      <w:r w:rsidR="00510095">
        <w:t>H</w:t>
      </w:r>
      <w:r w:rsidR="00D241E0" w:rsidRPr="00106650">
        <w:t>istorians</w:t>
      </w:r>
      <w:r w:rsidR="00D241E0">
        <w:t xml:space="preserve"> </w:t>
      </w:r>
      <w:r w:rsidR="00510095">
        <w:t xml:space="preserve">too </w:t>
      </w:r>
      <w:r w:rsidR="00D241E0" w:rsidRPr="00106650">
        <w:t xml:space="preserve">have ultimately integrated </w:t>
      </w:r>
      <w:r w:rsidR="00D241E0">
        <w:t>judicial</w:t>
      </w:r>
      <w:r w:rsidR="00D241E0" w:rsidRPr="00106650">
        <w:t xml:space="preserve"> concerns in a broad bargaining dynamic</w:t>
      </w:r>
      <w:r w:rsidR="00D241E0">
        <w:t xml:space="preserve"> over taxes,</w:t>
      </w:r>
      <w:r w:rsidR="00D241E0" w:rsidRPr="00106650">
        <w:t xml:space="preserve"> as this dynamic is omnipresent in the sources.</w:t>
      </w:r>
      <w:r w:rsidR="0008062D">
        <w:rPr>
          <w:rStyle w:val="FootnoteReference"/>
        </w:rPr>
        <w:footnoteReference w:id="21"/>
      </w:r>
    </w:p>
    <w:p w14:paraId="57B28B21" w14:textId="24BC1006" w:rsidR="00F11686" w:rsidRDefault="005038EC" w:rsidP="00D91A49">
      <w:r>
        <w:t>Few have</w:t>
      </w:r>
      <w:r w:rsidR="00855446">
        <w:t xml:space="preserve"> </w:t>
      </w:r>
      <w:r w:rsidR="00680922">
        <w:t xml:space="preserve">thus </w:t>
      </w:r>
      <w:r w:rsidR="00855446" w:rsidRPr="00E873E5">
        <w:t>chall</w:t>
      </w:r>
      <w:r w:rsidR="00855446">
        <w:t>e</w:t>
      </w:r>
      <w:r w:rsidR="00855446" w:rsidRPr="00E873E5">
        <w:t>ng</w:t>
      </w:r>
      <w:r>
        <w:t>ed</w:t>
      </w:r>
      <w:r w:rsidR="00855446" w:rsidRPr="00E873E5">
        <w:t xml:space="preserve"> the centrality of money</w:t>
      </w:r>
      <w:r w:rsidR="00855446">
        <w:t xml:space="preserve"> in state-building</w:t>
      </w:r>
      <w:r>
        <w:t>, despite Machiavelli’s early doubts</w:t>
      </w:r>
      <w:r w:rsidR="00977B83">
        <w:t>.</w:t>
      </w:r>
      <w:r w:rsidRPr="00E873E5">
        <w:rPr>
          <w:vertAlign w:val="superscript"/>
        </w:rPr>
        <w:footnoteReference w:id="22"/>
      </w:r>
      <w:r w:rsidR="00977B83">
        <w:t xml:space="preserve"> </w:t>
      </w:r>
      <w:r w:rsidR="00C142A0">
        <w:t>The concurrent rise of trade and representation after the 1100s has solidified this connection.</w:t>
      </w:r>
      <w:r w:rsidR="00C142A0">
        <w:rPr>
          <w:rStyle w:val="FootnoteReference"/>
        </w:rPr>
        <w:footnoteReference w:id="23"/>
      </w:r>
      <w:r w:rsidR="00C142A0">
        <w:t xml:space="preserve"> </w:t>
      </w:r>
      <w:r w:rsidR="00977B83">
        <w:t>H</w:t>
      </w:r>
      <w:r w:rsidR="00855446">
        <w:t xml:space="preserve">owever, </w:t>
      </w:r>
      <w:r w:rsidR="00C62770">
        <w:t>the</w:t>
      </w:r>
      <w:r w:rsidR="00855446">
        <w:t xml:space="preserve"> role</w:t>
      </w:r>
      <w:r w:rsidR="00C62770">
        <w:t xml:space="preserve"> of taxation</w:t>
      </w:r>
      <w:r w:rsidR="00855446">
        <w:t xml:space="preserve"> in the emergence of representative institutions </w:t>
      </w:r>
      <w:r w:rsidR="001363DE">
        <w:t>remains unproven</w:t>
      </w:r>
      <w:r w:rsidR="00855446">
        <w:t>.</w:t>
      </w:r>
      <w:r w:rsidR="00855446" w:rsidRPr="00E873E5">
        <w:t xml:space="preserve"> </w:t>
      </w:r>
      <w:r w:rsidR="00855446">
        <w:t xml:space="preserve">For one </w:t>
      </w:r>
      <w:r w:rsidR="00855446">
        <w:lastRenderedPageBreak/>
        <w:t>thing, it a</w:t>
      </w:r>
      <w:r w:rsidR="00855446" w:rsidRPr="00106650">
        <w:t>ssum</w:t>
      </w:r>
      <w:r w:rsidR="00855446">
        <w:t>es</w:t>
      </w:r>
      <w:r w:rsidR="00855446" w:rsidRPr="00106650">
        <w:t xml:space="preserve"> that</w:t>
      </w:r>
      <w:r w:rsidR="00855446">
        <w:t xml:space="preserve"> </w:t>
      </w:r>
      <w:r w:rsidR="00482AAA">
        <w:t>r</w:t>
      </w:r>
      <w:r w:rsidR="00482AAA" w:rsidRPr="00106650">
        <w:t xml:space="preserve">epresentative origins depend on rulers becoming constrained through the collective action of social actors. </w:t>
      </w:r>
      <w:r w:rsidR="00C40139">
        <w:t xml:space="preserve">As we will see, views on which social group was critical varied, with most theories emphasizing urban groups. </w:t>
      </w:r>
      <w:r w:rsidR="00482AAA" w:rsidRPr="00106650">
        <w:t xml:space="preserve">But </w:t>
      </w:r>
      <w:r w:rsidR="005C3D4C">
        <w:t>like all groups, these were composed of</w:t>
      </w:r>
      <w:r w:rsidR="00482AAA" w:rsidRPr="00106650">
        <w:t xml:space="preserve"> individuals often divided by conflicts of interest</w:t>
      </w:r>
      <w:r w:rsidR="001E7E4C">
        <w:t xml:space="preserve"> or by </w:t>
      </w:r>
      <w:r w:rsidR="001E7E4C" w:rsidRPr="00106650">
        <w:t>tendencies to free-ride</w:t>
      </w:r>
      <w:r w:rsidR="005C3D4C">
        <w:t>.</w:t>
      </w:r>
      <w:r w:rsidR="007C457E">
        <w:t xml:space="preserve"> </w:t>
      </w:r>
      <w:r w:rsidR="004D7B54">
        <w:t>War is often assumed to override such divisions, by mobilizing citizens around a “public good.”</w:t>
      </w:r>
      <w:r w:rsidR="004D7B54">
        <w:rPr>
          <w:rStyle w:val="FootnoteReference"/>
        </w:rPr>
        <w:footnoteReference w:id="24"/>
      </w:r>
      <w:r w:rsidR="00D91A49">
        <w:t xml:space="preserve"> </w:t>
      </w:r>
      <w:r w:rsidR="00D91A49" w:rsidRPr="00891E92">
        <w:t xml:space="preserve">As economic historians </w:t>
      </w:r>
      <w:proofErr w:type="spellStart"/>
      <w:r w:rsidR="00D91A49" w:rsidRPr="00891E92">
        <w:t>Gennaioli</w:t>
      </w:r>
      <w:proofErr w:type="spellEnd"/>
      <w:r w:rsidR="00D91A49" w:rsidRPr="00891E92">
        <w:t xml:space="preserve"> and </w:t>
      </w:r>
      <w:proofErr w:type="spellStart"/>
      <w:r w:rsidR="00D91A49" w:rsidRPr="00891E92">
        <w:t>Voth</w:t>
      </w:r>
      <w:proofErr w:type="spellEnd"/>
      <w:r w:rsidR="00D91A49" w:rsidRPr="00891E92">
        <w:t xml:space="preserve"> noted,</w:t>
      </w:r>
      <w:r w:rsidR="00D91A49">
        <w:t xml:space="preserve"> however,</w:t>
      </w:r>
      <w:r w:rsidR="00A87907">
        <w:t xml:space="preserve"> in the medieval period</w:t>
      </w:r>
      <w:r w:rsidR="00D91A49">
        <w:t xml:space="preserve"> </w:t>
      </w:r>
      <w:r w:rsidR="00B00DB9">
        <w:t>wars</w:t>
      </w:r>
      <w:r w:rsidR="00D91A49">
        <w:t xml:space="preserve"> were actually a “sport of kings.”</w:t>
      </w:r>
      <w:r w:rsidR="00D91A49">
        <w:rPr>
          <w:rStyle w:val="FootnoteReference"/>
        </w:rPr>
        <w:footnoteReference w:id="25"/>
      </w:r>
      <w:r w:rsidR="00D91A49" w:rsidRPr="00106650">
        <w:t xml:space="preserve"> Ironically, states involved in more defensive wars, such as France, developed weaker institutions.</w:t>
      </w:r>
      <w:r w:rsidR="00D91A49">
        <w:t xml:space="preserve"> </w:t>
      </w:r>
      <w:r w:rsidR="0031264C">
        <w:t xml:space="preserve">Attributing collective action simply to expected gains in rights implies </w:t>
      </w:r>
      <w:r w:rsidR="00855446" w:rsidRPr="00106650">
        <w:t>a functionalism that weakens the theory’s explanatory power</w:t>
      </w:r>
      <w:r w:rsidR="00855446">
        <w:t xml:space="preserve">. </w:t>
      </w:r>
      <w:r w:rsidR="00CB4788">
        <w:t>The logic</w:t>
      </w:r>
      <w:r w:rsidR="00855446">
        <w:t xml:space="preserve"> also cannot explain w</w:t>
      </w:r>
      <w:r w:rsidR="00855446" w:rsidRPr="00106650">
        <w:t xml:space="preserve">hy groups </w:t>
      </w:r>
      <w:r w:rsidR="00855446">
        <w:t xml:space="preserve">would </w:t>
      </w:r>
      <w:r w:rsidR="00855446" w:rsidRPr="00106650">
        <w:t xml:space="preserve">request collective </w:t>
      </w:r>
      <w:r w:rsidR="00795E7E">
        <w:t xml:space="preserve">rights </w:t>
      </w:r>
      <w:r w:rsidR="00855446" w:rsidRPr="00106650">
        <w:t xml:space="preserve">rather than individual </w:t>
      </w:r>
      <w:r w:rsidR="00604712">
        <w:t>ones</w:t>
      </w:r>
      <w:r w:rsidR="00855446">
        <w:t xml:space="preserve"> or rents</w:t>
      </w:r>
      <w:r w:rsidR="00855446" w:rsidRPr="00106650">
        <w:t xml:space="preserve">, </w:t>
      </w:r>
      <w:r w:rsidR="00855446">
        <w:t xml:space="preserve">as observed </w:t>
      </w:r>
      <w:r w:rsidR="00855446" w:rsidRPr="00106650">
        <w:t>both historically and in the modern world.</w:t>
      </w:r>
      <w:r w:rsidR="00855446" w:rsidRPr="00106650">
        <w:rPr>
          <w:rStyle w:val="FootnoteReference"/>
        </w:rPr>
        <w:footnoteReference w:id="26"/>
      </w:r>
      <w:r w:rsidR="00855446" w:rsidRPr="00106650">
        <w:t xml:space="preserve"> </w:t>
      </w:r>
    </w:p>
    <w:p w14:paraId="5219CA6D" w14:textId="453873D6" w:rsidR="00D27C25" w:rsidRDefault="00855446" w:rsidP="000D0B3C">
      <w:r>
        <w:t xml:space="preserve">Furthermore, </w:t>
      </w:r>
      <w:r w:rsidR="00795E7E">
        <w:t>if, as some theories hold,</w:t>
      </w:r>
      <w:r w:rsidR="00795E7E">
        <w:rPr>
          <w:rStyle w:val="FootnoteReference"/>
        </w:rPr>
        <w:footnoteReference w:id="27"/>
      </w:r>
      <w:r w:rsidR="00795E7E">
        <w:t xml:space="preserve"> </w:t>
      </w:r>
      <w:r w:rsidR="006D3018">
        <w:t xml:space="preserve">rulers are assumed to </w:t>
      </w:r>
      <w:r>
        <w:t xml:space="preserve">bargain </w:t>
      </w:r>
      <w:r w:rsidR="006D3018">
        <w:t>with</w:t>
      </w:r>
      <w:r>
        <w:t xml:space="preserve"> holders of mobile capital</w:t>
      </w:r>
      <w:r w:rsidR="001C6CF3">
        <w:t xml:space="preserve">, </w:t>
      </w:r>
      <w:r>
        <w:t xml:space="preserve">how </w:t>
      </w:r>
      <w:r w:rsidR="005C3D4C">
        <w:t xml:space="preserve">did </w:t>
      </w:r>
      <w:r>
        <w:t>regimes incorporate broader segments of the population, especially the countryside—a necessary trait for a regime to be inclusive</w:t>
      </w:r>
      <w:r w:rsidR="005C3D4C">
        <w:t>?</w:t>
      </w:r>
      <w:r>
        <w:t xml:space="preserve"> </w:t>
      </w:r>
      <w:r w:rsidR="00D27C25">
        <w:t xml:space="preserve">As we will see, French and Castilian institutions </w:t>
      </w:r>
      <w:r w:rsidR="003D1655">
        <w:t xml:space="preserve">did not </w:t>
      </w:r>
      <w:r w:rsidR="00D27C25">
        <w:t>include</w:t>
      </w:r>
      <w:r w:rsidR="00910693" w:rsidRPr="00910693">
        <w:t xml:space="preserve"> </w:t>
      </w:r>
      <w:r w:rsidR="00910693">
        <w:t>the countryside, only</w:t>
      </w:r>
      <w:r w:rsidR="00D27C25">
        <w:t xml:space="preserve"> the towns. </w:t>
      </w:r>
      <w:r w:rsidR="00FA0107">
        <w:t>But this</w:t>
      </w:r>
      <w:r w:rsidR="00D27C25">
        <w:t xml:space="preserve"> </w:t>
      </w:r>
      <w:r w:rsidR="003F39F2">
        <w:t>undermined</w:t>
      </w:r>
      <w:r w:rsidR="00D27C25">
        <w:t xml:space="preserve"> polity-wide representation</w:t>
      </w:r>
      <w:r w:rsidR="00B062EE">
        <w:t>; in France, it contributed to its demise</w:t>
      </w:r>
      <w:r w:rsidR="00D27C25">
        <w:t>.</w:t>
      </w:r>
    </w:p>
    <w:p w14:paraId="05D9A3B9" w14:textId="59918FC0" w:rsidR="00855446" w:rsidRDefault="00F11686" w:rsidP="000D0B3C">
      <w:r>
        <w:t>The</w:t>
      </w:r>
      <w:r w:rsidR="00855446">
        <w:t xml:space="preserve"> bargaining logic</w:t>
      </w:r>
      <w:r>
        <w:t xml:space="preserve"> also</w:t>
      </w:r>
      <w:r w:rsidR="00855446">
        <w:t xml:space="preserve"> cannot explain </w:t>
      </w:r>
      <w:r w:rsidR="00B7728A">
        <w:t>a</w:t>
      </w:r>
      <w:r>
        <w:t>nother</w:t>
      </w:r>
      <w:r w:rsidR="00B7728A">
        <w:t xml:space="preserve"> key institutional feature: </w:t>
      </w:r>
      <w:r w:rsidR="00855446" w:rsidRPr="00106650">
        <w:t>regularity</w:t>
      </w:r>
      <w:r w:rsidR="00B7728A">
        <w:t>. It is not enough to</w:t>
      </w:r>
      <w:r w:rsidR="00C172AD">
        <w:t xml:space="preserve"> discern</w:t>
      </w:r>
      <w:r w:rsidR="00B7728A">
        <w:t xml:space="preserve"> </w:t>
      </w:r>
      <w:r w:rsidR="00855446">
        <w:t>the demand</w:t>
      </w:r>
      <w:r w:rsidR="00855446" w:rsidRPr="00106650">
        <w:t xml:space="preserve"> for consent</w:t>
      </w:r>
      <w:r w:rsidR="00B7728A">
        <w:t>; the question is why would subjects demand</w:t>
      </w:r>
      <w:r w:rsidR="00855446" w:rsidRPr="00106650">
        <w:t xml:space="preserve"> an </w:t>
      </w:r>
      <w:r w:rsidR="00855446" w:rsidRPr="0060645A">
        <w:rPr>
          <w:iCs/>
        </w:rPr>
        <w:t>institution</w:t>
      </w:r>
      <w:r w:rsidR="00855446" w:rsidRPr="00106650">
        <w:t xml:space="preserve"> to regularize the</w:t>
      </w:r>
      <w:r w:rsidR="000B5EF3">
        <w:t>ir consent</w:t>
      </w:r>
      <w:r w:rsidR="00855446" w:rsidRPr="00106650">
        <w:t>.</w:t>
      </w:r>
      <w:r w:rsidR="00855446">
        <w:t xml:space="preserve"> </w:t>
      </w:r>
      <w:r w:rsidR="00297687">
        <w:t xml:space="preserve">Kings originally demanded taxation only </w:t>
      </w:r>
      <w:r w:rsidR="00855446">
        <w:t>irregular</w:t>
      </w:r>
      <w:r w:rsidR="00297687">
        <w:t>ly</w:t>
      </w:r>
      <w:r w:rsidR="00855446">
        <w:t xml:space="preserve">. </w:t>
      </w:r>
      <w:r w:rsidR="00A7634D">
        <w:t xml:space="preserve">Though the time-hallowed motto of “no taxation without representation” would lead us to expect that their subjects would </w:t>
      </w:r>
      <w:r w:rsidR="000B5EF3">
        <w:t>request</w:t>
      </w:r>
      <w:r w:rsidR="00A7634D">
        <w:t xml:space="preserve"> representation in return, in fact c</w:t>
      </w:r>
      <w:r w:rsidR="00855446">
        <w:t xml:space="preserve">ommunities across </w:t>
      </w:r>
      <w:r w:rsidR="00A7634D">
        <w:t>Europe originally only</w:t>
      </w:r>
      <w:r w:rsidR="00855446">
        <w:t xml:space="preserve"> demanded assurances that </w:t>
      </w:r>
      <w:r w:rsidR="00FC3C6E">
        <w:t>taxes conceded</w:t>
      </w:r>
      <w:r w:rsidR="00855446">
        <w:t xml:space="preserve"> would </w:t>
      </w:r>
      <w:r w:rsidR="00855446" w:rsidRPr="00604712">
        <w:t>not</w:t>
      </w:r>
      <w:r w:rsidR="00855446">
        <w:t xml:space="preserve"> become a precedent.</w:t>
      </w:r>
      <w:r w:rsidR="00855446">
        <w:rPr>
          <w:rStyle w:val="FootnoteReference"/>
        </w:rPr>
        <w:footnoteReference w:id="28"/>
      </w:r>
      <w:r w:rsidR="00855446">
        <w:t xml:space="preserve"> </w:t>
      </w:r>
      <w:r w:rsidR="00ED7ED6">
        <w:t xml:space="preserve">Any community or group with strong </w:t>
      </w:r>
      <w:r w:rsidR="00855446" w:rsidRPr="00106650">
        <w:t>bargaining power</w:t>
      </w:r>
      <w:r w:rsidR="00855446">
        <w:t xml:space="preserve">s would </w:t>
      </w:r>
      <w:r w:rsidR="00855446" w:rsidRPr="00106650">
        <w:t xml:space="preserve">avoid </w:t>
      </w:r>
      <w:r w:rsidR="00855446">
        <w:t>regularizing</w:t>
      </w:r>
      <w:r w:rsidR="00855446" w:rsidRPr="00106650">
        <w:t xml:space="preserve"> the impositions</w:t>
      </w:r>
      <w:r w:rsidR="00855446">
        <w:t>, to increase the ruler’s collection costs</w:t>
      </w:r>
      <w:r w:rsidR="00855446" w:rsidRPr="00106650">
        <w:t xml:space="preserve">. </w:t>
      </w:r>
      <w:r w:rsidR="00F50A19">
        <w:t>They</w:t>
      </w:r>
      <w:r w:rsidR="00855446">
        <w:t xml:space="preserve"> would only demand regularity if the burden was unavoidable (as predictability was more efficient for them)—but this would mean the ruler was stronger</w:t>
      </w:r>
      <w:r w:rsidR="00855446" w:rsidRPr="00106650">
        <w:t>.</w:t>
      </w:r>
    </w:p>
    <w:p w14:paraId="42F02AE3" w14:textId="41BEDB35" w:rsidR="006F5D69" w:rsidRDefault="006F5D69" w:rsidP="000D0B3C">
      <w:r>
        <w:t>Further concerns are raised when one extends beyond Western Europe</w:t>
      </w:r>
      <w:r w:rsidR="00464311">
        <w:t>. The regimes of</w:t>
      </w:r>
      <w:r>
        <w:t xml:space="preserve"> premodern </w:t>
      </w:r>
      <w:r w:rsidR="004A1C8C">
        <w:t>Russia, China,</w:t>
      </w:r>
      <w:r>
        <w:t xml:space="preserve"> </w:t>
      </w:r>
      <w:r w:rsidR="00464311">
        <w:t>and</w:t>
      </w:r>
      <w:r>
        <w:t xml:space="preserve"> the Ottoman Empire</w:t>
      </w:r>
      <w:r w:rsidR="000702B1">
        <w:t xml:space="preserve"> are </w:t>
      </w:r>
      <w:r w:rsidR="00DC081D">
        <w:t xml:space="preserve">commonly </w:t>
      </w:r>
      <w:r w:rsidR="000702B1">
        <w:t>described as absolutist or even sultanic</w:t>
      </w:r>
      <w:r w:rsidR="00F175B3">
        <w:t xml:space="preserve">, </w:t>
      </w:r>
      <w:r w:rsidR="004F1BBA">
        <w:t xml:space="preserve">so </w:t>
      </w:r>
      <w:r w:rsidR="00F175B3">
        <w:t xml:space="preserve">one could conclude that neither consent nor bargaining was involved in state-society relations. Yet </w:t>
      </w:r>
      <w:r w:rsidR="00931E77">
        <w:t>war</w:t>
      </w:r>
      <w:r w:rsidR="00DC081D">
        <w:t xml:space="preserve"> wa</w:t>
      </w:r>
      <w:r w:rsidR="00931E77">
        <w:t>s endemic</w:t>
      </w:r>
      <w:r w:rsidR="009921FA">
        <w:t xml:space="preserve">: according to </w:t>
      </w:r>
      <w:r w:rsidR="00394FB7">
        <w:t xml:space="preserve">economic historian Philip </w:t>
      </w:r>
      <w:r w:rsidR="009921FA">
        <w:t>Hoffman, early modern China was at war as often as England and France, over 50% of the time</w:t>
      </w:r>
      <w:r w:rsidR="00DC081D">
        <w:t>.</w:t>
      </w:r>
      <w:r w:rsidR="00CC0E91">
        <w:rPr>
          <w:rStyle w:val="FootnoteReference"/>
        </w:rPr>
        <w:footnoteReference w:id="29"/>
      </w:r>
      <w:r w:rsidR="004A0DFD">
        <w:t xml:space="preserve"> </w:t>
      </w:r>
      <w:r w:rsidR="00B153C7">
        <w:t xml:space="preserve">Military technology was </w:t>
      </w:r>
      <w:r w:rsidR="001B36EB">
        <w:t>as</w:t>
      </w:r>
      <w:r w:rsidR="00B153C7">
        <w:t xml:space="preserve"> developed in the Ottoman Empire </w:t>
      </w:r>
      <w:r w:rsidR="00AF737C">
        <w:t>and</w:t>
      </w:r>
      <w:r w:rsidR="00B153C7">
        <w:t xml:space="preserve"> China</w:t>
      </w:r>
      <w:r w:rsidR="00DD0295">
        <w:t xml:space="preserve"> before the 1600s</w:t>
      </w:r>
      <w:r w:rsidR="00B153C7">
        <w:t>.</w:t>
      </w:r>
      <w:r w:rsidR="00B153C7">
        <w:rPr>
          <w:rStyle w:val="FootnoteReference"/>
        </w:rPr>
        <w:footnoteReference w:id="30"/>
      </w:r>
      <w:r w:rsidR="00DD0295">
        <w:t xml:space="preserve"> </w:t>
      </w:r>
      <w:r w:rsidR="004A0DFD">
        <w:t>Nor was Western e</w:t>
      </w:r>
      <w:r w:rsidR="004A0DFD" w:rsidRPr="00106650">
        <w:t xml:space="preserve">conomic growth exceptional: </w:t>
      </w:r>
      <w:r w:rsidR="004A0DFD">
        <w:t xml:space="preserve">some </w:t>
      </w:r>
      <w:r w:rsidR="004A0DFD" w:rsidRPr="00106650">
        <w:t>Chin</w:t>
      </w:r>
      <w:r w:rsidR="004A0DFD">
        <w:t xml:space="preserve">ese regions </w:t>
      </w:r>
      <w:r w:rsidR="004A0DFD" w:rsidRPr="00106650">
        <w:t xml:space="preserve">matched </w:t>
      </w:r>
      <w:r w:rsidR="004A0DFD">
        <w:t>European ones</w:t>
      </w:r>
      <w:r w:rsidR="004A0DFD" w:rsidRPr="00106650">
        <w:t xml:space="preserve"> before </w:t>
      </w:r>
      <w:r w:rsidR="004A0DFD">
        <w:t>1700</w:t>
      </w:r>
      <w:r w:rsidR="004A0DFD" w:rsidRPr="00106650">
        <w:t>.</w:t>
      </w:r>
      <w:r w:rsidR="004A0DFD" w:rsidRPr="00106650">
        <w:rPr>
          <w:rStyle w:val="FootnoteReference"/>
        </w:rPr>
        <w:footnoteReference w:id="31"/>
      </w:r>
      <w:r w:rsidR="004A0DFD" w:rsidRPr="00106650">
        <w:t xml:space="preserve"> </w:t>
      </w:r>
      <w:r w:rsidR="00C12808">
        <w:t xml:space="preserve">As we will see, bargaining on taxes was no less common either. </w:t>
      </w:r>
      <w:r w:rsidR="004A0DFD">
        <w:t>Representative a</w:t>
      </w:r>
      <w:r w:rsidR="004A0DFD" w:rsidRPr="00106650">
        <w:t xml:space="preserve">ssemblies conveying local preferences to the political center </w:t>
      </w:r>
      <w:r w:rsidR="004A0DFD">
        <w:t>are</w:t>
      </w:r>
      <w:r w:rsidR="004A0DFD" w:rsidRPr="00106650">
        <w:t xml:space="preserve"> identified with the West, however.</w:t>
      </w:r>
      <w:r w:rsidR="004A0DFD" w:rsidRPr="00106650">
        <w:rPr>
          <w:rStyle w:val="PageNumber"/>
          <w:vertAlign w:val="superscript"/>
        </w:rPr>
        <w:footnoteReference w:id="32"/>
      </w:r>
      <w:r w:rsidR="00D765B5">
        <w:t xml:space="preserve"> Why that is so remains an important puzzle.</w:t>
      </w:r>
    </w:p>
    <w:p w14:paraId="0B71CCF1" w14:textId="4CFDB8A1" w:rsidR="00EB79F3" w:rsidRPr="00106650" w:rsidRDefault="00FF0923" w:rsidP="000D0B3C">
      <w:r>
        <w:t>Understanding the preconditions of representative governance</w:t>
      </w:r>
      <w:r w:rsidR="00297846">
        <w:t xml:space="preserve"> is not a </w:t>
      </w:r>
      <w:r>
        <w:t xml:space="preserve">remote </w:t>
      </w:r>
      <w:r w:rsidR="00297846">
        <w:t xml:space="preserve">historical concern. </w:t>
      </w:r>
      <w:r w:rsidR="00C12808">
        <w:t>It</w:t>
      </w:r>
      <w:r>
        <w:t xml:space="preserve"> </w:t>
      </w:r>
      <w:r w:rsidR="00EB79F3" w:rsidRPr="00106650">
        <w:t>remain</w:t>
      </w:r>
      <w:r w:rsidR="00C12808">
        <w:t>s</w:t>
      </w:r>
      <w:r w:rsidR="00EB79F3" w:rsidRPr="00106650">
        <w:t xml:space="preserve"> a vital question today. </w:t>
      </w:r>
      <w:r w:rsidR="000F3A20" w:rsidRPr="00106650">
        <w:t>Representative institutions</w:t>
      </w:r>
      <w:r w:rsidR="000F3A20">
        <w:t xml:space="preserve"> shape</w:t>
      </w:r>
      <w:r w:rsidR="000F3A20" w:rsidRPr="00106650">
        <w:t xml:space="preserve"> our understanding of the state and the constitution of state power.</w:t>
      </w:r>
      <w:r w:rsidR="000F3A20" w:rsidRPr="00106650">
        <w:rPr>
          <w:rStyle w:val="PageNumber"/>
          <w:vertAlign w:val="superscript"/>
        </w:rPr>
        <w:footnoteReference w:id="33"/>
      </w:r>
      <w:r w:rsidR="000F3A20" w:rsidRPr="00106650">
        <w:t xml:space="preserve"> </w:t>
      </w:r>
      <w:r w:rsidR="00174E51">
        <w:t>Moreover, s</w:t>
      </w:r>
      <w:r w:rsidR="00EB79F3" w:rsidRPr="00106650">
        <w:t xml:space="preserve">ince </w:t>
      </w:r>
      <w:r w:rsidR="00716B7D">
        <w:t>*</w:t>
      </w:r>
      <w:r w:rsidR="00EB79F3" w:rsidRPr="00106650">
        <w:t>Douglass North’s work,</w:t>
      </w:r>
      <w:r w:rsidR="00EB79F3" w:rsidRPr="00106650">
        <w:rPr>
          <w:rStyle w:val="PageNumber"/>
          <w:vertAlign w:val="superscript"/>
        </w:rPr>
        <w:footnoteReference w:id="34"/>
      </w:r>
      <w:r w:rsidR="00EB79F3" w:rsidRPr="00106650">
        <w:t xml:space="preserve"> representative institutions </w:t>
      </w:r>
      <w:r w:rsidR="00C42232">
        <w:lastRenderedPageBreak/>
        <w:t>underlie</w:t>
      </w:r>
      <w:r w:rsidR="00C42232" w:rsidRPr="00106650">
        <w:t xml:space="preserve"> </w:t>
      </w:r>
      <w:r w:rsidR="00EB79F3" w:rsidRPr="00106650">
        <w:t xml:space="preserve">accounts </w:t>
      </w:r>
      <w:r w:rsidR="002F2332">
        <w:t>addressing</w:t>
      </w:r>
      <w:r w:rsidR="00EB79F3" w:rsidRPr="00106650">
        <w:t xml:space="preserve"> both economic growth and the rise of democracy.</w:t>
      </w:r>
      <w:r w:rsidR="00EB79F3" w:rsidRPr="00106650">
        <w:rPr>
          <w:rStyle w:val="PageNumber"/>
          <w:vertAlign w:val="superscript"/>
        </w:rPr>
        <w:footnoteReference w:id="35"/>
      </w:r>
      <w:r w:rsidR="00EB79F3" w:rsidRPr="00106650">
        <w:t xml:space="preserve"> </w:t>
      </w:r>
      <w:r w:rsidR="00EB79F3">
        <w:t>R</w:t>
      </w:r>
      <w:r w:rsidR="00EB79F3" w:rsidRPr="00106650">
        <w:t xml:space="preserve">epresentative practices </w:t>
      </w:r>
      <w:r w:rsidR="00F56BAA">
        <w:t xml:space="preserve">often </w:t>
      </w:r>
      <w:r w:rsidR="000756D8">
        <w:t xml:space="preserve">also </w:t>
      </w:r>
      <w:r w:rsidR="009A0FD5">
        <w:t>exemplify</w:t>
      </w:r>
      <w:r w:rsidR="00F56BAA">
        <w:t xml:space="preserve"> the divergence</w:t>
      </w:r>
      <w:r w:rsidR="00EB79F3" w:rsidRPr="00106650">
        <w:t xml:space="preserve"> of East and West.</w:t>
      </w:r>
      <w:r w:rsidR="00EB79F3" w:rsidRPr="00106650">
        <w:rPr>
          <w:rStyle w:val="PageNumber"/>
          <w:vertAlign w:val="superscript"/>
        </w:rPr>
        <w:footnoteReference w:id="36"/>
      </w:r>
      <w:r w:rsidR="00EB79F3" w:rsidRPr="00106650">
        <w:t xml:space="preserve"> </w:t>
      </w:r>
      <w:r w:rsidR="00EB79F3">
        <w:t xml:space="preserve">Finally, conventional understandings of Western </w:t>
      </w:r>
      <w:r w:rsidR="003D7B7D">
        <w:t xml:space="preserve">political </w:t>
      </w:r>
      <w:r w:rsidR="00EB79F3">
        <w:t xml:space="preserve">development have informed </w:t>
      </w:r>
      <w:r w:rsidR="000756D8">
        <w:t xml:space="preserve">policy </w:t>
      </w:r>
      <w:r w:rsidR="00EB79F3">
        <w:t>prescriptions on emerging markets and democracies.</w:t>
      </w:r>
      <w:r w:rsidR="00EB79F3">
        <w:rPr>
          <w:rStyle w:val="FootnoteReference"/>
        </w:rPr>
        <w:footnoteReference w:id="37"/>
      </w:r>
      <w:r w:rsidR="004365C0">
        <w:t xml:space="preserve"> Y</w:t>
      </w:r>
      <w:r w:rsidR="004365C0" w:rsidRPr="00106650">
        <w:t xml:space="preserve">et </w:t>
      </w:r>
      <w:r w:rsidR="004365C0">
        <w:t xml:space="preserve">democratic </w:t>
      </w:r>
      <w:r w:rsidR="004365C0" w:rsidRPr="00106650">
        <w:t xml:space="preserve">states and liberal orders </w:t>
      </w:r>
      <w:r w:rsidR="004365C0">
        <w:t>are faltering</w:t>
      </w:r>
      <w:r w:rsidR="004365C0" w:rsidRPr="00106650">
        <w:t xml:space="preserve"> </w:t>
      </w:r>
      <w:r w:rsidR="004365C0">
        <w:t xml:space="preserve">in both developed and less-developed regions, as political scientists </w:t>
      </w:r>
      <w:proofErr w:type="spellStart"/>
      <w:r w:rsidR="004365C0">
        <w:t>Levitsky</w:t>
      </w:r>
      <w:proofErr w:type="spellEnd"/>
      <w:r w:rsidR="004365C0">
        <w:t xml:space="preserve"> and </w:t>
      </w:r>
      <w:proofErr w:type="spellStart"/>
      <w:r w:rsidR="004365C0">
        <w:t>Ziblatt</w:t>
      </w:r>
      <w:proofErr w:type="spellEnd"/>
      <w:r w:rsidR="004365C0">
        <w:t xml:space="preserve"> have argued, so </w:t>
      </w:r>
      <w:r w:rsidR="00924845">
        <w:t xml:space="preserve">a </w:t>
      </w:r>
      <w:r w:rsidR="000D1D6C">
        <w:t>re-</w:t>
      </w:r>
      <w:r w:rsidR="00924845">
        <w:t xml:space="preserve">examination of </w:t>
      </w:r>
      <w:r w:rsidR="000D1D6C">
        <w:t xml:space="preserve">the foundations of the liberal order </w:t>
      </w:r>
      <w:r w:rsidR="00E21E7D">
        <w:t>remains important</w:t>
      </w:r>
      <w:r w:rsidR="004365C0" w:rsidRPr="00106650">
        <w:t>.</w:t>
      </w:r>
      <w:r w:rsidR="004365C0" w:rsidRPr="00106650">
        <w:rPr>
          <w:rStyle w:val="FootnoteReference"/>
        </w:rPr>
        <w:footnoteReference w:id="38"/>
      </w:r>
    </w:p>
    <w:p w14:paraId="27CFEFCD" w14:textId="598B14D3" w:rsidR="00EB79F3" w:rsidRDefault="00FC5A8B" w:rsidP="000D0B3C">
      <w:r>
        <w:t>R</w:t>
      </w:r>
      <w:r w:rsidR="00EB79F3" w:rsidRPr="00106650">
        <w:t xml:space="preserve">epresentative origins </w:t>
      </w:r>
      <w:r w:rsidR="009A0FD5">
        <w:t>further</w:t>
      </w:r>
      <w:r w:rsidR="00EB79F3" w:rsidRPr="00106650">
        <w:t xml:space="preserve"> </w:t>
      </w:r>
      <w:r w:rsidR="00DB6623">
        <w:t>illuminate</w:t>
      </w:r>
      <w:r w:rsidR="00EB79F3" w:rsidRPr="00106650">
        <w:t xml:space="preserve"> an enduring theoretical concern</w:t>
      </w:r>
      <w:r w:rsidR="005E0DB4">
        <w:t xml:space="preserve"> among social scientists</w:t>
      </w:r>
      <w:r w:rsidR="00EB79F3" w:rsidRPr="00106650">
        <w:t>: how to constrain power.</w:t>
      </w:r>
      <w:r w:rsidR="00EB79F3" w:rsidRPr="00106650">
        <w:rPr>
          <w:rStyle w:val="FootnoteReference"/>
        </w:rPr>
        <w:footnoteReference w:id="39"/>
      </w:r>
      <w:r w:rsidR="00EB79F3" w:rsidRPr="00106650">
        <w:t xml:space="preserve"> </w:t>
      </w:r>
      <w:r w:rsidR="00535032">
        <w:t>Political scientist Barry Weingast</w:t>
      </w:r>
      <w:r w:rsidR="00EB79F3" w:rsidRPr="00106650">
        <w:t xml:space="preserve"> articulated the “fundamental political dilemma” as a conundrum: “A government strong enough to protect property rights and enforce contracts is also strong enough to confiscate the wealth of its citizens.”</w:t>
      </w:r>
      <w:r w:rsidR="00EB79F3" w:rsidRPr="00106650">
        <w:rPr>
          <w:rStyle w:val="PageNumber"/>
          <w:vertAlign w:val="superscript"/>
        </w:rPr>
        <w:footnoteReference w:id="40"/>
      </w:r>
      <w:r w:rsidR="00EB79F3" w:rsidRPr="00106650">
        <w:t xml:space="preserve"> This </w:t>
      </w:r>
      <w:r w:rsidR="000756D8">
        <w:t xml:space="preserve">dilemma </w:t>
      </w:r>
      <w:r w:rsidR="00E91CE6">
        <w:t>afflicts</w:t>
      </w:r>
      <w:r w:rsidR="00EB79F3" w:rsidRPr="00106650">
        <w:t xml:space="preserve"> the economy</w:t>
      </w:r>
      <w:r w:rsidR="005E0108">
        <w:t xml:space="preserve"> </w:t>
      </w:r>
      <w:r w:rsidR="005E0108">
        <w:rPr>
          <w:i/>
          <w:iCs/>
        </w:rPr>
        <w:t xml:space="preserve">and </w:t>
      </w:r>
      <w:r w:rsidR="00EB79F3" w:rsidRPr="00106650">
        <w:t>political organization</w:t>
      </w:r>
      <w:r w:rsidR="000748CB">
        <w:t xml:space="preserve"> and is resolved when actors solve their collective action problem and act to restrain the ruler</w:t>
      </w:r>
      <w:r w:rsidR="00EB79F3" w:rsidRPr="00106650">
        <w:t xml:space="preserve">. </w:t>
      </w:r>
      <w:r w:rsidR="00EB79F3">
        <w:t xml:space="preserve">Variation in this capacity </w:t>
      </w:r>
      <w:r w:rsidR="004D5D95">
        <w:t xml:space="preserve">even </w:t>
      </w:r>
      <w:r w:rsidR="00EB79F3">
        <w:t xml:space="preserve">explains </w:t>
      </w:r>
      <w:r w:rsidR="0024000A">
        <w:t xml:space="preserve">why premodern growth </w:t>
      </w:r>
      <w:r w:rsidR="00EB79F3">
        <w:t>rates</w:t>
      </w:r>
      <w:r w:rsidR="0024000A">
        <w:t xml:space="preserve"> diverged</w:t>
      </w:r>
      <w:r w:rsidR="00EB79F3">
        <w:t>, according to economists Acemoglu and Robinson.</w:t>
      </w:r>
      <w:r w:rsidR="00EB79F3">
        <w:rPr>
          <w:rStyle w:val="FootnoteReference"/>
        </w:rPr>
        <w:footnoteReference w:id="41"/>
      </w:r>
      <w:r w:rsidR="00EB79F3">
        <w:t xml:space="preserve"> </w:t>
      </w:r>
      <w:r w:rsidR="00EB79F3" w:rsidRPr="00106650">
        <w:t>The paradigmatic case</w:t>
      </w:r>
      <w:r w:rsidR="005E7952">
        <w:t>,</w:t>
      </w:r>
      <w:r w:rsidR="00EB79F3" w:rsidRPr="00106650">
        <w:t xml:space="preserve"> </w:t>
      </w:r>
      <w:r w:rsidR="009E47E7">
        <w:t>especially since</w:t>
      </w:r>
      <w:r w:rsidR="00653DAE">
        <w:t xml:space="preserve"> North and </w:t>
      </w:r>
      <w:proofErr w:type="spellStart"/>
      <w:r w:rsidR="00653DAE">
        <w:t>Weingast’s</w:t>
      </w:r>
      <w:proofErr w:type="spellEnd"/>
      <w:r w:rsidR="00653DAE">
        <w:t xml:space="preserve"> work</w:t>
      </w:r>
      <w:r w:rsidR="005E7952">
        <w:t>, has been</w:t>
      </w:r>
      <w:r w:rsidR="00653DAE">
        <w:t xml:space="preserve"> </w:t>
      </w:r>
      <w:r w:rsidR="00EB79F3" w:rsidRPr="00106650">
        <w:t xml:space="preserve">England and the contractual equilibrium </w:t>
      </w:r>
      <w:r w:rsidR="005E7952">
        <w:t xml:space="preserve">produced by </w:t>
      </w:r>
      <w:r w:rsidR="00EB79F3" w:rsidRPr="00106650">
        <w:t xml:space="preserve">the </w:t>
      </w:r>
      <w:r w:rsidR="004A3078" w:rsidRPr="00106650">
        <w:t>seventeenth</w:t>
      </w:r>
      <w:r w:rsidR="004A3078">
        <w:t>-</w:t>
      </w:r>
      <w:r w:rsidR="004A3078" w:rsidRPr="00106650">
        <w:t xml:space="preserve">century </w:t>
      </w:r>
      <w:r w:rsidR="00EB79F3" w:rsidRPr="00106650">
        <w:t>Glorious Revolution</w:t>
      </w:r>
      <w:r w:rsidR="00067B63">
        <w:t>,</w:t>
      </w:r>
      <w:r w:rsidR="00EB79F3" w:rsidRPr="00106650">
        <w:rPr>
          <w:rStyle w:val="PageNumber"/>
          <w:vertAlign w:val="superscript"/>
        </w:rPr>
        <w:footnoteReference w:id="42"/>
      </w:r>
      <w:r w:rsidR="00067B63">
        <w:t xml:space="preserve"> </w:t>
      </w:r>
      <w:r w:rsidR="009A0FD5">
        <w:t>and</w:t>
      </w:r>
      <w:r w:rsidR="00067B63">
        <w:t xml:space="preserve"> the logic has broad</w:t>
      </w:r>
      <w:r w:rsidR="00067B63" w:rsidRPr="00106650">
        <w:t xml:space="preserve"> empirical support.</w:t>
      </w:r>
      <w:r w:rsidR="00067B63" w:rsidRPr="00106650">
        <w:rPr>
          <w:rStyle w:val="FootnoteReference"/>
        </w:rPr>
        <w:footnoteReference w:id="43"/>
      </w:r>
    </w:p>
    <w:p w14:paraId="057A2054" w14:textId="7F98BE19" w:rsidR="00EB79F3" w:rsidRDefault="00D50D8B" w:rsidP="000D0B3C">
      <w:r>
        <w:t xml:space="preserve">But how </w:t>
      </w:r>
      <w:r w:rsidR="0080764A">
        <w:t xml:space="preserve">social actors collectively constrained such power </w:t>
      </w:r>
      <w:r>
        <w:t xml:space="preserve">remains unclear. For Olson, it was </w:t>
      </w:r>
      <w:r w:rsidR="000A7CAD">
        <w:t xml:space="preserve">only possible when </w:t>
      </w:r>
      <w:r w:rsidR="00EB79F3" w:rsidRPr="00106650">
        <w:t xml:space="preserve">selective incentives or force </w:t>
      </w:r>
      <w:r>
        <w:t>were</w:t>
      </w:r>
      <w:r w:rsidR="000A7CAD">
        <w:t xml:space="preserve"> present</w:t>
      </w:r>
      <w:r w:rsidR="007823AF">
        <w:t xml:space="preserve">, by </w:t>
      </w:r>
      <w:r w:rsidR="00EB79F3" w:rsidRPr="00106650">
        <w:t>rulers (“bandits”)</w:t>
      </w:r>
      <w:r w:rsidR="007823AF">
        <w:t xml:space="preserve"> who</w:t>
      </w:r>
      <w:r w:rsidR="00171FE2">
        <w:tab/>
      </w:r>
      <w:r w:rsidR="00EB79F3" w:rsidRPr="00106650">
        <w:t xml:space="preserve"> became stationary and realized that encouraging growth would maximize their revenue, thus leading to more constrained “bandit” behavior.</w:t>
      </w:r>
      <w:r w:rsidR="00EB79F3" w:rsidRPr="00106650">
        <w:rPr>
          <w:rStyle w:val="PageNumber"/>
          <w:vertAlign w:val="superscript"/>
        </w:rPr>
        <w:footnoteReference w:id="44"/>
      </w:r>
      <w:r w:rsidR="00EB79F3" w:rsidRPr="00106650">
        <w:t xml:space="preserve"> Although this approach focuses on origins, it does not resolve </w:t>
      </w:r>
      <w:proofErr w:type="spellStart"/>
      <w:r w:rsidR="00EB79F3" w:rsidRPr="00106650">
        <w:t>Weingast’s</w:t>
      </w:r>
      <w:proofErr w:type="spellEnd"/>
      <w:r w:rsidR="00EB79F3" w:rsidRPr="00106650">
        <w:t xml:space="preserve"> “political dilemma:” if the bandit is powerful enough to encourage growth </w:t>
      </w:r>
      <w:r w:rsidR="00EB79F3" w:rsidRPr="00106650">
        <w:rPr>
          <w:rStyle w:val="PageNumber"/>
          <w:i/>
          <w:iCs/>
        </w:rPr>
        <w:t>and</w:t>
      </w:r>
      <w:r w:rsidR="00EB79F3" w:rsidRPr="00106650">
        <w:t xml:space="preserve"> extract from the population, he is still powerful enough to confiscate their wealth. As political scientists Haber, Maurer, and Razo have argued, “the despot’s commitment to protect property rights is purely volitional” and thus has no external constraint.</w:t>
      </w:r>
      <w:r w:rsidR="00EB79F3" w:rsidRPr="00106650">
        <w:rPr>
          <w:rStyle w:val="FootnoteReference"/>
        </w:rPr>
        <w:footnoteReference w:id="45"/>
      </w:r>
    </w:p>
    <w:p w14:paraId="68996D5C" w14:textId="7D2DFFC4" w:rsidR="00285B16" w:rsidRDefault="00181C25" w:rsidP="000D0B3C">
      <w:r>
        <w:t>The following sections identify a number of ways in which representative origins display an inverse logic from that widely assumed to explain them</w:t>
      </w:r>
      <w:r w:rsidR="009F62D8">
        <w:t xml:space="preserve">, especially highlighting the role of state strength. </w:t>
      </w:r>
      <w:r w:rsidR="00085E12">
        <w:t xml:space="preserve">They then </w:t>
      </w:r>
      <w:r w:rsidR="00260EFA">
        <w:t>counter common narratives about the English</w:t>
      </w:r>
      <w:r w:rsidR="008D7E0D">
        <w:t xml:space="preserve"> state</w:t>
      </w:r>
      <w:r w:rsidR="00085E12">
        <w:t xml:space="preserve"> as weak</w:t>
      </w:r>
      <w:r w:rsidR="00B579F1">
        <w:t xml:space="preserve"> that seem to underlie many of our intuitions about the foundations of representative emergence. A preview of the theory </w:t>
      </w:r>
      <w:proofErr w:type="gramStart"/>
      <w:r w:rsidR="00B579F1">
        <w:t>follows</w:t>
      </w:r>
      <w:proofErr w:type="gramEnd"/>
      <w:r w:rsidR="00B579F1">
        <w:t xml:space="preserve"> and the chapter concludes by explaining the case selection and methodological approach.</w:t>
      </w:r>
    </w:p>
    <w:p w14:paraId="27875745" w14:textId="2A99229D" w:rsidR="00124332" w:rsidRDefault="00124332" w:rsidP="00124332">
      <w:pPr>
        <w:pStyle w:val="Heading2"/>
      </w:pPr>
      <w:bookmarkStart w:id="38" w:name="_Toc450038936"/>
      <w:bookmarkStart w:id="39" w:name="_Toc461476682"/>
      <w:bookmarkStart w:id="40" w:name="_Toc495350379"/>
      <w:bookmarkStart w:id="41" w:name="_Toc495351313"/>
      <w:bookmarkStart w:id="42" w:name="_Toc495352728"/>
      <w:bookmarkStart w:id="43" w:name="_Toc495353033"/>
      <w:bookmarkStart w:id="44" w:name="_Toc495353335"/>
      <w:bookmarkStart w:id="45" w:name="_Toc495356910"/>
      <w:bookmarkStart w:id="46" w:name="_Toc508799049"/>
      <w:bookmarkStart w:id="47" w:name="_Toc510209712"/>
      <w:r>
        <w:t xml:space="preserve">The Inverse Logic of </w:t>
      </w:r>
      <w:r w:rsidR="00181C25">
        <w:t>Representative</w:t>
      </w:r>
      <w:r>
        <w:t xml:space="preserve"> Origins</w:t>
      </w:r>
    </w:p>
    <w:p w14:paraId="52B8D498" w14:textId="1B4F50BA" w:rsidR="001F1C18" w:rsidRDefault="001F1C18" w:rsidP="001F1C18">
      <w:r>
        <w:t xml:space="preserve">This book aims to revisit some fundamental assumptions that permeate much of this literature. </w:t>
      </w:r>
      <w:r w:rsidR="002A546A">
        <w:t>The main one is</w:t>
      </w:r>
      <w:r>
        <w:t xml:space="preserve"> that representation was, originally at least, a form of constraint over political authority by politically assertive social groups. This implies that the goal in building stronger representative regimes is to limit the powers of the state, an assumption that had wide-ranging implications in various literatures and in development policy. </w:t>
      </w:r>
      <w:r w:rsidR="00F15EB0">
        <w:t xml:space="preserve">For instance, for a long time it meant that to strengthen democracy (and </w:t>
      </w:r>
      <w:r w:rsidR="00F15EB0">
        <w:lastRenderedPageBreak/>
        <w:t>develop economically), the power and reach of the state had to be limited</w:t>
      </w:r>
      <w:r w:rsidR="00EB3270">
        <w:t>, a perspective expressed in the Washington Consensus that prevailed until the 1990s</w:t>
      </w:r>
      <w:r w:rsidR="00F15EB0">
        <w:t>.</w:t>
      </w:r>
      <w:r w:rsidR="00EB3270">
        <w:rPr>
          <w:rStyle w:val="FootnoteReference"/>
        </w:rPr>
        <w:footnoteReference w:id="46"/>
      </w:r>
      <w:r w:rsidR="00F15EB0">
        <w:t xml:space="preserve"> </w:t>
      </w:r>
      <w:r>
        <w:t xml:space="preserve">It feeds on a more general assumption, whereby the outcomes desired in modern liberal democratic representation, for instance limited executive authority, a separation of powers, and the protection of individual rights, were also conditions that enabled their emergence in the first place. </w:t>
      </w:r>
      <w:proofErr w:type="gramStart"/>
      <w:r>
        <w:t>So</w:t>
      </w:r>
      <w:proofErr w:type="gramEnd"/>
      <w:r>
        <w:t xml:space="preserve"> explaining why some polities developed representative institutions whilst others </w:t>
      </w:r>
      <w:r w:rsidR="000B3047">
        <w:t xml:space="preserve">did </w:t>
      </w:r>
      <w:r>
        <w:t xml:space="preserve">not would involve searching for cases where social groups could </w:t>
      </w:r>
      <w:r w:rsidR="004D4EAB">
        <w:t xml:space="preserve">already </w:t>
      </w:r>
      <w:r>
        <w:t>limit state power or secure stronger property rights</w:t>
      </w:r>
      <w:r w:rsidR="004D1FED">
        <w:t xml:space="preserve">; it means looking </w:t>
      </w:r>
      <w:r w:rsidR="000B3047">
        <w:t xml:space="preserve">in the past </w:t>
      </w:r>
      <w:r w:rsidR="004D1FED">
        <w:t>for early instances of the same condition that is desired today.</w:t>
      </w:r>
    </w:p>
    <w:p w14:paraId="0E2BA8C4" w14:textId="38197FB0" w:rsidR="00124332" w:rsidRDefault="00124332" w:rsidP="00DE0449">
      <w:r>
        <w:t xml:space="preserve">The medieval historian Marc Bloch warned about </w:t>
      </w:r>
      <w:r w:rsidR="004D1FED">
        <w:t>this</w:t>
      </w:r>
      <w:r w:rsidR="00D938AB">
        <w:t xml:space="preserve"> kind of endeavor. He called it </w:t>
      </w:r>
      <w:r>
        <w:t xml:space="preserve">the “idol of origins,” the </w:t>
      </w:r>
      <w:r w:rsidR="0020029E">
        <w:t xml:space="preserve">anachronistic </w:t>
      </w:r>
      <w:r>
        <w:t>fallacy of looking in the past for elements of the present.</w:t>
      </w:r>
      <w:r>
        <w:rPr>
          <w:rStyle w:val="FootnoteReference"/>
        </w:rPr>
        <w:footnoteReference w:id="47"/>
      </w:r>
      <w:r>
        <w:t xml:space="preserve"> </w:t>
      </w:r>
      <w:r w:rsidR="00DE0449">
        <w:t>Searching for</w:t>
      </w:r>
      <w:r w:rsidR="0020029E" w:rsidRPr="00106650">
        <w:t xml:space="preserve"> origins remains </w:t>
      </w:r>
      <w:r w:rsidR="004E651A">
        <w:t>vital</w:t>
      </w:r>
      <w:r w:rsidR="0020029E">
        <w:t xml:space="preserve"> </w:t>
      </w:r>
      <w:r w:rsidR="00DE0449">
        <w:t xml:space="preserve">of course. </w:t>
      </w:r>
      <w:r w:rsidR="0020029E">
        <w:t xml:space="preserve">Assumptions about origins </w:t>
      </w:r>
      <w:r w:rsidR="0020029E" w:rsidRPr="00106650">
        <w:t xml:space="preserve">invariably affect—and </w:t>
      </w:r>
      <w:r w:rsidR="0020029E">
        <w:t xml:space="preserve">can </w:t>
      </w:r>
      <w:r w:rsidR="0020029E" w:rsidRPr="00106650">
        <w:t>distort—causal arguments about later stages of institutional development.</w:t>
      </w:r>
      <w:r w:rsidR="00DE0449">
        <w:t xml:space="preserve"> </w:t>
      </w:r>
      <w:r w:rsidR="004E651A">
        <w:t>And despite theorists calling for more attention to them, they remain overlooked</w:t>
      </w:r>
      <w:r w:rsidR="004E651A" w:rsidRPr="00106650">
        <w:t>.</w:t>
      </w:r>
      <w:r w:rsidR="004E651A" w:rsidRPr="00106650">
        <w:rPr>
          <w:rStyle w:val="FootnoteReference"/>
        </w:rPr>
        <w:footnoteReference w:id="48"/>
      </w:r>
      <w:r w:rsidR="004E651A">
        <w:t xml:space="preserve"> </w:t>
      </w:r>
      <w:r w:rsidR="00DE0449">
        <w:t>However</w:t>
      </w:r>
      <w:r w:rsidRPr="00106650">
        <w:t>, this account suggest</w:t>
      </w:r>
      <w:r w:rsidR="00D80033">
        <w:t>s that</w:t>
      </w:r>
      <w:r w:rsidRPr="00106650">
        <w:t xml:space="preserve"> </w:t>
      </w:r>
      <w:r>
        <w:t xml:space="preserve">original </w:t>
      </w:r>
      <w:r w:rsidRPr="00106650">
        <w:t xml:space="preserve">conditions </w:t>
      </w:r>
      <w:r w:rsidR="00D80033">
        <w:t>were</w:t>
      </w:r>
      <w:r w:rsidRPr="00106650">
        <w:t xml:space="preserve"> often </w:t>
      </w:r>
      <w:r w:rsidRPr="00DE0449">
        <w:rPr>
          <w:i/>
          <w:iCs/>
        </w:rPr>
        <w:t>inversely</w:t>
      </w:r>
      <w:r w:rsidRPr="00106650">
        <w:t xml:space="preserve"> related to the outcomes of concern </w:t>
      </w:r>
      <w:r>
        <w:t>today</w:t>
      </w:r>
      <w:r w:rsidRPr="00106650">
        <w:t>.</w:t>
      </w:r>
      <w:r w:rsidR="00E45156">
        <w:t xml:space="preserve"> </w:t>
      </w:r>
      <w:r w:rsidR="009E00E0">
        <w:t>This gives rise to what I call the “normative/empirical inversion,”</w:t>
      </w:r>
      <w:r w:rsidR="006A499E">
        <w:t xml:space="preserve"> whereby norms that are taken as constitutive of an institutional order are in fact inversely related </w:t>
      </w:r>
      <w:r w:rsidR="00560C0B">
        <w:t>to the empirical reality on the ground</w:t>
      </w:r>
      <w:r w:rsidR="00CB1F30">
        <w:t xml:space="preserve"> that generated them</w:t>
      </w:r>
      <w:r w:rsidR="00560C0B">
        <w:t>.</w:t>
      </w:r>
    </w:p>
    <w:p w14:paraId="4CBFCDD2" w14:textId="38A0CF75" w:rsidR="00DC331D" w:rsidRDefault="00130C94" w:rsidP="00BF3FDC">
      <w:r>
        <w:t xml:space="preserve">Next, I describe three </w:t>
      </w:r>
      <w:r w:rsidR="00BF3FDC">
        <w:t>intuitive</w:t>
      </w:r>
      <w:r w:rsidR="00CF3E33">
        <w:t xml:space="preserve"> assumptions </w:t>
      </w:r>
      <w:r w:rsidR="00033A91">
        <w:t>that shape our thinking about</w:t>
      </w:r>
      <w:r w:rsidR="00CF3E33">
        <w:t xml:space="preserve"> </w:t>
      </w:r>
      <w:r>
        <w:t>institutional and regime emergence</w:t>
      </w:r>
      <w:r w:rsidR="00283B04">
        <w:t xml:space="preserve">, but which </w:t>
      </w:r>
      <w:r w:rsidR="00CB1F30">
        <w:t>display this inversion</w:t>
      </w:r>
      <w:r w:rsidR="00F8657D">
        <w:t>.</w:t>
      </w:r>
      <w:r w:rsidR="00BF3FDC">
        <w:t xml:space="preserve"> </w:t>
      </w:r>
      <w:r w:rsidR="00F44056">
        <w:t>The first is</w:t>
      </w:r>
      <w:r w:rsidR="00BF3FDC">
        <w:t xml:space="preserve"> </w:t>
      </w:r>
      <w:r w:rsidR="00930604">
        <w:t>that the goal of representative government is to disperse power away from the center and into society</w:t>
      </w:r>
      <w:r w:rsidR="003532DC">
        <w:t>; s</w:t>
      </w:r>
      <w:r w:rsidR="0020305D">
        <w:t xml:space="preserve">econd, </w:t>
      </w:r>
      <w:r w:rsidR="003532DC">
        <w:t xml:space="preserve">that </w:t>
      </w:r>
      <w:r w:rsidR="0020305D">
        <w:t xml:space="preserve">this dispersal of power should be reflected in the machinery of government, by separating </w:t>
      </w:r>
      <w:r w:rsidR="00794D85">
        <w:t>its</w:t>
      </w:r>
      <w:r w:rsidR="0020305D">
        <w:t xml:space="preserve"> different functions</w:t>
      </w:r>
      <w:r w:rsidR="005559A9">
        <w:t>, especially the judicial from the legislative</w:t>
      </w:r>
      <w:r w:rsidR="00917FE2">
        <w:t>; third, that the purpose of representative government is to secure stronger property rights and limits to extraction</w:t>
      </w:r>
      <w:r w:rsidR="00983746">
        <w:t xml:space="preserve"> by the state</w:t>
      </w:r>
      <w:r w:rsidR="00917FE2">
        <w:t xml:space="preserve">. </w:t>
      </w:r>
      <w:r w:rsidR="00283B04">
        <w:t xml:space="preserve">The book will </w:t>
      </w:r>
      <w:r w:rsidR="003532DC">
        <w:t>highlight</w:t>
      </w:r>
      <w:r w:rsidR="00283B04">
        <w:t xml:space="preserve"> more such reversals, which are further discussed in the conclusion.</w:t>
      </w:r>
    </w:p>
    <w:p w14:paraId="6ED9EF4E" w14:textId="77777777" w:rsidR="00124332" w:rsidRPr="00106650" w:rsidRDefault="00124332" w:rsidP="0028051A">
      <w:pPr>
        <w:pStyle w:val="Heading3"/>
      </w:pPr>
      <w:bookmarkStart w:id="48" w:name="_Toc517603437"/>
      <w:bookmarkStart w:id="49" w:name="_Toc534473468"/>
      <w:bookmarkStart w:id="50" w:name="_Toc9527187"/>
      <w:r w:rsidRPr="00106650">
        <w:t>The Inverse Logic of Emergence: Central Power and the Social Foundations of Political Institutions</w:t>
      </w:r>
      <w:bookmarkEnd w:id="38"/>
      <w:bookmarkEnd w:id="39"/>
      <w:bookmarkEnd w:id="40"/>
      <w:bookmarkEnd w:id="41"/>
      <w:bookmarkEnd w:id="42"/>
      <w:bookmarkEnd w:id="43"/>
      <w:bookmarkEnd w:id="44"/>
      <w:bookmarkEnd w:id="45"/>
      <w:bookmarkEnd w:id="46"/>
      <w:bookmarkEnd w:id="47"/>
      <w:bookmarkEnd w:id="48"/>
      <w:bookmarkEnd w:id="49"/>
      <w:bookmarkEnd w:id="50"/>
    </w:p>
    <w:p w14:paraId="0200678A" w14:textId="2D174A04" w:rsidR="00124332" w:rsidRDefault="00962506" w:rsidP="000B710D">
      <w:r>
        <w:t>Since liberal governance is broadly identified with limit</w:t>
      </w:r>
      <w:r w:rsidR="006B2257">
        <w:t>ing</w:t>
      </w:r>
      <w:r w:rsidR="00DD4509">
        <w:t xml:space="preserve"> central</w:t>
      </w:r>
      <w:r>
        <w:t xml:space="preserve"> executive power and protecti</w:t>
      </w:r>
      <w:r w:rsidR="006B2257">
        <w:t xml:space="preserve">ng </w:t>
      </w:r>
      <w:r>
        <w:t>individual rights, it is natural</w:t>
      </w:r>
      <w:r w:rsidR="002B0C4D">
        <w:t xml:space="preserve"> that a central component of it, representative institutions, </w:t>
      </w:r>
      <w:r w:rsidR="006927EB">
        <w:t>is</w:t>
      </w:r>
      <w:r w:rsidR="002B0C4D">
        <w:t xml:space="preserve"> assumed </w:t>
      </w:r>
      <w:r w:rsidR="000B710D">
        <w:t xml:space="preserve">to serve those goals. </w:t>
      </w:r>
      <w:r w:rsidR="00124332" w:rsidRPr="00106650">
        <w:t>This perception also permeates the historical state-building literature, which emphasizes patterns of “local government</w:t>
      </w:r>
      <w:r w:rsidR="00C633A7">
        <w:t>,</w:t>
      </w:r>
      <w:r w:rsidR="00124332" w:rsidRPr="00106650">
        <w:t>”</w:t>
      </w:r>
      <w:r w:rsidR="00124332" w:rsidRPr="00106650">
        <w:rPr>
          <w:rStyle w:val="FootnoteReference"/>
        </w:rPr>
        <w:footnoteReference w:id="49"/>
      </w:r>
      <w:r w:rsidR="00124332" w:rsidRPr="00106650">
        <w:t xml:space="preserve"> </w:t>
      </w:r>
      <w:r w:rsidR="00C633A7">
        <w:t>and s</w:t>
      </w:r>
      <w:r w:rsidR="00124332" w:rsidRPr="00106650">
        <w:t xml:space="preserve">ociological studies </w:t>
      </w:r>
      <w:r w:rsidR="00C633A7">
        <w:t xml:space="preserve">that </w:t>
      </w:r>
      <w:r w:rsidR="00124332" w:rsidRPr="00106650">
        <w:t>posit a balance of power between social actors</w:t>
      </w:r>
      <w:r w:rsidR="00B06D6F">
        <w:t xml:space="preserve">; </w:t>
      </w:r>
      <w:r w:rsidR="00124332" w:rsidRPr="00106650">
        <w:t>pluralism and political fragmentation</w:t>
      </w:r>
      <w:r w:rsidR="00B06D6F">
        <w:t xml:space="preserve"> thus undergird</w:t>
      </w:r>
      <w:r w:rsidR="00124332" w:rsidRPr="00106650">
        <w:t xml:space="preserve"> constitutional (or state-building) outcomes.</w:t>
      </w:r>
      <w:r w:rsidR="00124332" w:rsidRPr="00106650">
        <w:rPr>
          <w:rStyle w:val="FootnoteReference"/>
        </w:rPr>
        <w:footnoteReference w:id="50"/>
      </w:r>
      <w:r w:rsidR="00124332" w:rsidRPr="00106650">
        <w:t xml:space="preserve"> </w:t>
      </w:r>
    </w:p>
    <w:p w14:paraId="4A7278B7" w14:textId="77777777" w:rsidR="00CF35D0" w:rsidRPr="00106650" w:rsidRDefault="00CF35D0" w:rsidP="00CF35D0">
      <w:r>
        <w:t xml:space="preserve">However, for an </w:t>
      </w:r>
      <w:r w:rsidRPr="00106650">
        <w:t xml:space="preserve">entire regime to be </w:t>
      </w:r>
      <w:r>
        <w:t xml:space="preserve">deemed representative or constitutional, </w:t>
      </w:r>
      <w:r w:rsidRPr="00106650">
        <w:t xml:space="preserve">disparate preferences and practices need to be homogenized </w:t>
      </w:r>
      <w:r>
        <w:t>at the polity level</w:t>
      </w:r>
      <w:r w:rsidRPr="00106650">
        <w:t xml:space="preserve"> —outcomes need to be observed at the polity, not</w:t>
      </w:r>
      <w:r>
        <w:t xml:space="preserve"> just</w:t>
      </w:r>
      <w:r w:rsidRPr="00106650">
        <w:t xml:space="preserve"> the local, level. For a political unit to be constitutionally integrated, laws must emanate from an institution that incorporates all those affected, even if </w:t>
      </w:r>
      <w:proofErr w:type="gramStart"/>
      <w:r w:rsidRPr="00106650">
        <w:t>originally</w:t>
      </w:r>
      <w:proofErr w:type="gramEnd"/>
      <w:r w:rsidRPr="00106650">
        <w:t xml:space="preserve"> they ha</w:t>
      </w:r>
      <w:r>
        <w:t>d</w:t>
      </w:r>
      <w:r w:rsidRPr="00106650">
        <w:t xml:space="preserve"> no real voting powers. </w:t>
      </w:r>
      <w:r>
        <w:t>This typically implies some considerable amount of centralization.</w:t>
      </w:r>
    </w:p>
    <w:p w14:paraId="666EAF14" w14:textId="301BACAA" w:rsidR="005C08F0" w:rsidRDefault="005C08F0" w:rsidP="000B710D">
      <w:r>
        <w:t xml:space="preserve">Power </w:t>
      </w:r>
      <w:r w:rsidRPr="00106650">
        <w:t>concentration</w:t>
      </w:r>
      <w:r>
        <w:t>, by contrast,</w:t>
      </w:r>
      <w:r w:rsidRPr="00106650">
        <w:t xml:space="preserve"> is </w:t>
      </w:r>
      <w:r>
        <w:t>often</w:t>
      </w:r>
      <w:r w:rsidRPr="00106650">
        <w:t xml:space="preserve"> perceived as a suboptimal form of political organization:</w:t>
      </w:r>
      <w:r w:rsidRPr="00106650">
        <w:rPr>
          <w:rStyle w:val="FootnoteReference"/>
        </w:rPr>
        <w:footnoteReference w:id="51"/>
      </w:r>
      <w:r w:rsidRPr="00106650">
        <w:t xml:space="preserve"> it </w:t>
      </w:r>
      <w:r>
        <w:t xml:space="preserve">generally </w:t>
      </w:r>
      <w:r w:rsidRPr="00106650">
        <w:t>impl</w:t>
      </w:r>
      <w:r>
        <w:t>ies</w:t>
      </w:r>
      <w:r w:rsidRPr="00106650">
        <w:t xml:space="preserve"> centralization</w:t>
      </w:r>
      <w:r>
        <w:t>,</w:t>
      </w:r>
      <w:r w:rsidRPr="00106650">
        <w:t xml:space="preserve"> coercion</w:t>
      </w:r>
      <w:r>
        <w:t>,</w:t>
      </w:r>
      <w:r w:rsidRPr="00106650">
        <w:t xml:space="preserve"> and the suppression of local preferences, dynamics that are inimical to constitutional (or democratic) regimes.</w:t>
      </w:r>
      <w:r w:rsidRPr="005C08F0">
        <w:t xml:space="preserve"> </w:t>
      </w:r>
      <w:r>
        <w:t>It</w:t>
      </w:r>
      <w:r w:rsidRPr="00106650">
        <w:t xml:space="preserve"> </w:t>
      </w:r>
      <w:r>
        <w:t>is</w:t>
      </w:r>
      <w:r w:rsidRPr="00106650">
        <w:t xml:space="preserve"> typically identified with </w:t>
      </w:r>
      <w:r w:rsidR="00BE2FA4">
        <w:t>absolutism</w:t>
      </w:r>
      <w:r w:rsidR="00BE2FA4" w:rsidRPr="00106650">
        <w:t xml:space="preserve"> </w:t>
      </w:r>
      <w:r w:rsidR="00BE2FA4">
        <w:t xml:space="preserve">and </w:t>
      </w:r>
      <w:r w:rsidRPr="00106650">
        <w:t>premodern and modern despotisms</w:t>
      </w:r>
      <w:r>
        <w:t>, which are assumed to be strong states</w:t>
      </w:r>
      <w:r w:rsidRPr="00106650">
        <w:t>.</w:t>
      </w:r>
      <w:r w:rsidRPr="00106650">
        <w:rPr>
          <w:rStyle w:val="FootnoteReference"/>
        </w:rPr>
        <w:footnoteReference w:id="52"/>
      </w:r>
      <w:r w:rsidR="000058B2">
        <w:t xml:space="preserve"> This polarity </w:t>
      </w:r>
      <w:r w:rsidR="000058B2">
        <w:lastRenderedPageBreak/>
        <w:t>has entrenched a stere</w:t>
      </w:r>
      <w:r w:rsidR="00BE2FA4">
        <w:t>o</w:t>
      </w:r>
      <w:r w:rsidR="000058B2">
        <w:t>typical contrast between</w:t>
      </w:r>
      <w:r w:rsidR="00BE2FA4">
        <w:t xml:space="preserve"> “strong” absolutist states and “weak” constitutional ones.</w:t>
      </w:r>
      <w:r w:rsidR="00CF35D0">
        <w:rPr>
          <w:rStyle w:val="FootnoteReference"/>
        </w:rPr>
        <w:footnoteReference w:id="53"/>
      </w:r>
    </w:p>
    <w:p w14:paraId="230902B5" w14:textId="6493D102" w:rsidR="00124332" w:rsidRPr="00106650" w:rsidRDefault="003856E6" w:rsidP="00901E38">
      <w:r>
        <w:t xml:space="preserve">But </w:t>
      </w:r>
      <w:r w:rsidR="00701532">
        <w:t xml:space="preserve">as economic historian Stephan Epstein </w:t>
      </w:r>
      <w:r w:rsidR="00317E2E">
        <w:t>noted</w:t>
      </w:r>
      <w:r w:rsidR="00701532">
        <w:t xml:space="preserve">, </w:t>
      </w:r>
      <w:r>
        <w:t>this is an “assumption refuted by d</w:t>
      </w:r>
      <w:r w:rsidR="000A00E3" w:rsidRPr="000A00E3">
        <w:t xml:space="preserve">ecades of research on pre-modern political practices </w:t>
      </w:r>
      <w:r>
        <w:t>that</w:t>
      </w:r>
      <w:r w:rsidR="000A00E3" w:rsidRPr="000A00E3">
        <w:t xml:space="preserve"> has shown how ‘absolutism’ was a largely propagandistic device devoid of much practical substance.”</w:t>
      </w:r>
      <w:r w:rsidR="00124332" w:rsidRPr="00106650">
        <w:rPr>
          <w:rStyle w:val="FootnoteReference"/>
        </w:rPr>
        <w:footnoteReference w:id="54"/>
      </w:r>
      <w:r w:rsidR="00124332" w:rsidRPr="00106650">
        <w:t xml:space="preserve"> The assumed monopoly of power in absolutist regimes was more of an aspiration of rulers fac</w:t>
      </w:r>
      <w:r w:rsidR="00124332">
        <w:t>ing i</w:t>
      </w:r>
      <w:r w:rsidR="00124332" w:rsidRPr="00B45334">
        <w:t>ntractable</w:t>
      </w:r>
      <w:r w:rsidR="00124332" w:rsidRPr="00106650">
        <w:t xml:space="preserve"> social groups. </w:t>
      </w:r>
      <w:r w:rsidR="00783E46">
        <w:t xml:space="preserve">Though Louis XIV of France </w:t>
      </w:r>
      <w:r w:rsidR="00673FFE">
        <w:t xml:space="preserve">increased French </w:t>
      </w:r>
      <w:r w:rsidR="00B90BC5">
        <w:t xml:space="preserve">military </w:t>
      </w:r>
      <w:r w:rsidR="00673FFE">
        <w:t>capacity to unprecedented levels under the pressure of war</w:t>
      </w:r>
      <w:r w:rsidR="00C34386">
        <w:t xml:space="preserve"> </w:t>
      </w:r>
      <w:r w:rsidR="00E409E6">
        <w:t>after</w:t>
      </w:r>
      <w:r w:rsidR="00C34386">
        <w:t xml:space="preserve"> the </w:t>
      </w:r>
      <w:r w:rsidR="00E409E6">
        <w:t>mid-</w:t>
      </w:r>
      <w:r w:rsidR="00C34386">
        <w:t>seventeenth century</w:t>
      </w:r>
      <w:r w:rsidR="00673FFE">
        <w:t xml:space="preserve">, this was not </w:t>
      </w:r>
      <w:r w:rsidR="00834EA9">
        <w:t xml:space="preserve">sustained over time and the </w:t>
      </w:r>
      <w:r w:rsidR="009A7BD2">
        <w:t>problems</w:t>
      </w:r>
      <w:r w:rsidR="00834EA9">
        <w:t xml:space="preserve"> of government control ended the regime a century later.</w:t>
      </w:r>
      <w:r w:rsidR="006D5F51">
        <w:t xml:space="preserve"> The association of </w:t>
      </w:r>
      <w:r w:rsidR="0090366E">
        <w:t>absolutist</w:t>
      </w:r>
      <w:r w:rsidR="006D5F51">
        <w:t xml:space="preserve"> government, violence</w:t>
      </w:r>
      <w:r w:rsidR="0090366E">
        <w:t>,</w:t>
      </w:r>
      <w:r w:rsidR="006D5F51">
        <w:t xml:space="preserve"> and weakness is also echoed in some modern scholarship. </w:t>
      </w:r>
      <w:r w:rsidR="00124332">
        <w:t xml:space="preserve">As the political scientist Joel Migdal has pointed out, </w:t>
      </w:r>
      <w:proofErr w:type="gramStart"/>
      <w:r w:rsidR="006D5F51">
        <w:t>coercion?*</w:t>
      </w:r>
      <w:proofErr w:type="gramEnd"/>
      <w:r w:rsidR="00124332" w:rsidRPr="00106650">
        <w:t xml:space="preserve"> </w:t>
      </w:r>
      <w:r w:rsidR="006D5F51">
        <w:t xml:space="preserve">is often </w:t>
      </w:r>
      <w:r w:rsidR="00124332" w:rsidRPr="00106650">
        <w:t xml:space="preserve">misinterpreted as </w:t>
      </w:r>
      <w:r w:rsidR="006D5F51">
        <w:t>evidence</w:t>
      </w:r>
      <w:r w:rsidR="00124332" w:rsidRPr="00106650">
        <w:t xml:space="preserve"> of “strength</w:t>
      </w:r>
      <w:r w:rsidR="0060041E">
        <w:t>.</w:t>
      </w:r>
      <w:r w:rsidR="00124332" w:rsidRPr="00106650">
        <w:t>”</w:t>
      </w:r>
      <w:r w:rsidR="00124332" w:rsidRPr="00106650">
        <w:rPr>
          <w:rStyle w:val="PageNumber"/>
          <w:vertAlign w:val="superscript"/>
        </w:rPr>
        <w:footnoteReference w:id="55"/>
      </w:r>
      <w:r w:rsidR="00124332" w:rsidRPr="00106650">
        <w:t xml:space="preserve"> The old insight of theorist Hannah Arendt, that violence is a sign of weakness, is acutely relevant to this paradox.</w:t>
      </w:r>
      <w:r w:rsidR="00124332" w:rsidRPr="00106650">
        <w:rPr>
          <w:rStyle w:val="FootnoteReference"/>
        </w:rPr>
        <w:footnoteReference w:id="56"/>
      </w:r>
    </w:p>
    <w:p w14:paraId="7ED98A85" w14:textId="53DC457F" w:rsidR="00F06CD3" w:rsidRDefault="00124332" w:rsidP="00D80871">
      <w:r w:rsidRPr="00106650">
        <w:t xml:space="preserve">Further, the term “absolutism” usually implies that the ruler was acting without consent from the people, i.e. arbitrarily—again, in tension with representative premises. </w:t>
      </w:r>
      <w:r w:rsidR="006251D7">
        <w:t>I</w:t>
      </w:r>
      <w:r w:rsidR="00770461">
        <w:t>ndeed, i</w:t>
      </w:r>
      <w:r w:rsidR="006251D7">
        <w:t>n France</w:t>
      </w:r>
      <w:r w:rsidR="007370B5">
        <w:t>, no</w:t>
      </w:r>
      <w:r w:rsidR="007370B5" w:rsidRPr="00106650">
        <w:t xml:space="preserve"> </w:t>
      </w:r>
      <w:r w:rsidR="007370B5">
        <w:rPr>
          <w:i/>
          <w:iCs/>
        </w:rPr>
        <w:t xml:space="preserve">central </w:t>
      </w:r>
      <w:r w:rsidR="007370B5" w:rsidRPr="00106650">
        <w:t xml:space="preserve">representative institution existed. The Estates-General were last called in 1614 and </w:t>
      </w:r>
      <w:r w:rsidR="007370B5">
        <w:t>were</w:t>
      </w:r>
      <w:r w:rsidR="007370B5" w:rsidRPr="00106650">
        <w:t xml:space="preserve"> </w:t>
      </w:r>
      <w:r w:rsidR="00770461">
        <w:t xml:space="preserve">very </w:t>
      </w:r>
      <w:r w:rsidR="007370B5" w:rsidRPr="00106650">
        <w:t xml:space="preserve">intermittent prior to that—hence the </w:t>
      </w:r>
      <w:r w:rsidR="007370B5">
        <w:t>label</w:t>
      </w:r>
      <w:r w:rsidR="007370B5" w:rsidRPr="00106650">
        <w:t xml:space="preserve"> “absolutist.” </w:t>
      </w:r>
      <w:r>
        <w:t>H</w:t>
      </w:r>
      <w:r w:rsidRPr="00106650">
        <w:t xml:space="preserve">owever, </w:t>
      </w:r>
      <w:r w:rsidR="008A462A">
        <w:t>it is not as if</w:t>
      </w:r>
      <w:r w:rsidR="008A462A" w:rsidRPr="00106650">
        <w:t xml:space="preserve"> </w:t>
      </w:r>
      <w:r w:rsidR="005B58BE">
        <w:t xml:space="preserve">it </w:t>
      </w:r>
      <w:r w:rsidR="008A462A" w:rsidRPr="00106650">
        <w:t xml:space="preserve">lacked </w:t>
      </w:r>
      <w:r w:rsidR="008A462A" w:rsidRPr="00106650">
        <w:rPr>
          <w:i/>
        </w:rPr>
        <w:t>any</w:t>
      </w:r>
      <w:r w:rsidR="008A462A" w:rsidRPr="00106650">
        <w:t xml:space="preserve"> representative institutions. </w:t>
      </w:r>
      <w:r w:rsidR="005D2FD8">
        <w:t xml:space="preserve">It </w:t>
      </w:r>
      <w:r w:rsidR="00664071">
        <w:t xml:space="preserve">still </w:t>
      </w:r>
      <w:r w:rsidR="005D2FD8">
        <w:t xml:space="preserve">had </w:t>
      </w:r>
      <w:r w:rsidR="00E81168">
        <w:t>*</w:t>
      </w:r>
      <w:r w:rsidR="00AD4BBB">
        <w:t>twenty-three</w:t>
      </w:r>
      <w:r w:rsidR="005D2FD8">
        <w:t xml:space="preserve"> functioning </w:t>
      </w:r>
      <w:r w:rsidR="00F4358E">
        <w:t xml:space="preserve">local </w:t>
      </w:r>
      <w:r w:rsidR="005D2FD8">
        <w:t>assemblies in 1789 that raised revenue and troops</w:t>
      </w:r>
      <w:r w:rsidR="00562F25">
        <w:t xml:space="preserve"> highly effectively</w:t>
      </w:r>
      <w:r w:rsidR="005D2FD8" w:rsidRPr="00106650">
        <w:t>.</w:t>
      </w:r>
      <w:r w:rsidR="005D2FD8">
        <w:rPr>
          <w:rStyle w:val="FootnoteReference"/>
        </w:rPr>
        <w:footnoteReference w:id="57"/>
      </w:r>
      <w:r w:rsidR="005D2FD8" w:rsidRPr="00106650">
        <w:t xml:space="preserve"> </w:t>
      </w:r>
      <w:r w:rsidR="005B58BE">
        <w:t xml:space="preserve">Many </w:t>
      </w:r>
      <w:r w:rsidR="00430EC7">
        <w:t xml:space="preserve">other </w:t>
      </w:r>
      <w:r w:rsidR="005B58BE" w:rsidRPr="00106650">
        <w:t xml:space="preserve">continental absolutist regimes like Castile </w:t>
      </w:r>
      <w:r w:rsidR="005B58BE">
        <w:t xml:space="preserve">or the Holy Roman Empire </w:t>
      </w:r>
      <w:r w:rsidR="008A462A">
        <w:t>countries</w:t>
      </w:r>
      <w:r w:rsidR="008A462A" w:rsidRPr="00106650">
        <w:t xml:space="preserve"> </w:t>
      </w:r>
      <w:r w:rsidR="00D80871">
        <w:t xml:space="preserve">also </w:t>
      </w:r>
      <w:r w:rsidR="008A462A" w:rsidRPr="00106650">
        <w:t>had rich histories of local assemblies</w:t>
      </w:r>
      <w:r w:rsidR="00721FA7">
        <w:t xml:space="preserve">. </w:t>
      </w:r>
      <w:r w:rsidR="00D80871">
        <w:t xml:space="preserve">However, as </w:t>
      </w:r>
      <w:r w:rsidR="00F06CD3">
        <w:t xml:space="preserve">these </w:t>
      </w:r>
      <w:r w:rsidR="008A462A" w:rsidRPr="00106650">
        <w:t>assemblies were</w:t>
      </w:r>
      <w:r w:rsidR="00F06CD3">
        <w:t xml:space="preserve"> </w:t>
      </w:r>
      <w:r w:rsidR="008A462A" w:rsidRPr="00106650">
        <w:t xml:space="preserve">geographically </w:t>
      </w:r>
      <w:r w:rsidR="008A462A">
        <w:t xml:space="preserve">and socially </w:t>
      </w:r>
      <w:r w:rsidR="008A462A" w:rsidRPr="00106650">
        <w:t xml:space="preserve">delimited, they did not define the regime as a whole. </w:t>
      </w:r>
    </w:p>
    <w:p w14:paraId="339B54E5" w14:textId="2236800A" w:rsidR="004723C6" w:rsidRDefault="00F90D89" w:rsidP="005867F8">
      <w:r>
        <w:t>The difference rather was th</w:t>
      </w:r>
      <w:r w:rsidR="00AD4BBB">
        <w:t>at</w:t>
      </w:r>
      <w:r>
        <w:t xml:space="preserve"> England had one </w:t>
      </w:r>
      <w:r>
        <w:rPr>
          <w:i/>
          <w:iCs/>
        </w:rPr>
        <w:t>central</w:t>
      </w:r>
      <w:r w:rsidR="00D247B2">
        <w:t xml:space="preserve"> institution as the main organ of governance</w:t>
      </w:r>
      <w:r w:rsidR="008A462A" w:rsidRPr="00106650">
        <w:t xml:space="preserve">, </w:t>
      </w:r>
      <w:r w:rsidR="00AD4BBB">
        <w:t>as opposed to</w:t>
      </w:r>
      <w:r w:rsidR="008A462A" w:rsidRPr="00106650">
        <w:t xml:space="preserve"> France or Spain.</w:t>
      </w:r>
      <w:r w:rsidR="008A462A" w:rsidRPr="00106650">
        <w:rPr>
          <w:rStyle w:val="PageNumber"/>
          <w:vertAlign w:val="superscript"/>
        </w:rPr>
        <w:footnoteReference w:id="58"/>
      </w:r>
      <w:r w:rsidR="005867F8">
        <w:t xml:space="preserve"> </w:t>
      </w:r>
      <w:r w:rsidR="00F23B0D">
        <w:t>Accordingly,</w:t>
      </w:r>
      <w:r w:rsidR="005867F8">
        <w:t xml:space="preserve"> </w:t>
      </w:r>
      <w:r w:rsidR="00124332" w:rsidRPr="00106650">
        <w:t>although in England consent is assumed</w:t>
      </w:r>
      <w:r w:rsidR="00124332">
        <w:t xml:space="preserve"> to define the regime</w:t>
      </w:r>
      <w:r w:rsidR="00124332" w:rsidRPr="00106650">
        <w:t xml:space="preserve">, this is only the optical effect </w:t>
      </w:r>
      <w:r w:rsidR="00F23B0D">
        <w:t xml:space="preserve">produced when </w:t>
      </w:r>
      <w:r w:rsidR="00124332" w:rsidRPr="00106650">
        <w:t xml:space="preserve">consent is </w:t>
      </w:r>
      <w:r w:rsidR="00124332">
        <w:t>negotiated centrally</w:t>
      </w:r>
      <w:r w:rsidR="00124332" w:rsidRPr="00106650">
        <w:t xml:space="preserve">, </w:t>
      </w:r>
      <w:r w:rsidR="00124332">
        <w:t xml:space="preserve">in </w:t>
      </w:r>
      <w:r w:rsidR="00124332" w:rsidRPr="00106650">
        <w:t>Parliament.</w:t>
      </w:r>
      <w:r w:rsidR="00B777C7">
        <w:t xml:space="preserve"> W</w:t>
      </w:r>
      <w:r w:rsidR="00B777C7" w:rsidRPr="00106650">
        <w:t>here consent was secured, coercion was latent, but control was higher.</w:t>
      </w:r>
      <w:r w:rsidR="00124332" w:rsidRPr="00106650">
        <w:t xml:space="preserve"> Consent was not absent in the other </w:t>
      </w:r>
      <w:r w:rsidR="005867F8">
        <w:t xml:space="preserve">“absolutist” </w:t>
      </w:r>
      <w:r w:rsidR="00124332" w:rsidRPr="00106650">
        <w:t>countries</w:t>
      </w:r>
      <w:r w:rsidR="00430EC7">
        <w:t>, as we will see</w:t>
      </w:r>
      <w:r w:rsidR="00124332" w:rsidRPr="00106650">
        <w:t>; instead, it was exercised (and often refused) in an infinite number of local contestations.</w:t>
      </w:r>
      <w:r w:rsidR="00EE1937">
        <w:t xml:space="preserve"> In fact, historians of non-Western, so-called “despotic” regimes, like Russia and the Ottoman Empire, have </w:t>
      </w:r>
      <w:r w:rsidR="004D7CF6">
        <w:t xml:space="preserve">often </w:t>
      </w:r>
      <w:r w:rsidR="00EE1937">
        <w:t xml:space="preserve">come to </w:t>
      </w:r>
      <w:r w:rsidR="004723C6">
        <w:t>understand state-society relations</w:t>
      </w:r>
      <w:r w:rsidR="004D7CF6">
        <w:t xml:space="preserve"> in similar terms</w:t>
      </w:r>
      <w:r w:rsidR="004723C6">
        <w:t>.</w:t>
      </w:r>
      <w:r w:rsidR="00996A23">
        <w:rPr>
          <w:rStyle w:val="FootnoteReference"/>
        </w:rPr>
        <w:footnoteReference w:id="59"/>
      </w:r>
    </w:p>
    <w:p w14:paraId="0DB5C532" w14:textId="3ADAE9CB" w:rsidR="00124332" w:rsidRDefault="00D7103F" w:rsidP="005867F8">
      <w:r>
        <w:t>E</w:t>
      </w:r>
      <w:r w:rsidRPr="00106650">
        <w:t>xplain</w:t>
      </w:r>
      <w:r>
        <w:t>ing</w:t>
      </w:r>
      <w:r w:rsidRPr="00106650">
        <w:t xml:space="preserve"> </w:t>
      </w:r>
      <w:r>
        <w:t>how</w:t>
      </w:r>
      <w:r w:rsidRPr="00106650">
        <w:t xml:space="preserve"> representative institutions became effective organs of governance </w:t>
      </w:r>
      <w:r>
        <w:t xml:space="preserve">thus requires </w:t>
      </w:r>
      <w:r w:rsidRPr="00106650">
        <w:t>understand</w:t>
      </w:r>
      <w:r>
        <w:t>ing</w:t>
      </w:r>
      <w:r w:rsidRPr="00106650">
        <w:t xml:space="preserve"> why they became </w:t>
      </w:r>
      <w:r w:rsidRPr="00106650">
        <w:rPr>
          <w:rStyle w:val="PageNumber"/>
          <w:i/>
          <w:iCs/>
        </w:rPr>
        <w:t xml:space="preserve">central </w:t>
      </w:r>
      <w:r w:rsidRPr="00106650">
        <w:t>institutions</w:t>
      </w:r>
      <w:r>
        <w:t>. This</w:t>
      </w:r>
      <w:r w:rsidR="00D46DF0">
        <w:t>, I will argue,</w:t>
      </w:r>
      <w:r>
        <w:t xml:space="preserve"> required </w:t>
      </w:r>
      <w:r w:rsidR="00996A23">
        <w:t xml:space="preserve">strong and effective </w:t>
      </w:r>
      <w:r>
        <w:t>centralizing powers.</w:t>
      </w:r>
      <w:r w:rsidR="00762CE4">
        <w:rPr>
          <w:rStyle w:val="FootnoteReference"/>
        </w:rPr>
        <w:footnoteReference w:id="60"/>
      </w:r>
      <w:r>
        <w:t xml:space="preserve"> </w:t>
      </w:r>
      <w:r w:rsidR="00124332" w:rsidRPr="00106650">
        <w:t xml:space="preserve">Central power was </w:t>
      </w:r>
      <w:r>
        <w:t xml:space="preserve">thus </w:t>
      </w:r>
      <w:r w:rsidR="00124332" w:rsidRPr="00106650">
        <w:t xml:space="preserve">not only congruent with demands for consent; it was, I </w:t>
      </w:r>
      <w:r w:rsidR="00F23B0D">
        <w:t xml:space="preserve">will </w:t>
      </w:r>
      <w:r w:rsidR="00124332" w:rsidRPr="00106650">
        <w:t xml:space="preserve">argue, a necessary precondition for their effective institutionalization. </w:t>
      </w:r>
    </w:p>
    <w:p w14:paraId="642BA541" w14:textId="603A21F5" w:rsidR="00124332" w:rsidRDefault="00124332" w:rsidP="00124332"/>
    <w:p w14:paraId="7329F41D" w14:textId="25DDDBDD" w:rsidR="00F2232B" w:rsidRDefault="00F2232B" w:rsidP="0028051A">
      <w:pPr>
        <w:pStyle w:val="Heading3"/>
      </w:pPr>
      <w:bookmarkStart w:id="51" w:name="_Toc517603434"/>
      <w:bookmarkStart w:id="52" w:name="_Toc534473465"/>
      <w:bookmarkStart w:id="53" w:name="_Toc9527186"/>
      <w:r>
        <w:t>The Inverse Logic of Emergence</w:t>
      </w:r>
      <w:r w:rsidRPr="00106650">
        <w:t xml:space="preserve">: </w:t>
      </w:r>
      <w:bookmarkEnd w:id="51"/>
      <w:bookmarkEnd w:id="52"/>
      <w:bookmarkEnd w:id="53"/>
      <w:r w:rsidR="00161698">
        <w:t>Separation of Powers and Functional Fusion</w:t>
      </w:r>
    </w:p>
    <w:p w14:paraId="030DE1F8" w14:textId="6C332DB4" w:rsidR="00AC26F9" w:rsidRDefault="0087679B" w:rsidP="00253A83">
      <w:r>
        <w:t xml:space="preserve">The importance of centralization also emerges from another important </w:t>
      </w:r>
      <w:r w:rsidR="005E1858">
        <w:t>aspect</w:t>
      </w:r>
      <w:r>
        <w:t xml:space="preserve"> </w:t>
      </w:r>
      <w:r w:rsidR="003653E7">
        <w:t xml:space="preserve">in the history </w:t>
      </w:r>
      <w:r w:rsidR="005E1858">
        <w:t xml:space="preserve">of representative institutions. </w:t>
      </w:r>
      <w:r w:rsidR="00311742">
        <w:t>The</w:t>
      </w:r>
      <w:r w:rsidR="00F2232B">
        <w:t xml:space="preserve"> separation of powers </w:t>
      </w:r>
      <w:r w:rsidR="00311742">
        <w:t xml:space="preserve">has been a hallowed principle of Western constitutionalism since </w:t>
      </w:r>
      <w:r w:rsidR="009E680F">
        <w:t>at least the eighteenth century, with classical origins</w:t>
      </w:r>
      <w:r w:rsidR="00A673BF">
        <w:t>.</w:t>
      </w:r>
      <w:r w:rsidR="00A673BF" w:rsidRPr="00106650">
        <w:rPr>
          <w:rStyle w:val="FootnoteReference"/>
        </w:rPr>
        <w:footnoteReference w:id="61"/>
      </w:r>
      <w:r w:rsidR="009E680F">
        <w:t xml:space="preserve"> It</w:t>
      </w:r>
      <w:r w:rsidR="00253A83">
        <w:t xml:space="preserve"> has served as a bulwark against </w:t>
      </w:r>
      <w:r w:rsidR="00F2232B">
        <w:t xml:space="preserve">abuse and </w:t>
      </w:r>
      <w:r w:rsidR="00253A83">
        <w:t xml:space="preserve">the </w:t>
      </w:r>
      <w:r w:rsidR="00F2232B">
        <w:t xml:space="preserve">corruption of the </w:t>
      </w:r>
      <w:r w:rsidR="00E14E0D">
        <w:t xml:space="preserve">liberal </w:t>
      </w:r>
      <w:r w:rsidR="00F2232B">
        <w:t>democratic order</w:t>
      </w:r>
      <w:r w:rsidR="00253A83">
        <w:t xml:space="preserve">, especially in the American political </w:t>
      </w:r>
      <w:r w:rsidR="00253A83">
        <w:lastRenderedPageBreak/>
        <w:t>tradition</w:t>
      </w:r>
      <w:r w:rsidR="00111F1C">
        <w:t xml:space="preserve"> but extending far beyond it</w:t>
      </w:r>
      <w:r w:rsidR="00253A83">
        <w:t>.</w:t>
      </w:r>
      <w:r w:rsidR="0014279D">
        <w:rPr>
          <w:rStyle w:val="FootnoteReference"/>
        </w:rPr>
        <w:footnoteReference w:id="62"/>
      </w:r>
      <w:r w:rsidR="00253A83">
        <w:t xml:space="preserve"> </w:t>
      </w:r>
      <w:r w:rsidR="00313452">
        <w:t>Yet the English political system has violated the principle since its inception.</w:t>
      </w:r>
      <w:r w:rsidR="00E63DAA">
        <w:rPr>
          <w:rStyle w:val="FootnoteReference"/>
        </w:rPr>
        <w:footnoteReference w:id="63"/>
      </w:r>
      <w:r w:rsidR="00313452">
        <w:t xml:space="preserve"> </w:t>
      </w:r>
      <w:r w:rsidR="00AC26F9">
        <w:t xml:space="preserve">Until </w:t>
      </w:r>
      <w:r w:rsidR="00111F1C">
        <w:t>a</w:t>
      </w:r>
      <w:r w:rsidR="00AC26F9">
        <w:t xml:space="preserve"> Supreme Court was established in 2005, </w:t>
      </w:r>
      <w:r w:rsidR="00AC26F9" w:rsidRPr="00106650">
        <w:t>the House of Lords</w:t>
      </w:r>
      <w:r w:rsidR="001B7DD5">
        <w:t xml:space="preserve"> was the highest court of the land as well as the upper legislative chamber</w:t>
      </w:r>
      <w:r w:rsidR="00E82040">
        <w:t>.</w:t>
      </w:r>
      <w:r w:rsidR="00385A1C">
        <w:t xml:space="preserve"> </w:t>
      </w:r>
      <w:r w:rsidR="00CB07BD">
        <w:t xml:space="preserve">Rather than separating powers, it fused them. </w:t>
      </w:r>
      <w:r w:rsidR="00790D3B">
        <w:t>The</w:t>
      </w:r>
      <w:r w:rsidR="00385A1C">
        <w:t xml:space="preserve"> king headed Parliament</w:t>
      </w:r>
      <w:r w:rsidR="009E0D3A">
        <w:t xml:space="preserve">, given </w:t>
      </w:r>
      <w:r w:rsidR="00385A1C">
        <w:t xml:space="preserve">his status as landholder </w:t>
      </w:r>
      <w:r w:rsidR="009E0D3A">
        <w:t xml:space="preserve">which </w:t>
      </w:r>
      <w:r w:rsidR="00385A1C">
        <w:t>endowed him with jurisdictional rights over all subjects</w:t>
      </w:r>
      <w:r w:rsidR="009E0D3A">
        <w:t>, since the 1200s, when Parliament first emerged</w:t>
      </w:r>
      <w:r w:rsidR="00385A1C">
        <w:t>.</w:t>
      </w:r>
    </w:p>
    <w:p w14:paraId="4488B42C" w14:textId="7DD503C9" w:rsidR="002D671D" w:rsidRDefault="00FE4BA0" w:rsidP="008E3A1F">
      <w:r>
        <w:t>Th</w:t>
      </w:r>
      <w:r w:rsidR="00EA2D2D">
        <w:t>e crown’s</w:t>
      </w:r>
      <w:r w:rsidR="004725CB">
        <w:t xml:space="preserve"> adjudicatory role </w:t>
      </w:r>
      <w:r>
        <w:t>was not exceptional</w:t>
      </w:r>
      <w:r w:rsidR="00E14E0D">
        <w:t xml:space="preserve"> in the premodern period</w:t>
      </w:r>
      <w:r w:rsidR="00926DB2">
        <w:t>, as noted above</w:t>
      </w:r>
      <w:r>
        <w:t>. All rulers, western and eastern, dispensed justice in their courts, as did the various lords with more local powers.</w:t>
      </w:r>
      <w:r w:rsidR="008E69AE">
        <w:t xml:space="preserve"> </w:t>
      </w:r>
      <w:r w:rsidR="00702812">
        <w:t xml:space="preserve">As we will see, tsars in Russia just as much as sultans in the </w:t>
      </w:r>
      <w:r w:rsidR="00807B5D">
        <w:t>Ottoman Empire were formally bound to dispense justice to their subjects</w:t>
      </w:r>
      <w:r w:rsidR="00807B5D" w:rsidRPr="00BE0DEB">
        <w:t xml:space="preserve">. </w:t>
      </w:r>
      <w:r w:rsidR="00C0057A" w:rsidRPr="00BE0DEB">
        <w:t>M</w:t>
      </w:r>
      <w:r w:rsidR="008E69AE" w:rsidRPr="00BE0DEB">
        <w:t>any</w:t>
      </w:r>
      <w:r w:rsidR="00F2232B" w:rsidRPr="00BE0DEB">
        <w:t xml:space="preserve"> </w:t>
      </w:r>
      <w:r w:rsidR="00BE0DEB" w:rsidRPr="00BE0DEB">
        <w:t xml:space="preserve">western </w:t>
      </w:r>
      <w:r w:rsidR="00F2232B" w:rsidRPr="00BE0DEB">
        <w:t>early parliaments were also courts of law</w:t>
      </w:r>
      <w:r w:rsidR="008E3A1F" w:rsidRPr="00BE0DEB">
        <w:t xml:space="preserve">, in fact </w:t>
      </w:r>
      <w:r w:rsidR="00F2232B" w:rsidRPr="00BE0DEB">
        <w:t xml:space="preserve">courts of the highest authority given the ruler’s role as adjudicator. </w:t>
      </w:r>
      <w:r w:rsidR="00023C98">
        <w:t xml:space="preserve">Even today, the role of judicial processes in spearheading political integration is </w:t>
      </w:r>
      <w:r w:rsidR="00204D22">
        <w:t xml:space="preserve">important, as in the case of </w:t>
      </w:r>
      <w:r w:rsidR="00023C98">
        <w:t xml:space="preserve">the European Union, as </w:t>
      </w:r>
      <w:r w:rsidR="00023C98" w:rsidRPr="0036122C">
        <w:t>the political scientist Daniel Kelemen argues.</w:t>
      </w:r>
      <w:r w:rsidR="00023C98" w:rsidRPr="0036122C">
        <w:rPr>
          <w:vertAlign w:val="superscript"/>
        </w:rPr>
        <w:footnoteReference w:id="64"/>
      </w:r>
      <w:r w:rsidR="00023C98">
        <w:t xml:space="preserve"> </w:t>
      </w:r>
      <w:r w:rsidR="004B7C14">
        <w:t>The degree to which judicial powers remained fused with executive and legislative ones, however, has var</w:t>
      </w:r>
      <w:r w:rsidR="009C05B0">
        <w:t>ied</w:t>
      </w:r>
      <w:r w:rsidR="004B7C14">
        <w:t xml:space="preserve"> widely.</w:t>
      </w:r>
    </w:p>
    <w:p w14:paraId="086315C0" w14:textId="0D754374" w:rsidR="00F2232B" w:rsidRDefault="004D7CF6" w:rsidP="00E2401C">
      <w:r>
        <w:t>The</w:t>
      </w:r>
      <w:r w:rsidR="00BB569E">
        <w:t xml:space="preserve"> one case that developed the most robust and long-lasting </w:t>
      </w:r>
      <w:r w:rsidR="004B7C14">
        <w:t xml:space="preserve">representative </w:t>
      </w:r>
      <w:r w:rsidR="00BB569E">
        <w:t>institution in Europe,</w:t>
      </w:r>
      <w:r w:rsidR="00664B73">
        <w:t xml:space="preserve"> </w:t>
      </w:r>
      <w:r w:rsidR="00E31FA5">
        <w:t xml:space="preserve">England, </w:t>
      </w:r>
      <w:r w:rsidR="00664B73">
        <w:t xml:space="preserve">also delivering a model of liberal governance that has been widely influential, did so </w:t>
      </w:r>
      <w:r w:rsidR="002D671D">
        <w:t>by concentrating powers in a highly efficient manner.</w:t>
      </w:r>
      <w:r w:rsidR="00176011">
        <w:t xml:space="preserve"> Although much of current social science would treat such rare occurrences as outliers of less significance for any general theory</w:t>
      </w:r>
      <w:r w:rsidR="007B4283">
        <w:t xml:space="preserve">, a deeper understanding of </w:t>
      </w:r>
      <w:r w:rsidR="006639D3">
        <w:t>influential cases remains</w:t>
      </w:r>
      <w:r w:rsidR="00773807">
        <w:t xml:space="preserve"> necessary</w:t>
      </w:r>
      <w:r w:rsidR="006639D3">
        <w:t>, as the economist Dani Rodrik has argued.</w:t>
      </w:r>
      <w:r w:rsidR="006639D3">
        <w:rPr>
          <w:rStyle w:val="FootnoteReference"/>
        </w:rPr>
        <w:footnoteReference w:id="65"/>
      </w:r>
      <w:r w:rsidR="004B6C6B">
        <w:t xml:space="preserve"> </w:t>
      </w:r>
      <w:r w:rsidR="00646121">
        <w:t>Given how most continental cases</w:t>
      </w:r>
      <w:r w:rsidR="00A468E5">
        <w:t xml:space="preserve"> had a turbulent path to democracy, via </w:t>
      </w:r>
      <w:r w:rsidR="00DE6147">
        <w:t xml:space="preserve">absolutism, </w:t>
      </w:r>
      <w:r w:rsidR="00A468E5">
        <w:t xml:space="preserve">revolution, fascism, </w:t>
      </w:r>
      <w:r w:rsidR="00F97EEC">
        <w:t xml:space="preserve">fragmentation, </w:t>
      </w:r>
      <w:r w:rsidR="00A468E5">
        <w:t>even world war,</w:t>
      </w:r>
      <w:r w:rsidR="0081799F">
        <w:rPr>
          <w:rStyle w:val="FootnoteReference"/>
        </w:rPr>
        <w:footnoteReference w:id="66"/>
      </w:r>
      <w:r w:rsidR="00A468E5">
        <w:t xml:space="preserve"> it is unclear that they offer a better way to </w:t>
      </w:r>
      <w:r w:rsidR="004B1503">
        <w:t xml:space="preserve">understand the emergence of governing </w:t>
      </w:r>
      <w:r w:rsidR="007D2949">
        <w:t xml:space="preserve">institutions, </w:t>
      </w:r>
      <w:r w:rsidR="00C654C6">
        <w:t>which</w:t>
      </w:r>
      <w:r w:rsidR="007D2949">
        <w:t xml:space="preserve"> is the aim in much of the literature</w:t>
      </w:r>
      <w:r w:rsidR="0099050C" w:rsidRPr="0099050C">
        <w:t>.</w:t>
      </w:r>
      <w:r w:rsidR="00AF109F">
        <w:rPr>
          <w:rStyle w:val="FootnoteReference"/>
        </w:rPr>
        <w:footnoteReference w:id="67"/>
      </w:r>
    </w:p>
    <w:p w14:paraId="3135AC91" w14:textId="1E5B0F88" w:rsidR="00F2232B" w:rsidRDefault="00F2232B" w:rsidP="00124332"/>
    <w:p w14:paraId="266FA4F5" w14:textId="3338127D" w:rsidR="005C6BFA" w:rsidRDefault="005C6BFA" w:rsidP="005C6BFA">
      <w:pPr>
        <w:pStyle w:val="Heading3"/>
      </w:pPr>
      <w:r>
        <w:t xml:space="preserve">The Inverse Logic of Emergence: Security of Property Rights </w:t>
      </w:r>
      <w:r w:rsidR="00D925B1">
        <w:t>and Levels of Extraction</w:t>
      </w:r>
    </w:p>
    <w:p w14:paraId="53750FF9" w14:textId="256140CA" w:rsidR="007934A5" w:rsidRDefault="007E07EB" w:rsidP="006031E4">
      <w:r>
        <w:t xml:space="preserve">Any account of parliamentary politics has to grapple with </w:t>
      </w:r>
      <w:r w:rsidR="007F336B">
        <w:t>the</w:t>
      </w:r>
      <w:r w:rsidR="00DF36C6">
        <w:t xml:space="preserve"> seminal </w:t>
      </w:r>
      <w:r w:rsidR="007339F7">
        <w:t>contribution by economists North and Weingast on credible commitment</w:t>
      </w:r>
      <w:r w:rsidR="007F336B">
        <w:t>,</w:t>
      </w:r>
      <w:r w:rsidR="0064140D">
        <w:t xml:space="preserve"> </w:t>
      </w:r>
      <w:r w:rsidR="002C2A4D">
        <w:t xml:space="preserve">which linked </w:t>
      </w:r>
      <w:r w:rsidR="006B712D">
        <w:t xml:space="preserve">the </w:t>
      </w:r>
      <w:r w:rsidR="0064140D">
        <w:t xml:space="preserve">English </w:t>
      </w:r>
      <w:r w:rsidR="00236B57">
        <w:t xml:space="preserve">parliament </w:t>
      </w:r>
      <w:r w:rsidR="0064140D">
        <w:t>to the provision of “</w:t>
      </w:r>
      <w:r w:rsidR="00415062" w:rsidRPr="00415062">
        <w:t>secure property</w:t>
      </w:r>
      <w:r w:rsidR="00415062">
        <w:t xml:space="preserve"> </w:t>
      </w:r>
      <w:r w:rsidR="00415062" w:rsidRPr="00415062">
        <w:t>rights, protection</w:t>
      </w:r>
      <w:r w:rsidR="00415062">
        <w:t xml:space="preserve"> </w:t>
      </w:r>
      <w:r w:rsidR="00415062" w:rsidRPr="00415062">
        <w:t>of</w:t>
      </w:r>
      <w:r w:rsidR="00236B57">
        <w:t>…</w:t>
      </w:r>
      <w:r w:rsidR="00415062" w:rsidRPr="00415062">
        <w:t>wealth, and the elimination</w:t>
      </w:r>
      <w:r w:rsidR="00415062">
        <w:t xml:space="preserve"> </w:t>
      </w:r>
      <w:r w:rsidR="00415062" w:rsidRPr="00415062">
        <w:t>of confiscatory</w:t>
      </w:r>
      <w:r w:rsidR="00415062">
        <w:t xml:space="preserve"> </w:t>
      </w:r>
      <w:r w:rsidR="00415062" w:rsidRPr="00415062">
        <w:t>governmen</w:t>
      </w:r>
      <w:r w:rsidR="00415062">
        <w:t>t.”</w:t>
      </w:r>
      <w:r w:rsidR="00415062">
        <w:rPr>
          <w:rStyle w:val="FootnoteReference"/>
        </w:rPr>
        <w:footnoteReference w:id="68"/>
      </w:r>
      <w:r w:rsidR="00415062">
        <w:t xml:space="preserve"> This argument has encapsulated the neo-institutional perspective</w:t>
      </w:r>
      <w:r w:rsidR="006554C6">
        <w:t xml:space="preserve"> </w:t>
      </w:r>
      <w:r w:rsidR="00E4626F">
        <w:t>that</w:t>
      </w:r>
      <w:r w:rsidR="00EC3356">
        <w:t xml:space="preserve"> revolutionized economics by </w:t>
      </w:r>
      <w:r w:rsidR="006554C6">
        <w:t>focusing on secure property rights</w:t>
      </w:r>
      <w:r w:rsidR="00E4626F">
        <w:t xml:space="preserve">, which </w:t>
      </w:r>
      <w:r w:rsidR="0084106C" w:rsidRPr="005C3F58">
        <w:rPr>
          <w:rFonts w:cs="Baskerville"/>
        </w:rPr>
        <w:t>allowed the approximation of social to private rates of return</w:t>
      </w:r>
      <w:r w:rsidR="00F91B1B">
        <w:t>.</w:t>
      </w:r>
      <w:r w:rsidR="00EC3356">
        <w:t xml:space="preserve"> </w:t>
      </w:r>
      <w:r w:rsidR="000C23E4">
        <w:t>After</w:t>
      </w:r>
      <w:r w:rsidR="00E94038">
        <w:t xml:space="preserve"> </w:t>
      </w:r>
      <w:r w:rsidR="00574386">
        <w:t xml:space="preserve">Parliament </w:t>
      </w:r>
      <w:r w:rsidR="006031E4">
        <w:t xml:space="preserve">became sovereign, it could credibly commit not to default on debt, thus enabling </w:t>
      </w:r>
      <w:r w:rsidR="00E94038">
        <w:t xml:space="preserve">the sharp rise in public debt </w:t>
      </w:r>
      <w:r w:rsidR="006031E4">
        <w:t>that fueled Britain’s economic growth and political expansion.</w:t>
      </w:r>
      <w:r w:rsidR="00895DB7">
        <w:rPr>
          <w:rStyle w:val="FootnoteReference"/>
        </w:rPr>
        <w:footnoteReference w:id="69"/>
      </w:r>
    </w:p>
    <w:p w14:paraId="43288C5D" w14:textId="5B33378B" w:rsidR="001B253A" w:rsidRDefault="00A44A35" w:rsidP="001B253A">
      <w:r>
        <w:t xml:space="preserve">The </w:t>
      </w:r>
      <w:r w:rsidR="00812EC9">
        <w:t>assumption</w:t>
      </w:r>
      <w:r>
        <w:t xml:space="preserve"> of more secure property rights has been challenged however by economic historians</w:t>
      </w:r>
      <w:r w:rsidR="00C9476D">
        <w:t xml:space="preserve">, who noted </w:t>
      </w:r>
      <w:r w:rsidR="00895DB7">
        <w:t>that rights did not change much</w:t>
      </w:r>
      <w:r w:rsidR="00C9476D">
        <w:t xml:space="preserve"> before and after</w:t>
      </w:r>
      <w:r w:rsidR="00CD0219">
        <w:t xml:space="preserve"> 1688</w:t>
      </w:r>
      <w:r w:rsidR="0090194A">
        <w:t>.</w:t>
      </w:r>
      <w:r w:rsidR="0090194A">
        <w:rPr>
          <w:rStyle w:val="FootnoteReference"/>
        </w:rPr>
        <w:footnoteReference w:id="70"/>
      </w:r>
      <w:r w:rsidR="000E7568">
        <w:t xml:space="preserve"> </w:t>
      </w:r>
      <w:r w:rsidR="00583AF0">
        <w:t>Moreover</w:t>
      </w:r>
      <w:r w:rsidR="00406828">
        <w:t xml:space="preserve">, </w:t>
      </w:r>
      <w:r w:rsidR="00CD0219">
        <w:t>the capacity to raise</w:t>
      </w:r>
      <w:r w:rsidR="0010019D">
        <w:t xml:space="preserve"> public debt seems more directly tied</w:t>
      </w:r>
      <w:r w:rsidR="0090391C">
        <w:t xml:space="preserve"> to </w:t>
      </w:r>
      <w:r w:rsidR="0010019D">
        <w:t xml:space="preserve">a </w:t>
      </w:r>
      <w:r w:rsidR="0090391C">
        <w:t xml:space="preserve">greater </w:t>
      </w:r>
      <w:r w:rsidR="007630C3">
        <w:t xml:space="preserve">state </w:t>
      </w:r>
      <w:r w:rsidR="0090391C">
        <w:t>capacity to tax</w:t>
      </w:r>
      <w:r w:rsidR="00BC14A9">
        <w:t xml:space="preserve"> and raise long-term debt</w:t>
      </w:r>
      <w:r w:rsidR="0010019D">
        <w:t>,</w:t>
      </w:r>
      <w:r w:rsidR="006A28E9">
        <w:rPr>
          <w:rStyle w:val="FootnoteReference"/>
        </w:rPr>
        <w:footnoteReference w:id="71"/>
      </w:r>
      <w:r w:rsidR="0010019D">
        <w:t xml:space="preserve"> </w:t>
      </w:r>
      <w:r w:rsidR="0010019D">
        <w:lastRenderedPageBreak/>
        <w:t xml:space="preserve">itself enabled </w:t>
      </w:r>
      <w:r w:rsidR="009A4B4E">
        <w:t>by the role of Whig ideology,</w:t>
      </w:r>
      <w:r w:rsidR="0023793B">
        <w:rPr>
          <w:rStyle w:val="FootnoteReference"/>
        </w:rPr>
        <w:footnoteReference w:id="72"/>
      </w:r>
      <w:r w:rsidR="009A4B4E">
        <w:t xml:space="preserve"> ministerial accountability,</w:t>
      </w:r>
      <w:r w:rsidR="009A4B4E">
        <w:rPr>
          <w:rStyle w:val="FootnoteReference"/>
        </w:rPr>
        <w:footnoteReference w:id="73"/>
      </w:r>
      <w:r w:rsidR="009A4B4E">
        <w:t xml:space="preserve"> or a thriving commercial economy.</w:t>
      </w:r>
      <w:r w:rsidR="009A4B4E">
        <w:rPr>
          <w:rStyle w:val="FootnoteReference"/>
        </w:rPr>
        <w:footnoteReference w:id="74"/>
      </w:r>
      <w:r w:rsidR="0023793B">
        <w:t xml:space="preserve"> </w:t>
      </w:r>
      <w:r w:rsidR="004E5332">
        <w:t>Further</w:t>
      </w:r>
      <w:r w:rsidR="0090391C">
        <w:t xml:space="preserve">, </w:t>
      </w:r>
      <w:r w:rsidR="00D31CE2">
        <w:t>neo-institutionalist</w:t>
      </w:r>
      <w:r w:rsidR="00212B48">
        <w:t xml:space="preserve"> scholarship originally </w:t>
      </w:r>
      <w:r w:rsidR="0090391C">
        <w:t>focuse</w:t>
      </w:r>
      <w:r w:rsidR="00D31CE2">
        <w:t>d</w:t>
      </w:r>
      <w:r w:rsidR="007110F9">
        <w:t xml:space="preserve"> on the state as the main threat to property rights</w:t>
      </w:r>
      <w:r w:rsidR="006C0952">
        <w:t xml:space="preserve">. It posited </w:t>
      </w:r>
      <w:r w:rsidR="00EE104D">
        <w:t>a zero-sum game between the ruler and subjects</w:t>
      </w:r>
      <w:r w:rsidR="004A3833">
        <w:t xml:space="preserve">, </w:t>
      </w:r>
      <w:r w:rsidR="008F2534">
        <w:t>following</w:t>
      </w:r>
      <w:r w:rsidR="004A3833">
        <w:t xml:space="preserve"> the </w:t>
      </w:r>
      <w:r w:rsidR="000831FB">
        <w:t xml:space="preserve">intuitive </w:t>
      </w:r>
      <w:r w:rsidR="004A3833">
        <w:t xml:space="preserve">premise that </w:t>
      </w:r>
      <w:r w:rsidR="004A3833" w:rsidRPr="00812EC9">
        <w:t>“</w:t>
      </w:r>
      <w:r w:rsidR="00BE6BE8" w:rsidRPr="00812EC9">
        <w:t>the property rights structure that will maximize rents to the ruler (or ruling class) is in conflict with that that would produce economic growth.</w:t>
      </w:r>
      <w:r w:rsidR="004A3833" w:rsidRPr="00812EC9">
        <w:t>”</w:t>
      </w:r>
      <w:r w:rsidR="00BE6BE8" w:rsidRPr="00812EC9">
        <w:rPr>
          <w:vertAlign w:val="superscript"/>
        </w:rPr>
        <w:footnoteReference w:id="75"/>
      </w:r>
      <w:r w:rsidR="000C34DF">
        <w:t xml:space="preserve"> </w:t>
      </w:r>
      <w:r w:rsidR="005E6240">
        <w:t>Accordingly,</w:t>
      </w:r>
      <w:r w:rsidR="003D30C5">
        <w:t xml:space="preserve"> if economic growth is to be assured, institutions will protect property </w:t>
      </w:r>
      <w:r w:rsidR="005E6240">
        <w:t>by</w:t>
      </w:r>
      <w:r w:rsidR="003D30C5">
        <w:t xml:space="preserve"> reduc</w:t>
      </w:r>
      <w:r w:rsidR="005E6240">
        <w:t>ing</w:t>
      </w:r>
      <w:r w:rsidR="003D30C5">
        <w:t xml:space="preserve"> rents to the ruler. </w:t>
      </w:r>
      <w:r w:rsidR="001B253A">
        <w:t xml:space="preserve">Security of property rights should not necessarily mean limits to taxation, and North </w:t>
      </w:r>
      <w:r w:rsidR="000A59E0">
        <w:t>later</w:t>
      </w:r>
      <w:r w:rsidR="001B253A">
        <w:t xml:space="preserve"> acknowledged the</w:t>
      </w:r>
      <w:r w:rsidR="001B253A" w:rsidRPr="00CE5049">
        <w:t xml:space="preserve"> </w:t>
      </w:r>
      <w:r w:rsidR="001B253A">
        <w:t>state’s centrality in securing such rights</w:t>
      </w:r>
      <w:r w:rsidR="00DD0A3B">
        <w:t>,</w:t>
      </w:r>
      <w:r w:rsidR="00684108">
        <w:rPr>
          <w:rStyle w:val="FootnoteReference"/>
        </w:rPr>
        <w:footnoteReference w:id="76"/>
      </w:r>
      <w:r w:rsidR="00DD0A3B">
        <w:t xml:space="preserve"> albeit not in the early stages of development</w:t>
      </w:r>
      <w:r w:rsidR="00684108">
        <w:t>.</w:t>
      </w:r>
      <w:r w:rsidR="001B253A">
        <w:rPr>
          <w:rStyle w:val="FootnoteReference"/>
        </w:rPr>
        <w:footnoteReference w:id="77"/>
      </w:r>
      <w:r w:rsidR="001B253A">
        <w:t xml:space="preserve"> However, </w:t>
      </w:r>
      <w:r w:rsidR="000C2A31">
        <w:t>the</w:t>
      </w:r>
      <w:r w:rsidR="001B253A">
        <w:t xml:space="preserve"> association </w:t>
      </w:r>
      <w:r w:rsidR="000C2A31">
        <w:t xml:space="preserve">of security with limits to taxation </w:t>
      </w:r>
      <w:r w:rsidR="001B253A">
        <w:t>has persisted.</w:t>
      </w:r>
      <w:r w:rsidR="001B253A">
        <w:rPr>
          <w:rStyle w:val="FootnoteReference"/>
        </w:rPr>
        <w:footnoteReference w:id="78"/>
      </w:r>
      <w:r w:rsidR="001B253A">
        <w:t xml:space="preserve"> It is echoed in Acemoglu and Robinson’s distinction between </w:t>
      </w:r>
      <w:r w:rsidR="001B253A" w:rsidRPr="00106650">
        <w:t xml:space="preserve">“inclusive” and “extractive” </w:t>
      </w:r>
      <w:r w:rsidR="001B253A">
        <w:t xml:space="preserve">economic </w:t>
      </w:r>
      <w:r w:rsidR="001B253A" w:rsidRPr="00106650">
        <w:t>institutions</w:t>
      </w:r>
      <w:r w:rsidR="001B253A" w:rsidRPr="00106650">
        <w:rPr>
          <w:rStyle w:val="PageNumber"/>
          <w:vertAlign w:val="superscript"/>
        </w:rPr>
        <w:footnoteReference w:id="79"/>
      </w:r>
      <w:r w:rsidR="001B253A">
        <w:t xml:space="preserve"> and, critically, survives in current politics.</w:t>
      </w:r>
      <w:r w:rsidR="001B253A">
        <w:rPr>
          <w:rStyle w:val="FootnoteReference"/>
        </w:rPr>
        <w:footnoteReference w:id="80"/>
      </w:r>
    </w:p>
    <w:p w14:paraId="71E6A722" w14:textId="5CA7B003" w:rsidR="00731A25" w:rsidRPr="0019380A" w:rsidRDefault="004B5C4D" w:rsidP="0019380A">
      <w:r>
        <w:t>H</w:t>
      </w:r>
      <w:r w:rsidR="000C2A31">
        <w:t>owever, h</w:t>
      </w:r>
      <w:r>
        <w:t>istorical</w:t>
      </w:r>
      <w:r w:rsidR="00D953C6">
        <w:t xml:space="preserve"> </w:t>
      </w:r>
      <w:r w:rsidR="009C7F64">
        <w:t>evidence</w:t>
      </w:r>
      <w:r w:rsidR="00D953C6">
        <w:t xml:space="preserve"> show</w:t>
      </w:r>
      <w:r w:rsidR="00701532">
        <w:t>s</w:t>
      </w:r>
      <w:r w:rsidR="00D953C6">
        <w:t xml:space="preserve"> the opposite to be the case.</w:t>
      </w:r>
      <w:r w:rsidR="0019380A">
        <w:t xml:space="preserve"> </w:t>
      </w:r>
      <w:r w:rsidR="00D953C6">
        <w:t>Economic historians</w:t>
      </w:r>
      <w:r w:rsidR="004B721D">
        <w:t xml:space="preserve"> have argued that we need to move beyond </w:t>
      </w:r>
      <w:r w:rsidR="004B721D">
        <w:rPr>
          <w:rFonts w:cs="Baskerville"/>
        </w:rPr>
        <w:t>“simplistic notions of predation and constitutional regimes.”</w:t>
      </w:r>
      <w:r w:rsidR="004B721D">
        <w:rPr>
          <w:rStyle w:val="FootnoteReference"/>
          <w:rFonts w:cs="Baskerville"/>
        </w:rPr>
        <w:footnoteReference w:id="81"/>
      </w:r>
      <w:r w:rsidR="004B721D">
        <w:rPr>
          <w:rFonts w:cs="Baskerville"/>
        </w:rPr>
        <w:t xml:space="preserve"> For instance,</w:t>
      </w:r>
      <w:r w:rsidR="00552DE0">
        <w:rPr>
          <w:rFonts w:cs="Baskerville"/>
        </w:rPr>
        <w:t xml:space="preserve"> Spain has been the classic exemplar of a predatory state in the neo-institutionalist literature, extracting at levels that undercut economic growth.</w:t>
      </w:r>
      <w:r w:rsidR="00552DE0">
        <w:rPr>
          <w:rStyle w:val="FootnoteReference"/>
          <w:rFonts w:cs="Baskerville"/>
        </w:rPr>
        <w:footnoteReference w:id="82"/>
      </w:r>
      <w:r w:rsidR="00552DE0">
        <w:rPr>
          <w:rFonts w:cs="Baskerville"/>
        </w:rPr>
        <w:t xml:space="preserve"> But </w:t>
      </w:r>
      <w:r w:rsidR="00822B2B">
        <w:rPr>
          <w:rFonts w:cs="Baskerville"/>
        </w:rPr>
        <w:t xml:space="preserve">recent revisionist studies by economic historians have challenged this view. </w:t>
      </w:r>
      <w:proofErr w:type="spellStart"/>
      <w:r w:rsidR="0019687C">
        <w:rPr>
          <w:rFonts w:cs="Baskerville"/>
        </w:rPr>
        <w:t>Drelichman</w:t>
      </w:r>
      <w:proofErr w:type="spellEnd"/>
      <w:r w:rsidR="0019687C">
        <w:rPr>
          <w:rFonts w:cs="Baskerville"/>
        </w:rPr>
        <w:t xml:space="preserve"> and </w:t>
      </w:r>
      <w:proofErr w:type="spellStart"/>
      <w:r w:rsidR="0019687C">
        <w:rPr>
          <w:rFonts w:cs="Baskerville"/>
        </w:rPr>
        <w:t>Voth</w:t>
      </w:r>
      <w:proofErr w:type="spellEnd"/>
      <w:r w:rsidR="0019687C">
        <w:rPr>
          <w:rFonts w:cs="Baskerville"/>
        </w:rPr>
        <w:t xml:space="preserve"> have shown that Spain was raising a smaller percentage of GDP from taxes than England</w:t>
      </w:r>
      <w:r w:rsidR="00F809DB">
        <w:rPr>
          <w:rFonts w:cs="Baskerville"/>
        </w:rPr>
        <w:t xml:space="preserve"> in the late 1500s</w:t>
      </w:r>
      <w:r w:rsidR="00907E49">
        <w:rPr>
          <w:rFonts w:cs="Baskerville"/>
        </w:rPr>
        <w:t xml:space="preserve"> (less than 10 percent)</w:t>
      </w:r>
      <w:r w:rsidR="0019687C">
        <w:rPr>
          <w:rFonts w:cs="Baskerville"/>
        </w:rPr>
        <w:t>,</w:t>
      </w:r>
      <w:r w:rsidR="0019687C">
        <w:rPr>
          <w:rStyle w:val="FootnoteReference"/>
          <w:rFonts w:cs="Baskerville"/>
        </w:rPr>
        <w:footnoteReference w:id="83"/>
      </w:r>
      <w:r w:rsidR="00F809DB">
        <w:rPr>
          <w:rFonts w:cs="Baskerville"/>
        </w:rPr>
        <w:t xml:space="preserve"> a trend confirmed for the late eighteenth century by </w:t>
      </w:r>
      <w:r w:rsidR="00552DE0">
        <w:rPr>
          <w:rFonts w:cs="Baskerville"/>
        </w:rPr>
        <w:t xml:space="preserve">Regina </w:t>
      </w:r>
      <w:proofErr w:type="spellStart"/>
      <w:r w:rsidR="00552DE0">
        <w:rPr>
          <w:rFonts w:cs="Baskerville"/>
        </w:rPr>
        <w:t>Grafe</w:t>
      </w:r>
      <w:proofErr w:type="spellEnd"/>
      <w:r w:rsidR="00907E49">
        <w:rPr>
          <w:rFonts w:cs="Baskerville"/>
        </w:rPr>
        <w:t>.</w:t>
      </w:r>
      <w:r w:rsidR="00907E49">
        <w:rPr>
          <w:rStyle w:val="FootnoteReference"/>
          <w:rFonts w:cs="Baskerville"/>
        </w:rPr>
        <w:footnoteReference w:id="84"/>
      </w:r>
      <w:r w:rsidR="00552DE0">
        <w:rPr>
          <w:rFonts w:cs="Baskerville"/>
        </w:rPr>
        <w:t xml:space="preserve"> </w:t>
      </w:r>
      <w:r w:rsidR="00907E49">
        <w:rPr>
          <w:rFonts w:cs="Baskerville"/>
        </w:rPr>
        <w:t>She has also noted tha</w:t>
      </w:r>
      <w:r w:rsidR="00822B2B">
        <w:rPr>
          <w:rFonts w:cs="Baskerville"/>
        </w:rPr>
        <w:t>t</w:t>
      </w:r>
      <w:r w:rsidR="00731A25">
        <w:rPr>
          <w:rFonts w:cs="Baskerville"/>
        </w:rPr>
        <w:t xml:space="preserve"> </w:t>
      </w:r>
      <w:r w:rsidR="00DC4271">
        <w:rPr>
          <w:rFonts w:cs="Baskerville"/>
        </w:rPr>
        <w:t>Spain was not “predating” on its colonies: “95 percent of taxes raised in the Spanish Americas were spent in the Spanish Americas.”</w:t>
      </w:r>
      <w:r w:rsidR="00DC4271">
        <w:rPr>
          <w:rStyle w:val="FootnoteReference"/>
          <w:rFonts w:cs="Baskerville"/>
        </w:rPr>
        <w:footnoteReference w:id="85"/>
      </w:r>
      <w:r w:rsidR="00DC4271">
        <w:rPr>
          <w:rFonts w:cs="Baskerville"/>
        </w:rPr>
        <w:t xml:space="preserve"> </w:t>
      </w:r>
      <w:r w:rsidR="00861A1F">
        <w:rPr>
          <w:rFonts w:cs="Baskerville"/>
        </w:rPr>
        <w:t xml:space="preserve">Econometric studies </w:t>
      </w:r>
      <w:r w:rsidR="00394FB7">
        <w:rPr>
          <w:rFonts w:cs="Baskerville"/>
        </w:rPr>
        <w:t xml:space="preserve">by </w:t>
      </w:r>
      <w:proofErr w:type="spellStart"/>
      <w:r w:rsidR="00627865">
        <w:rPr>
          <w:rFonts w:cs="Baskerville"/>
        </w:rPr>
        <w:t>Dincecco</w:t>
      </w:r>
      <w:proofErr w:type="spellEnd"/>
      <w:r w:rsidR="00394FB7">
        <w:rPr>
          <w:rFonts w:cs="Baskerville"/>
        </w:rPr>
        <w:t xml:space="preserve"> and Karaman and Pamuk </w:t>
      </w:r>
      <w:r w:rsidR="00861A1F">
        <w:rPr>
          <w:rFonts w:cs="Baskerville"/>
        </w:rPr>
        <w:t xml:space="preserve">have confirmed </w:t>
      </w:r>
      <w:r w:rsidR="00CD09AF">
        <w:rPr>
          <w:rFonts w:cs="Baskerville"/>
        </w:rPr>
        <w:t>Hoffman</w:t>
      </w:r>
      <w:r w:rsidR="00861A1F">
        <w:rPr>
          <w:rFonts w:cs="Baskerville"/>
        </w:rPr>
        <w:t>’s observation</w:t>
      </w:r>
      <w:r w:rsidR="00EF6B7A">
        <w:rPr>
          <w:rFonts w:cs="Baskerville"/>
        </w:rPr>
        <w:t xml:space="preserve"> that England extracted more than France as well after the 1400s.</w:t>
      </w:r>
      <w:r w:rsidR="00BD555F">
        <w:rPr>
          <w:rFonts w:cs="Baskerville"/>
        </w:rPr>
        <w:t>*</w:t>
      </w:r>
      <w:r w:rsidR="00D21E71">
        <w:rPr>
          <w:rStyle w:val="FootnoteReference"/>
          <w:rFonts w:cs="Baskerville"/>
        </w:rPr>
        <w:footnoteReference w:id="86"/>
      </w:r>
      <w:r w:rsidR="00BD555F">
        <w:rPr>
          <w:rFonts w:cs="Baskerville"/>
        </w:rPr>
        <w:t xml:space="preserve"> </w:t>
      </w:r>
    </w:p>
    <w:p w14:paraId="35D88450" w14:textId="266B5C3C" w:rsidR="008B0CBC" w:rsidRDefault="00590BD6" w:rsidP="006037AC">
      <w:r>
        <w:t>T</w:t>
      </w:r>
      <w:r w:rsidR="00B513EB">
        <w:t>hese accounts</w:t>
      </w:r>
      <w:r w:rsidR="00EA23B6">
        <w:t xml:space="preserve"> however</w:t>
      </w:r>
      <w:r w:rsidR="008B0CBC">
        <w:t xml:space="preserve"> </w:t>
      </w:r>
      <w:r w:rsidR="006D2E09">
        <w:t>assume</w:t>
      </w:r>
      <w:r w:rsidR="000439C1">
        <w:t xml:space="preserve"> high extraction is endogenous to</w:t>
      </w:r>
      <w:r w:rsidR="006D2E09">
        <w:t xml:space="preserve"> </w:t>
      </w:r>
      <w:r w:rsidR="00030C7F">
        <w:t>parliament</w:t>
      </w:r>
      <w:r w:rsidR="00873943">
        <w:t xml:space="preserve">, </w:t>
      </w:r>
      <w:r w:rsidR="00C15424">
        <w:t>on the grounds that</w:t>
      </w:r>
      <w:r w:rsidR="00856AEC">
        <w:t xml:space="preserve"> </w:t>
      </w:r>
      <w:r w:rsidR="00483C0E">
        <w:t xml:space="preserve">as </w:t>
      </w:r>
      <w:r w:rsidR="00856AEC">
        <w:t>“</w:t>
      </w:r>
      <w:r w:rsidR="00856AEC" w:rsidRPr="00856AEC">
        <w:t>more political control accrues to elites, it becomes more likely that new tax funds will be spent on items that will benefit them (versus the ruler only).</w:t>
      </w:r>
      <w:r w:rsidR="00856AEC">
        <w:rPr>
          <w:rStyle w:val="FootnoteReference"/>
        </w:rPr>
        <w:footnoteReference w:id="87"/>
      </w:r>
      <w:r w:rsidR="006037AC">
        <w:t xml:space="preserve"> </w:t>
      </w:r>
      <w:r w:rsidR="00150051">
        <w:t xml:space="preserve">The derivation of high extraction from a social contract is enabled by focusing on the period </w:t>
      </w:r>
      <w:r w:rsidR="00840F38">
        <w:t>after the 1400s</w:t>
      </w:r>
      <w:r>
        <w:t xml:space="preserve">. </w:t>
      </w:r>
      <w:r w:rsidR="00C25D1F">
        <w:t>Yet</w:t>
      </w:r>
      <w:r w:rsidR="000E24C7">
        <w:t xml:space="preserve"> </w:t>
      </w:r>
      <w:r w:rsidR="00646E78">
        <w:t xml:space="preserve">in the period of origins of concern here, </w:t>
      </w:r>
      <w:r w:rsidR="00BA315B">
        <w:t>the ruler, not parliament, exercised control</w:t>
      </w:r>
      <w:r w:rsidR="00D803D7">
        <w:t>.</w:t>
      </w:r>
      <w:r w:rsidR="00030C7F">
        <w:t xml:space="preserve"> </w:t>
      </w:r>
      <w:r w:rsidR="0042312E">
        <w:t>If we are to understand the origins of such institutions, we</w:t>
      </w:r>
      <w:r w:rsidR="00344382">
        <w:t xml:space="preserve"> thus</w:t>
      </w:r>
      <w:r w:rsidR="0042312E">
        <w:t xml:space="preserve"> need to know what the levels of extraction were before parliaments emerged as coordinating devices. </w:t>
      </w:r>
      <w:r w:rsidR="00965234">
        <w:t>We also need to understand</w:t>
      </w:r>
      <w:r w:rsidR="008F56FE">
        <w:t xml:space="preserve"> </w:t>
      </w:r>
      <w:r w:rsidR="00742543">
        <w:t>the distributive</w:t>
      </w:r>
      <w:r w:rsidR="00C0377F">
        <w:t xml:space="preserve"> politics in this process, especially who was burdened by taxation</w:t>
      </w:r>
      <w:r w:rsidR="008F56FE">
        <w:t xml:space="preserve">. After all, the real distinction in Acemoglu and Robinson’s account is not between inclusive and extractive </w:t>
      </w:r>
      <w:r w:rsidR="00586F7B">
        <w:t>institutions</w:t>
      </w:r>
      <w:r w:rsidR="00763BFE">
        <w:t>, but inclusive and exclusive ones:</w:t>
      </w:r>
      <w:r w:rsidR="00586F7B">
        <w:t xml:space="preserve"> </w:t>
      </w:r>
      <w:r w:rsidR="00840F38">
        <w:t xml:space="preserve">as they note, </w:t>
      </w:r>
      <w:r w:rsidR="00586F7B">
        <w:t>colonial Spanish America did not lack secure property rights</w:t>
      </w:r>
      <w:r w:rsidR="003F6E57">
        <w:t xml:space="preserve">, </w:t>
      </w:r>
      <w:r w:rsidR="00586F7B">
        <w:t>it restricted them to the colonists</w:t>
      </w:r>
      <w:r w:rsidR="00C0377F">
        <w:t xml:space="preserve">; it was the “mass of the people” who were </w:t>
      </w:r>
      <w:r w:rsidR="00C0377F">
        <w:lastRenderedPageBreak/>
        <w:t>only subject to coercion</w:t>
      </w:r>
      <w:r w:rsidR="00E77C5F">
        <w:t xml:space="preserve"> and excluded from protection</w:t>
      </w:r>
      <w:r w:rsidR="00742543">
        <w:t>.</w:t>
      </w:r>
      <w:r w:rsidR="006D2079">
        <w:rPr>
          <w:rStyle w:val="FootnoteReference"/>
        </w:rPr>
        <w:footnoteReference w:id="88"/>
      </w:r>
      <w:r w:rsidR="003F6E57">
        <w:t xml:space="preserve"> This book argues</w:t>
      </w:r>
      <w:r w:rsidR="008A6157">
        <w:t xml:space="preserve"> that </w:t>
      </w:r>
      <w:r w:rsidR="009620C6">
        <w:t>that regimes are often classified as extractive</w:t>
      </w:r>
      <w:r w:rsidR="00CA4E8F">
        <w:t xml:space="preserve">, </w:t>
      </w:r>
      <w:r w:rsidR="009620C6">
        <w:t>coercive</w:t>
      </w:r>
      <w:r w:rsidR="00CA4E8F">
        <w:t>, or absolutist</w:t>
      </w:r>
      <w:r w:rsidR="009620C6">
        <w:t xml:space="preserve"> when they can only compel the weaker social groups, while </w:t>
      </w:r>
      <w:r w:rsidR="00840F38">
        <w:t>power holders remain beyond state control.</w:t>
      </w:r>
      <w:r w:rsidR="00CA4E8F">
        <w:t xml:space="preserve"> Constitutional structures, by contrast, required strong state powers.</w:t>
      </w:r>
    </w:p>
    <w:p w14:paraId="729EB4A0" w14:textId="77777777" w:rsidR="003F6E57" w:rsidRPr="004B721D" w:rsidRDefault="003F6E57" w:rsidP="003F6E57"/>
    <w:p w14:paraId="253F7D5C" w14:textId="77777777" w:rsidR="00867D9E" w:rsidRDefault="00867D9E" w:rsidP="000D0B3C"/>
    <w:p w14:paraId="241C9E85" w14:textId="07FCFAF3" w:rsidR="000726E4" w:rsidRPr="00106650" w:rsidRDefault="00A2165E" w:rsidP="000D0B3C">
      <w:pPr>
        <w:pStyle w:val="Heading2"/>
      </w:pPr>
      <w:r>
        <w:t xml:space="preserve">Representative Emergence and </w:t>
      </w:r>
      <w:r w:rsidR="002A1CBD">
        <w:t xml:space="preserve">The Myth of </w:t>
      </w:r>
      <w:r w:rsidR="00090E00">
        <w:t>State</w:t>
      </w:r>
      <w:r w:rsidR="002A1CBD">
        <w:t xml:space="preserve"> Weakness</w:t>
      </w:r>
      <w:r w:rsidR="000726E4" w:rsidRPr="00106650">
        <w:t xml:space="preserve"> </w:t>
      </w:r>
    </w:p>
    <w:p w14:paraId="3BBFD529" w14:textId="4433A2E1" w:rsidR="0065205F" w:rsidRDefault="000726E4" w:rsidP="000D0B3C">
      <w:r w:rsidRPr="00DD5A8F">
        <w:t>How can this argument about royal strength be reconciled with the widespread assumptions of a weak state</w:t>
      </w:r>
      <w:r w:rsidR="00966397">
        <w:t xml:space="preserve"> especially</w:t>
      </w:r>
      <w:r w:rsidR="00090E00">
        <w:t xml:space="preserve"> in the prototypical representative state, England</w:t>
      </w:r>
      <w:r w:rsidR="00F62156">
        <w:t>?</w:t>
      </w:r>
      <w:r w:rsidR="00564CD0">
        <w:t xml:space="preserve"> </w:t>
      </w:r>
      <w:r w:rsidR="00DB6996">
        <w:t>This is especially pertinent since much of the literature assumes</w:t>
      </w:r>
      <w:r w:rsidR="0093113A">
        <w:t xml:space="preserve"> that England was weak before 1660</w:t>
      </w:r>
      <w:r w:rsidR="00495826">
        <w:t xml:space="preserve"> or even 1500</w:t>
      </w:r>
      <w:r w:rsidR="0093113A">
        <w:t>, as were all European territorial states.</w:t>
      </w:r>
      <w:r w:rsidR="0093113A">
        <w:rPr>
          <w:rStyle w:val="FootnoteReference"/>
        </w:rPr>
        <w:footnoteReference w:id="89"/>
      </w:r>
      <w:r w:rsidR="0093113A">
        <w:t xml:space="preserve"> </w:t>
      </w:r>
      <w:r w:rsidR="007768ED">
        <w:t>Moreover,</w:t>
      </w:r>
      <w:r w:rsidR="0065205F">
        <w:t xml:space="preserve"> if </w:t>
      </w:r>
      <w:r w:rsidR="00DB6996">
        <w:t xml:space="preserve">English </w:t>
      </w:r>
      <w:r w:rsidR="0065205F">
        <w:t xml:space="preserve">rulers were </w:t>
      </w:r>
      <w:r w:rsidR="00350C86">
        <w:t>instead</w:t>
      </w:r>
      <w:r w:rsidR="0065205F">
        <w:t xml:space="preserve"> powerful,</w:t>
      </w:r>
      <w:r w:rsidR="00A71F98" w:rsidRPr="00DD5A8F">
        <w:t xml:space="preserve"> why would </w:t>
      </w:r>
      <w:r w:rsidR="0065205F">
        <w:t>they</w:t>
      </w:r>
      <w:r w:rsidR="00A71F98" w:rsidRPr="00DD5A8F">
        <w:t xml:space="preserve"> acquiesce to an institution that would eventually constrain </w:t>
      </w:r>
      <w:r w:rsidR="0065205F">
        <w:t>them</w:t>
      </w:r>
      <w:r w:rsidR="00A71F98" w:rsidRPr="00DD5A8F">
        <w:t xml:space="preserve">? Could </w:t>
      </w:r>
      <w:r w:rsidR="001F0113">
        <w:t xml:space="preserve">they not foresee </w:t>
      </w:r>
      <w:r w:rsidR="00A71F98" w:rsidRPr="00DD5A8F">
        <w:t xml:space="preserve">future limits to </w:t>
      </w:r>
      <w:r w:rsidR="0065205F">
        <w:t>their</w:t>
      </w:r>
      <w:r w:rsidR="00A71F98" w:rsidRPr="00DD5A8F">
        <w:t xml:space="preserve"> power? </w:t>
      </w:r>
    </w:p>
    <w:p w14:paraId="4EF6B364" w14:textId="6BFD60B5" w:rsidR="002F3814" w:rsidRDefault="0065205F" w:rsidP="000D0B3C">
      <w:r>
        <w:t>The assumption of English weakness</w:t>
      </w:r>
      <w:r w:rsidR="003F557B">
        <w:t xml:space="preserve"> has prevailed due to the importance of seventeenth</w:t>
      </w:r>
      <w:r w:rsidR="00D45CB2">
        <w:t>-</w:t>
      </w:r>
      <w:r w:rsidR="003F557B">
        <w:t xml:space="preserve">century developments for constitutional history. </w:t>
      </w:r>
      <w:r w:rsidR="00564CD0">
        <w:t xml:space="preserve">The </w:t>
      </w:r>
      <w:r w:rsidR="00564CD0" w:rsidRPr="00564CD0">
        <w:t>German historian Otto Hintze</w:t>
      </w:r>
      <w:r w:rsidR="00564CD0">
        <w:t xml:space="preserve"> </w:t>
      </w:r>
      <w:r w:rsidR="004567CF">
        <w:t>influentially</w:t>
      </w:r>
      <w:r w:rsidR="00564CD0">
        <w:t xml:space="preserve"> argued that </w:t>
      </w:r>
      <w:r w:rsidR="003F557B">
        <w:t>England</w:t>
      </w:r>
      <w:r w:rsidR="00564CD0">
        <w:t xml:space="preserve"> was </w:t>
      </w:r>
      <w:r w:rsidR="00564CD0" w:rsidRPr="00564CD0">
        <w:t>able to preserve its constitutional</w:t>
      </w:r>
      <w:r w:rsidR="00564CD0">
        <w:t xml:space="preserve">ism because it was </w:t>
      </w:r>
      <w:r w:rsidR="000726E4" w:rsidRPr="00DD5A8F">
        <w:t>unburdened by heavy geopolitical pressures</w:t>
      </w:r>
      <w:r w:rsidR="001F2478">
        <w:t xml:space="preserve"> and had a </w:t>
      </w:r>
      <w:r w:rsidR="004924B1">
        <w:t xml:space="preserve">commercial economy and a </w:t>
      </w:r>
      <w:r w:rsidR="001F2478">
        <w:t>weak state</w:t>
      </w:r>
      <w:r w:rsidR="00564CD0">
        <w:t>.</w:t>
      </w:r>
      <w:r w:rsidR="000726E4" w:rsidRPr="00DD5A8F">
        <w:rPr>
          <w:rStyle w:val="FootnoteReference"/>
        </w:rPr>
        <w:footnoteReference w:id="90"/>
      </w:r>
      <w:r w:rsidR="000726E4" w:rsidRPr="00DD5A8F">
        <w:t xml:space="preserve"> </w:t>
      </w:r>
      <w:r w:rsidR="00732D0A">
        <w:t>However,</w:t>
      </w:r>
      <w:r w:rsidR="00083871">
        <w:t xml:space="preserve"> </w:t>
      </w:r>
      <w:r w:rsidR="0026708E">
        <w:t xml:space="preserve">by </w:t>
      </w:r>
      <w:r w:rsidR="007B1E69">
        <w:t>the 1600s</w:t>
      </w:r>
      <w:r w:rsidR="00083871">
        <w:t xml:space="preserve"> parliament </w:t>
      </w:r>
      <w:r w:rsidR="00732D0A">
        <w:t xml:space="preserve">already had a </w:t>
      </w:r>
      <w:r w:rsidR="00CD768E">
        <w:t>four-hundred</w:t>
      </w:r>
      <w:r w:rsidR="00732D0A">
        <w:t xml:space="preserve">-year history. </w:t>
      </w:r>
    </w:p>
    <w:p w14:paraId="2D8DAB73" w14:textId="246DD871" w:rsidR="000726E4" w:rsidRPr="00DD5A8F" w:rsidRDefault="00732D0A" w:rsidP="000D0B3C">
      <w:r>
        <w:t xml:space="preserve">Moreover, </w:t>
      </w:r>
      <w:r w:rsidR="004924B1">
        <w:t xml:space="preserve">it is hard to sustain the image of weakness </w:t>
      </w:r>
      <w:r w:rsidR="007B1E69">
        <w:t>given</w:t>
      </w:r>
      <w:r w:rsidR="004733FB">
        <w:t xml:space="preserve"> </w:t>
      </w:r>
      <w:r w:rsidR="00B8199D">
        <w:t>the evidence. The English seventeenth century was a period of turmoil and internal weakness</w:t>
      </w:r>
      <w:r w:rsidR="005355A8">
        <w:t xml:space="preserve"> that proves rather uncharacteristic if a </w:t>
      </w:r>
      <w:r w:rsidR="00C31E1B">
        <w:t>longer</w:t>
      </w:r>
      <w:r w:rsidR="005355A8">
        <w:t xml:space="preserve"> timeframe is adopted</w:t>
      </w:r>
      <w:r w:rsidR="00886805">
        <w:t>, as this account will argue</w:t>
      </w:r>
      <w:r w:rsidR="00B8199D">
        <w:t xml:space="preserve">. The </w:t>
      </w:r>
      <w:r w:rsidR="00B8199D" w:rsidRPr="00DD5A8F">
        <w:t>sociologist Michael Mann</w:t>
      </w:r>
      <w:r w:rsidR="00B8199D">
        <w:t xml:space="preserve"> </w:t>
      </w:r>
      <w:r w:rsidR="00B8199D" w:rsidRPr="00DD5A8F">
        <w:t>compellingly</w:t>
      </w:r>
      <w:r w:rsidR="00B8199D">
        <w:t xml:space="preserve"> showed that </w:t>
      </w:r>
      <w:r w:rsidR="00B8199D" w:rsidRPr="00DD5A8F">
        <w:t xml:space="preserve">English rulers </w:t>
      </w:r>
      <w:r w:rsidR="00B8199D">
        <w:t xml:space="preserve">had been </w:t>
      </w:r>
      <w:r w:rsidR="00B8199D" w:rsidRPr="00DD5A8F">
        <w:t>increas</w:t>
      </w:r>
      <w:r w:rsidR="00B8199D">
        <w:t>ing</w:t>
      </w:r>
      <w:r w:rsidR="00B8199D" w:rsidRPr="00DD5A8F">
        <w:t xml:space="preserve"> their </w:t>
      </w:r>
      <w:r w:rsidR="00B8199D">
        <w:t xml:space="preserve">fiscal </w:t>
      </w:r>
      <w:r w:rsidR="00B8199D" w:rsidRPr="00DD5A8F">
        <w:t>extraction</w:t>
      </w:r>
      <w:r w:rsidR="00B8199D">
        <w:t xml:space="preserve"> to wage war since the Middle Ages</w:t>
      </w:r>
      <w:r w:rsidR="00B8199D" w:rsidRPr="00DD5A8F">
        <w:t>.</w:t>
      </w:r>
      <w:r w:rsidR="00B8199D" w:rsidRPr="00DD5A8F">
        <w:rPr>
          <w:rStyle w:val="PageNumber"/>
          <w:vertAlign w:val="superscript"/>
        </w:rPr>
        <w:footnoteReference w:id="91"/>
      </w:r>
      <w:r w:rsidR="00B8199D" w:rsidRPr="00DD5A8F">
        <w:t xml:space="preserve"> The historian John Brewer further challenged the weak state notion for the period after 1688, </w:t>
      </w:r>
      <w:r w:rsidR="00B8199D">
        <w:t>whilst</w:t>
      </w:r>
      <w:r w:rsidR="00B8199D" w:rsidRPr="00DD5A8F">
        <w:t xml:space="preserve"> also not</w:t>
      </w:r>
      <w:r w:rsidR="00B8199D">
        <w:t>ing</w:t>
      </w:r>
      <w:r w:rsidR="00B8199D" w:rsidRPr="00DD5A8F">
        <w:t xml:space="preserve"> the high centraliz</w:t>
      </w:r>
      <w:r w:rsidR="00B8199D">
        <w:t>ation</w:t>
      </w:r>
      <w:r w:rsidR="00B8199D" w:rsidRPr="00DD5A8F">
        <w:t xml:space="preserve"> </w:t>
      </w:r>
      <w:r w:rsidR="00B8199D">
        <w:t xml:space="preserve">of </w:t>
      </w:r>
      <w:r w:rsidR="00B8199D" w:rsidRPr="00DD5A8F">
        <w:t>the medieval period.</w:t>
      </w:r>
      <w:r w:rsidR="00B8199D" w:rsidRPr="00DD5A8F">
        <w:rPr>
          <w:rStyle w:val="FootnoteReference"/>
        </w:rPr>
        <w:footnoteReference w:id="92"/>
      </w:r>
      <w:r w:rsidR="00B8199D" w:rsidRPr="00DD5A8F">
        <w:t xml:space="preserve"> </w:t>
      </w:r>
      <w:r w:rsidR="00871EFB">
        <w:t>As already noted, e</w:t>
      </w:r>
      <w:r w:rsidR="004733FB">
        <w:t>conomic historians</w:t>
      </w:r>
      <w:r w:rsidR="000B08A6">
        <w:t xml:space="preserve"> have</w:t>
      </w:r>
      <w:r w:rsidR="004733FB">
        <w:t xml:space="preserve"> </w:t>
      </w:r>
      <w:r w:rsidR="00777AD0">
        <w:t xml:space="preserve">placed the claims in comparative perspective, </w:t>
      </w:r>
      <w:r w:rsidR="004733FB">
        <w:t xml:space="preserve">showing a striking extractive advantage in taxation for </w:t>
      </w:r>
      <w:r w:rsidR="00A41AE2">
        <w:t>England (and other constitutional regimes)</w:t>
      </w:r>
      <w:r w:rsidR="00BF21C0">
        <w:t>,</w:t>
      </w:r>
      <w:r w:rsidR="00C905C5">
        <w:t xml:space="preserve"> by 1500</w:t>
      </w:r>
      <w:r w:rsidR="00BF21C0">
        <w:t xml:space="preserve"> and after the </w:t>
      </w:r>
      <w:r w:rsidR="006D1D31">
        <w:t>seventeenth century</w:t>
      </w:r>
      <w:r w:rsidR="00C905C5">
        <w:t xml:space="preserve"> respectively</w:t>
      </w:r>
      <w:r w:rsidR="004733FB">
        <w:t>.</w:t>
      </w:r>
      <w:r w:rsidR="004733FB">
        <w:rPr>
          <w:rStyle w:val="FootnoteReference"/>
        </w:rPr>
        <w:footnoteReference w:id="93"/>
      </w:r>
      <w:r w:rsidR="002C7818">
        <w:t xml:space="preserve"> </w:t>
      </w:r>
      <w:r w:rsidR="000726E4" w:rsidRPr="00DD5A8F">
        <w:t>The most robust representative institution in premodern Europe, which generated the first liberal democracy, England, also had the strongest crown</w:t>
      </w:r>
      <w:r w:rsidR="00A41AE2">
        <w:t xml:space="preserve"> and </w:t>
      </w:r>
      <w:r w:rsidR="005A0A1C">
        <w:t xml:space="preserve">was </w:t>
      </w:r>
      <w:r w:rsidR="000726E4" w:rsidRPr="00DD5A8F">
        <w:t xml:space="preserve">able to tax </w:t>
      </w:r>
      <w:r w:rsidR="00CF5260">
        <w:t>its subjects</w:t>
      </w:r>
      <w:r w:rsidR="00212731">
        <w:t xml:space="preserve"> </w:t>
      </w:r>
      <w:r w:rsidR="005A0A1C">
        <w:t xml:space="preserve">more </w:t>
      </w:r>
      <w:r w:rsidR="00212731">
        <w:t>heavily</w:t>
      </w:r>
      <w:r w:rsidR="005A0A1C">
        <w:t xml:space="preserve"> than its absolutist competitor, France—as Adam Smith </w:t>
      </w:r>
      <w:r w:rsidR="00570A1B">
        <w:t xml:space="preserve">approvingly </w:t>
      </w:r>
      <w:r w:rsidR="005A0A1C">
        <w:t>noted even in the eighteenth century</w:t>
      </w:r>
      <w:r w:rsidR="000726E4" w:rsidRPr="00DD5A8F">
        <w:t>.</w:t>
      </w:r>
      <w:r w:rsidR="005A0A1C">
        <w:rPr>
          <w:rStyle w:val="FootnoteReference"/>
        </w:rPr>
        <w:footnoteReference w:id="94"/>
      </w:r>
      <w:r w:rsidR="000726E4" w:rsidRPr="00DD5A8F">
        <w:t xml:space="preserve"> </w:t>
      </w:r>
      <w:r w:rsidR="0094536D">
        <w:t>This book will argue that this advantage dated to the medieval period.</w:t>
      </w:r>
    </w:p>
    <w:p w14:paraId="5C42E7B9" w14:textId="6873CEEA" w:rsidR="000726E4" w:rsidRPr="00661ACE" w:rsidRDefault="007942EC" w:rsidP="003C759C">
      <w:r>
        <w:t xml:space="preserve">Nonetheless, evidence abounds that </w:t>
      </w:r>
      <w:r w:rsidR="000726E4" w:rsidRPr="00DD5A8F">
        <w:t xml:space="preserve">English kings </w:t>
      </w:r>
      <w:r w:rsidR="00C83920">
        <w:t>routinely strained</w:t>
      </w:r>
      <w:r w:rsidR="000726E4" w:rsidRPr="00DD5A8F">
        <w:t xml:space="preserve"> to raise resources</w:t>
      </w:r>
      <w:r w:rsidR="00413AE8">
        <w:t>,</w:t>
      </w:r>
      <w:r w:rsidR="000726E4" w:rsidRPr="00DD5A8F">
        <w:rPr>
          <w:rStyle w:val="FootnoteReference"/>
        </w:rPr>
        <w:footnoteReference w:id="95"/>
      </w:r>
      <w:r w:rsidR="000726E4" w:rsidRPr="00DD5A8F">
        <w:t xml:space="preserve"> </w:t>
      </w:r>
      <w:r w:rsidR="00413AE8">
        <w:t>whilst rulers</w:t>
      </w:r>
      <w:r w:rsidR="000726E4" w:rsidRPr="00DD5A8F">
        <w:t xml:space="preserve"> who were completely autonomous </w:t>
      </w:r>
      <w:r w:rsidR="00C83920">
        <w:t>dispensed with assemblies</w:t>
      </w:r>
      <w:r w:rsidR="000726E4" w:rsidRPr="00DD5A8F">
        <w:t>.</w:t>
      </w:r>
      <w:r w:rsidR="000726E4" w:rsidRPr="00DD5A8F">
        <w:rPr>
          <w:rStyle w:val="FootnoteReference"/>
        </w:rPr>
        <w:t xml:space="preserve"> </w:t>
      </w:r>
      <w:r w:rsidR="0003170B">
        <w:t>Some p</w:t>
      </w:r>
      <w:r w:rsidR="000726E4" w:rsidRPr="00DD5A8F">
        <w:t>rinces</w:t>
      </w:r>
      <w:r w:rsidR="0094536D">
        <w:t xml:space="preserve">, </w:t>
      </w:r>
      <w:r w:rsidR="0094536D" w:rsidRPr="00DD5A8F">
        <w:t>in Thuringia and Meissen</w:t>
      </w:r>
      <w:r w:rsidR="0094536D">
        <w:t xml:space="preserve"> for instance,</w:t>
      </w:r>
      <w:r w:rsidR="000726E4" w:rsidRPr="00DD5A8F">
        <w:t xml:space="preserve"> </w:t>
      </w:r>
      <w:r w:rsidR="00FB6307">
        <w:t>avoid</w:t>
      </w:r>
      <w:r w:rsidR="008A756F">
        <w:t>ed</w:t>
      </w:r>
      <w:r w:rsidR="00FB6307">
        <w:t xml:space="preserve"> representation</w:t>
      </w:r>
      <w:r w:rsidR="000726E4" w:rsidRPr="00DD5A8F">
        <w:t xml:space="preserve"> until the fourteenth century</w:t>
      </w:r>
      <w:r w:rsidR="00580376">
        <w:t xml:space="preserve"> because of income from silver mines</w:t>
      </w:r>
      <w:r w:rsidR="000726E4" w:rsidRPr="00DD5A8F">
        <w:t>, as did the Teutonic Order</w:t>
      </w:r>
      <w:r w:rsidR="00580376">
        <w:t xml:space="preserve"> due to its</w:t>
      </w:r>
      <w:r w:rsidR="00580376" w:rsidRPr="00DD5A8F">
        <w:t xml:space="preserve"> grain revenues</w:t>
      </w:r>
      <w:r w:rsidR="003C759C">
        <w:t>,</w:t>
      </w:r>
      <w:r w:rsidR="000726E4" w:rsidRPr="00DD5A8F">
        <w:rPr>
          <w:rStyle w:val="FootnoteReference"/>
        </w:rPr>
        <w:footnoteReference w:id="96"/>
      </w:r>
      <w:r w:rsidR="000726E4" w:rsidRPr="00DD5A8F">
        <w:t xml:space="preserve"> </w:t>
      </w:r>
      <w:r w:rsidR="003C759C">
        <w:t>though</w:t>
      </w:r>
      <w:r w:rsidR="000726E4" w:rsidRPr="00DD5A8F">
        <w:t xml:space="preserve"> such instances were rare.</w:t>
      </w:r>
      <w:r w:rsidR="003C759C">
        <w:t xml:space="preserve"> </w:t>
      </w:r>
      <w:r w:rsidR="00584F3E">
        <w:t>R</w:t>
      </w:r>
      <w:r w:rsidR="00580376">
        <w:t xml:space="preserve">ulers </w:t>
      </w:r>
      <w:r w:rsidR="00661ACE">
        <w:t xml:space="preserve">who established polity-wide representative institutions </w:t>
      </w:r>
      <w:r w:rsidR="00580376">
        <w:t>were</w:t>
      </w:r>
      <w:r w:rsidR="00905317">
        <w:t xml:space="preserve"> </w:t>
      </w:r>
      <w:r w:rsidR="00940F9F">
        <w:t xml:space="preserve">thus </w:t>
      </w:r>
      <w:r w:rsidR="00905317">
        <w:t>not</w:t>
      </w:r>
      <w:r w:rsidR="00580376">
        <w:t xml:space="preserve"> omnipotent</w:t>
      </w:r>
      <w:r w:rsidR="00563F25">
        <w:t>; their lack of autonomy was only relative</w:t>
      </w:r>
      <w:r w:rsidR="00940F9F">
        <w:t>, however</w:t>
      </w:r>
      <w:r w:rsidR="00580376">
        <w:t xml:space="preserve">. </w:t>
      </w:r>
      <w:r w:rsidR="00661ACE">
        <w:t>The</w:t>
      </w:r>
      <w:r w:rsidR="00563F25">
        <w:t xml:space="preserve"> balance of power with social groups</w:t>
      </w:r>
      <w:r w:rsidR="00BC29B4">
        <w:t xml:space="preserve"> was </w:t>
      </w:r>
      <w:r w:rsidR="00661ACE">
        <w:t>in their favor</w:t>
      </w:r>
      <w:r w:rsidR="00BC29B4">
        <w:t>.</w:t>
      </w:r>
      <w:r w:rsidR="001D7BB2">
        <w:t xml:space="preserve"> This explains why they </w:t>
      </w:r>
      <w:r w:rsidR="001D7BB2">
        <w:lastRenderedPageBreak/>
        <w:t xml:space="preserve">would acquiesce to </w:t>
      </w:r>
      <w:r w:rsidR="00661ACE">
        <w:t>parliaments</w:t>
      </w:r>
      <w:r w:rsidR="001D7BB2">
        <w:t xml:space="preserve">—in fact, </w:t>
      </w:r>
      <w:r w:rsidR="00661ACE">
        <w:t xml:space="preserve">as we will see, </w:t>
      </w:r>
      <w:r w:rsidR="001D7BB2">
        <w:t>they actively pursued them</w:t>
      </w:r>
      <w:r w:rsidR="00463533">
        <w:t xml:space="preserve">. </w:t>
      </w:r>
      <w:r w:rsidR="00661ACE">
        <w:t>Their powers were not thereby diminished.</w:t>
      </w:r>
      <w:r w:rsidR="00D96900">
        <w:t xml:space="preserve"> </w:t>
      </w:r>
      <w:r w:rsidR="00152997">
        <w:t xml:space="preserve">What is commonly assumed to be a </w:t>
      </w:r>
      <w:r w:rsidR="000D439D">
        <w:t xml:space="preserve">parliamentary </w:t>
      </w:r>
      <w:r w:rsidR="00152997">
        <w:t>limitation to ruler</w:t>
      </w:r>
      <w:r w:rsidR="00AE369E">
        <w:t>s’</w:t>
      </w:r>
      <w:r w:rsidR="00152997">
        <w:t xml:space="preserve"> power</w:t>
      </w:r>
      <w:r w:rsidR="00AE369E">
        <w:t>s</w:t>
      </w:r>
      <w:r w:rsidR="00152997">
        <w:t xml:space="preserve"> eventually </w:t>
      </w:r>
      <w:r w:rsidR="0052059B">
        <w:t xml:space="preserve">often </w:t>
      </w:r>
      <w:r w:rsidR="00152997">
        <w:t>emerges</w:t>
      </w:r>
      <w:r w:rsidR="00413AE8">
        <w:t>, as this account will argue,</w:t>
      </w:r>
      <w:r w:rsidR="00152997">
        <w:t xml:space="preserve"> as </w:t>
      </w:r>
      <w:r w:rsidR="00AE369E">
        <w:t xml:space="preserve">the regularization of their </w:t>
      </w:r>
      <w:r w:rsidR="00972B39">
        <w:t>jurisdiction</w:t>
      </w:r>
      <w:r w:rsidR="000D439D">
        <w:t xml:space="preserve"> and revenue</w:t>
      </w:r>
      <w:r w:rsidR="00972B39">
        <w:t>.</w:t>
      </w:r>
    </w:p>
    <w:p w14:paraId="319B6B63" w14:textId="1C67A75B" w:rsidR="000726E4" w:rsidRPr="00DD5A8F" w:rsidRDefault="002A05FD" w:rsidP="000D0B3C">
      <w:r>
        <w:t>W</w:t>
      </w:r>
      <w:r w:rsidR="000726E4" w:rsidRPr="00DD5A8F">
        <w:t xml:space="preserve">here did </w:t>
      </w:r>
      <w:r>
        <w:t>such powers</w:t>
      </w:r>
      <w:r w:rsidR="000726E4" w:rsidRPr="00DD5A8F">
        <w:t xml:space="preserve"> originate? </w:t>
      </w:r>
      <w:r w:rsidR="0025404D">
        <w:t xml:space="preserve">Just as in the modern developing world, power </w:t>
      </w:r>
      <w:r w:rsidR="000F53F6">
        <w:t xml:space="preserve">in the premodern period </w:t>
      </w:r>
      <w:r w:rsidR="0025404D">
        <w:t>was vested in the control of land.</w:t>
      </w:r>
      <w:r w:rsidR="002D22E4">
        <w:rPr>
          <w:rStyle w:val="FootnoteReference"/>
        </w:rPr>
        <w:footnoteReference w:id="97"/>
      </w:r>
      <w:r w:rsidR="0025404D">
        <w:t xml:space="preserve"> </w:t>
      </w:r>
      <w:r w:rsidR="00420355">
        <w:t xml:space="preserve">England’s </w:t>
      </w:r>
      <w:r w:rsidR="006653A7">
        <w:t xml:space="preserve">remarkable land regime, which vested all land in the Crown, highlights its </w:t>
      </w:r>
      <w:r w:rsidR="00420355">
        <w:t>misclassification as a relatively weak state</w:t>
      </w:r>
      <w:r w:rsidR="00210A9E">
        <w:t xml:space="preserve">; </w:t>
      </w:r>
      <w:r w:rsidR="00F375B9">
        <w:t>it</w:t>
      </w:r>
      <w:r w:rsidR="00210A9E">
        <w:t xml:space="preserve"> is a legal formality today but was not before the seventeenth century. </w:t>
      </w:r>
      <w:r w:rsidR="00D20B52">
        <w:t xml:space="preserve">How land control translates into power is a complex question that will be approached throughout the book. </w:t>
      </w:r>
      <w:r w:rsidR="00DA6B66">
        <w:t>However</w:t>
      </w:r>
      <w:r w:rsidR="00D20B52">
        <w:t>, t</w:t>
      </w:r>
      <w:r w:rsidR="000726E4" w:rsidRPr="00DD5A8F">
        <w:t>he power</w:t>
      </w:r>
      <w:r w:rsidR="001D0403">
        <w:t xml:space="preserve"> to enforce </w:t>
      </w:r>
      <w:r w:rsidR="00975E02">
        <w:t xml:space="preserve">this control over land </w:t>
      </w:r>
      <w:r w:rsidR="000726E4" w:rsidRPr="00DD5A8F">
        <w:t>varied substantially across cases. The origin</w:t>
      </w:r>
      <w:r w:rsidR="00DA6B66">
        <w:t>s</w:t>
      </w:r>
      <w:r w:rsidR="000726E4" w:rsidRPr="00DD5A8F">
        <w:t xml:space="preserve"> of these</w:t>
      </w:r>
      <w:r w:rsidR="00562FC6">
        <w:t xml:space="preserve"> varying</w:t>
      </w:r>
      <w:r w:rsidR="000726E4" w:rsidRPr="00DD5A8F">
        <w:t xml:space="preserve"> </w:t>
      </w:r>
      <w:r w:rsidR="000726E4" w:rsidRPr="00DD5A8F">
        <w:rPr>
          <w:i/>
        </w:rPr>
        <w:t>de facto</w:t>
      </w:r>
      <w:r w:rsidR="000726E4" w:rsidRPr="00DD5A8F">
        <w:t xml:space="preserve"> powers </w:t>
      </w:r>
      <w:r w:rsidR="00562FC6">
        <w:t>exceed the bounds of</w:t>
      </w:r>
      <w:r w:rsidR="002B724A">
        <w:t xml:space="preserve"> this account</w:t>
      </w:r>
      <w:r w:rsidR="000726E4" w:rsidRPr="00DD5A8F">
        <w:t xml:space="preserve">, </w:t>
      </w:r>
      <w:r w:rsidR="009E02CB">
        <w:t xml:space="preserve">and have to be taken as exogenous, </w:t>
      </w:r>
      <w:r w:rsidR="006356BB">
        <w:t xml:space="preserve">though </w:t>
      </w:r>
      <w:r w:rsidR="000726E4" w:rsidRPr="00DD5A8F">
        <w:t xml:space="preserve">some suggestions </w:t>
      </w:r>
      <w:r w:rsidR="006356BB">
        <w:t>are</w:t>
      </w:r>
      <w:r w:rsidR="00564AFE">
        <w:t xml:space="preserve"> </w:t>
      </w:r>
      <w:r w:rsidR="000726E4" w:rsidRPr="00DD5A8F">
        <w:t xml:space="preserve">reserved for the conclusion. </w:t>
      </w:r>
      <w:r w:rsidR="00DA6B66">
        <w:t xml:space="preserve">The </w:t>
      </w:r>
      <w:r w:rsidR="000726E4" w:rsidRPr="00DD5A8F">
        <w:t>major sociological treatment</w:t>
      </w:r>
      <w:r w:rsidR="00DA6B66">
        <w:t xml:space="preserve"> of the topic remains that of Michael </w:t>
      </w:r>
      <w:r w:rsidR="00DA6B66" w:rsidRPr="00DD5A8F">
        <w:t>Mann</w:t>
      </w:r>
      <w:r w:rsidR="000726E4" w:rsidRPr="00DD5A8F">
        <w:t>.</w:t>
      </w:r>
      <w:r w:rsidR="000726E4" w:rsidRPr="00DD5A8F">
        <w:rPr>
          <w:rStyle w:val="FootnoteReference"/>
        </w:rPr>
        <w:footnoteReference w:id="98"/>
      </w:r>
      <w:r w:rsidR="00717E0E">
        <w:t xml:space="preserve"> Uncertainty about this origin would only </w:t>
      </w:r>
      <w:r w:rsidR="00E176EE">
        <w:t>challenge</w:t>
      </w:r>
      <w:r w:rsidR="00717E0E">
        <w:t xml:space="preserve"> this account if </w:t>
      </w:r>
      <w:r w:rsidR="000726E4" w:rsidRPr="00DD5A8F">
        <w:t xml:space="preserve">variation in </w:t>
      </w:r>
      <w:r w:rsidR="00A431D8">
        <w:t xml:space="preserve">such </w:t>
      </w:r>
      <w:r w:rsidR="001F2508">
        <w:t>state</w:t>
      </w:r>
      <w:r w:rsidR="000726E4" w:rsidRPr="00DD5A8F">
        <w:t xml:space="preserve"> capacity was endogenous to parliament</w:t>
      </w:r>
      <w:r w:rsidR="001F2508">
        <w:t>ary institutions</w:t>
      </w:r>
      <w:r w:rsidR="000726E4" w:rsidRPr="00DD5A8F">
        <w:t xml:space="preserve">. </w:t>
      </w:r>
      <w:r w:rsidR="002B5577">
        <w:t xml:space="preserve">As we will see, </w:t>
      </w:r>
      <w:r w:rsidR="009D208F">
        <w:t>such</w:t>
      </w:r>
      <w:r w:rsidR="004B3869">
        <w:t xml:space="preserve"> capacity </w:t>
      </w:r>
      <w:r w:rsidR="00717E0E" w:rsidRPr="00717E0E">
        <w:t xml:space="preserve">preceded the emergence of </w:t>
      </w:r>
      <w:r w:rsidR="00AB520D">
        <w:t>parliaments in the cases where these became polity-wide and representative.</w:t>
      </w:r>
      <w:r w:rsidR="000726E4" w:rsidRPr="00DD5A8F">
        <w:t xml:space="preserve"> </w:t>
      </w:r>
    </w:p>
    <w:p w14:paraId="31897005" w14:textId="77777777" w:rsidR="00D33D97" w:rsidRDefault="00D33D97" w:rsidP="000D0B3C"/>
    <w:p w14:paraId="634F7423" w14:textId="57020352" w:rsidR="002F2401" w:rsidRPr="00106650" w:rsidRDefault="002F2401" w:rsidP="000D0B3C"/>
    <w:p w14:paraId="7A275307" w14:textId="77777777" w:rsidR="002F2401" w:rsidRDefault="002F2401" w:rsidP="000D0B3C">
      <w:pPr>
        <w:pStyle w:val="Heading2"/>
      </w:pPr>
      <w:bookmarkStart w:id="54" w:name="_Toc447373101"/>
      <w:bookmarkStart w:id="55" w:name="_Toc447373265"/>
      <w:bookmarkStart w:id="56" w:name="_Toc449277531"/>
      <w:bookmarkStart w:id="57" w:name="_Toc450038935"/>
      <w:bookmarkStart w:id="58" w:name="_Toc450039089"/>
      <w:bookmarkStart w:id="59" w:name="_Toc450476496"/>
      <w:bookmarkStart w:id="60" w:name="_Toc461476681"/>
      <w:bookmarkStart w:id="61" w:name="_Toc495350378"/>
      <w:bookmarkStart w:id="62" w:name="_Toc495351312"/>
      <w:bookmarkStart w:id="63" w:name="_Toc495352069"/>
      <w:bookmarkStart w:id="64" w:name="_Toc495352727"/>
      <w:bookmarkStart w:id="65" w:name="_Toc495353032"/>
      <w:bookmarkStart w:id="66" w:name="_Toc495353334"/>
      <w:bookmarkStart w:id="67" w:name="_Toc495356909"/>
      <w:bookmarkStart w:id="68" w:name="_Toc508799048"/>
      <w:bookmarkStart w:id="69" w:name="_Toc510209711"/>
      <w:bookmarkStart w:id="70" w:name="_Toc517603432"/>
      <w:bookmarkStart w:id="71" w:name="_Toc534473463"/>
      <w:bookmarkStart w:id="72" w:name="_Toc9527183"/>
      <w:r w:rsidRPr="00106650">
        <w:t>The Theory</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0041984F" w14:textId="00C2FD29" w:rsidR="009921FE" w:rsidRDefault="001651A7" w:rsidP="00133A18">
      <w:r>
        <w:t>As the preceding discussion has suggest</w:t>
      </w:r>
      <w:r w:rsidR="00CA1537">
        <w:t>ed</w:t>
      </w:r>
      <w:r>
        <w:t xml:space="preserve">, </w:t>
      </w:r>
      <w:r w:rsidR="004B4A90">
        <w:t>explaining why</w:t>
      </w:r>
      <w:r w:rsidR="008B0F28">
        <w:t xml:space="preserve"> representative institutions emerged and consolidated enough to become central organs of governance requires addressing a number of key puzzles. It must </w:t>
      </w:r>
      <w:r w:rsidR="00133A18">
        <w:t xml:space="preserve">clarify why </w:t>
      </w:r>
      <w:r w:rsidR="00133A18">
        <w:t>social groups</w:t>
      </w:r>
      <w:r w:rsidR="00133A18">
        <w:t xml:space="preserve"> would demand a regular institution, rather than seek to free-ride.</w:t>
      </w:r>
      <w:r w:rsidR="00133A18" w:rsidRPr="00133A18">
        <w:t xml:space="preserve"> </w:t>
      </w:r>
      <w:r w:rsidR="00133A18">
        <w:t>It should also explain</w:t>
      </w:r>
      <w:r w:rsidR="00133A18">
        <w:t xml:space="preserve"> </w:t>
      </w:r>
      <w:r w:rsidR="000F6608">
        <w:t>how social groups were able to overcome conflicts of interest to raise a unified front against an extracting ruler</w:t>
      </w:r>
      <w:r w:rsidR="003C607D">
        <w:t xml:space="preserve">. </w:t>
      </w:r>
      <w:r w:rsidR="00133A18">
        <w:t xml:space="preserve">Finally, it must also </w:t>
      </w:r>
      <w:r w:rsidR="00133A18">
        <w:t xml:space="preserve">explain </w:t>
      </w:r>
      <w:r w:rsidR="009921FE">
        <w:t>how</w:t>
      </w:r>
      <w:r w:rsidR="007D0380">
        <w:t xml:space="preserve"> regimes incorporate</w:t>
      </w:r>
      <w:r w:rsidR="00D71D6A">
        <w:t>d</w:t>
      </w:r>
      <w:r w:rsidR="007D0380">
        <w:t xml:space="preserve"> broader segments of the population, especially the countryside</w:t>
      </w:r>
      <w:r w:rsidR="001835E2">
        <w:t>, so as to be deemed inclusive</w:t>
      </w:r>
      <w:r w:rsidR="003C607D">
        <w:t xml:space="preserve">. </w:t>
      </w:r>
      <w:bookmarkStart w:id="73" w:name="_GoBack"/>
      <w:bookmarkEnd w:id="73"/>
      <w:r w:rsidR="00004A10">
        <w:t>These answers should also illuminate</w:t>
      </w:r>
      <w:r w:rsidR="00540ACB">
        <w:t xml:space="preserve"> </w:t>
      </w:r>
      <w:proofErr w:type="spellStart"/>
      <w:r w:rsidR="00540ACB">
        <w:t>Weingast’s</w:t>
      </w:r>
      <w:proofErr w:type="spellEnd"/>
      <w:r w:rsidR="00540ACB">
        <w:t xml:space="preserve"> dilemma, how a government strong enough to protect property rights does not end up confiscating its citizens’ wealth. </w:t>
      </w:r>
    </w:p>
    <w:p w14:paraId="51A93E76" w14:textId="5F88D176" w:rsidR="002F2401" w:rsidRDefault="002F2401" w:rsidP="000D0B3C">
      <w:r w:rsidRPr="00106650">
        <w:t xml:space="preserve">To explain these enduring </w:t>
      </w:r>
      <w:r>
        <w:t>questions</w:t>
      </w:r>
      <w:r w:rsidRPr="00106650">
        <w:t xml:space="preserve">, </w:t>
      </w:r>
      <w:r>
        <w:t>this book</w:t>
      </w:r>
      <w:r w:rsidRPr="00106650">
        <w:t xml:space="preserve"> </w:t>
      </w:r>
      <w:r>
        <w:t xml:space="preserve">builds on a simple proposition: the “fundamental political dilemma” and society’s collective action problem </w:t>
      </w:r>
      <w:r w:rsidR="0003154F">
        <w:t>was</w:t>
      </w:r>
      <w:r>
        <w:t xml:space="preserve"> </w:t>
      </w:r>
      <w:r w:rsidR="00886D46">
        <w:t xml:space="preserve">best </w:t>
      </w:r>
      <w:r>
        <w:t>resolved when the ruler could compel his most powerful subjects through conditional relations.</w:t>
      </w:r>
      <w:r w:rsidRPr="00106650">
        <w:t xml:space="preserve"> Polity-wide representative bodies, </w:t>
      </w:r>
      <w:r>
        <w:t>this book will</w:t>
      </w:r>
      <w:r w:rsidRPr="00106650">
        <w:t xml:space="preserve"> argue, depended on the power rather than the weakness of the ruler</w:t>
      </w:r>
      <w:r>
        <w:t>.</w:t>
      </w:r>
      <w:r w:rsidRPr="00106650">
        <w:t xml:space="preserve"> This power typically turned on the ruler’s capacity to enforce the conditional nature of property rights to land</w:t>
      </w:r>
      <w:r w:rsidR="0033068E">
        <w:t xml:space="preserve"> and thus on an asymmetric balance of power</w:t>
      </w:r>
      <w:r w:rsidRPr="00106650">
        <w:t xml:space="preserve">. Throughout the premodern </w:t>
      </w:r>
      <w:r>
        <w:t>world</w:t>
      </w:r>
      <w:r w:rsidRPr="00106650">
        <w:t>, land was generally held conditionally on the performance of key obligations</w:t>
      </w:r>
      <w:r>
        <w:t xml:space="preserve"> to the ruler, including</w:t>
      </w:r>
      <w:r w:rsidRPr="00106650">
        <w:t xml:space="preserve"> </w:t>
      </w:r>
      <w:r>
        <w:t xml:space="preserve">providing </w:t>
      </w:r>
      <w:r w:rsidRPr="00106650">
        <w:t>service</w:t>
      </w:r>
      <w:r>
        <w:t>s</w:t>
      </w:r>
      <w:r w:rsidRPr="00106650">
        <w:t xml:space="preserve">, troops, and counsel and financial </w:t>
      </w:r>
      <w:r w:rsidRPr="001B7394">
        <w:lastRenderedPageBreak/>
        <w:t>aid</w:t>
      </w:r>
      <w:r w:rsidRPr="00106650">
        <w:t>.</w:t>
      </w:r>
      <w:r w:rsidRPr="00106650">
        <w:rPr>
          <w:rStyle w:val="FootnoteReference"/>
        </w:rPr>
        <w:footnoteReference w:id="99"/>
      </w:r>
      <w:r w:rsidRPr="00106650">
        <w:t xml:space="preserve"> </w:t>
      </w:r>
      <w:r>
        <w:t>Rulers</w:t>
      </w:r>
      <w:r w:rsidRPr="00106650">
        <w:t xml:space="preserve"> </w:t>
      </w:r>
      <w:r>
        <w:t>typically obliged</w:t>
      </w:r>
      <w:r w:rsidRPr="00106650">
        <w:t xml:space="preserve"> the</w:t>
      </w:r>
      <w:r>
        <w:t xml:space="preserve">ir subjects </w:t>
      </w:r>
      <w:r w:rsidRPr="00106650">
        <w:t xml:space="preserve">to attend court, an obligation </w:t>
      </w:r>
      <w:r>
        <w:t xml:space="preserve">that most </w:t>
      </w:r>
      <w:r w:rsidRPr="00106650">
        <w:t>preferred to avoid—</w:t>
      </w:r>
      <w:r>
        <w:t>much</w:t>
      </w:r>
      <w:r w:rsidRPr="00106650">
        <w:t xml:space="preserve"> as </w:t>
      </w:r>
      <w:r>
        <w:t xml:space="preserve">most citizens treat </w:t>
      </w:r>
      <w:r w:rsidRPr="00106650">
        <w:t xml:space="preserve">jury duty today. </w:t>
      </w:r>
      <w:r w:rsidR="00FF1A18">
        <w:t xml:space="preserve">When the king also dispensed justice at court, </w:t>
      </w:r>
      <w:r w:rsidR="00430DA1">
        <w:t xml:space="preserve">however, </w:t>
      </w:r>
      <w:r>
        <w:t>subjects</w:t>
      </w:r>
      <w:r w:rsidRPr="00106650">
        <w:t xml:space="preserve"> had incentives to attend the institution where </w:t>
      </w:r>
      <w:r w:rsidR="00652FE7">
        <w:t>their</w:t>
      </w:r>
      <w:r w:rsidRPr="00106650">
        <w:t xml:space="preserve"> obligations were adjudicated</w:t>
      </w:r>
      <w:r w:rsidR="009730E9">
        <w:t xml:space="preserve"> and to demand that it become regular.</w:t>
      </w:r>
      <w:r w:rsidR="00E47DA1">
        <w:t xml:space="preserve"> Groups acquired incentives to act in common because they had joint obligations. Conversely, the </w:t>
      </w:r>
      <w:r w:rsidR="009730E9">
        <w:t>ruler then had a ready forum in which to present</w:t>
      </w:r>
      <w:r w:rsidR="008860BB">
        <w:t xml:space="preserve"> tax demands</w:t>
      </w:r>
      <w:r w:rsidR="006A0EF4">
        <w:t>, especially to his most powerful subjects</w:t>
      </w:r>
      <w:r w:rsidRPr="00106650">
        <w:t>.</w:t>
      </w:r>
      <w:r w:rsidR="006A0EF4">
        <w:t xml:space="preserve"> The greater the capacity of the ruler to enforce this structure, the more robust and inclusive the representative institution.</w:t>
      </w:r>
      <w:r>
        <w:t xml:space="preserve"> </w:t>
      </w:r>
    </w:p>
    <w:p w14:paraId="21001E7B" w14:textId="15CCE2BA" w:rsidR="00E14C99" w:rsidRPr="00E14C99" w:rsidRDefault="00551BC7" w:rsidP="000D0B3C">
      <w:pPr>
        <w:rPr>
          <w:b/>
          <w:bCs/>
        </w:rPr>
      </w:pPr>
      <w:r w:rsidRPr="008158D6">
        <w:t xml:space="preserve">Such a view requires recalibrating a number of assumptions. </w:t>
      </w:r>
      <w:r w:rsidR="000D539A" w:rsidRPr="008158D6">
        <w:t>We</w:t>
      </w:r>
      <w:r w:rsidR="002F2401" w:rsidRPr="008158D6">
        <w:t xml:space="preserve"> </w:t>
      </w:r>
      <w:r w:rsidRPr="008158D6">
        <w:t>deem</w:t>
      </w:r>
      <w:r w:rsidR="002F2401" w:rsidRPr="008158D6">
        <w:t xml:space="preserve"> representation to have been a hard-won right, </w:t>
      </w:r>
      <w:r w:rsidR="000D539A" w:rsidRPr="008158D6">
        <w:t xml:space="preserve">so </w:t>
      </w:r>
      <w:r w:rsidR="002F2401" w:rsidRPr="008158D6">
        <w:t>re-conceiving it as an obligation appears as counterintuitive. But the historical record leaves little doubt. As political theorist Hannah Pitkin observed, “far from being a privilege or right, attendance at Parliament was a chore and a duty, reluctantly performed. Only with the passage of time did parliamentary representation begin to be used as a device furthering local interests, as a control over the power of the king.”</w:t>
      </w:r>
      <w:r w:rsidR="002F2401" w:rsidRPr="008158D6">
        <w:rPr>
          <w:rStyle w:val="PageNumber"/>
          <w:vertAlign w:val="superscript"/>
        </w:rPr>
        <w:footnoteReference w:id="100"/>
      </w:r>
      <w:r w:rsidR="002F2401" w:rsidRPr="008158D6">
        <w:t xml:space="preserve"> </w:t>
      </w:r>
      <w:r w:rsidR="00214AC1" w:rsidRPr="008158D6">
        <w:t xml:space="preserve">But the insight has been lost in modern social science. </w:t>
      </w:r>
      <w:r w:rsidR="00E14C99" w:rsidRPr="00EE2CD3">
        <w:t>Its obligatory character is clear in its origins: it was formalized throughout Europe through the Roman legal form of plenipotentiary powers, the powers given to legal agents to represent litigants in court. This legal form was transposed to political practice, as explained in chapter 4, so that local communities would be collectively bound by decisions of their representative; it was not, initially, a right demanded from below.</w:t>
      </w:r>
    </w:p>
    <w:p w14:paraId="64CE05B7" w14:textId="521FD24C" w:rsidR="002F2401" w:rsidRPr="007909D0" w:rsidRDefault="002F2401" w:rsidP="000D0B3C">
      <w:r w:rsidRPr="008158D6">
        <w:t xml:space="preserve">Another major reframing concerns the critical actor in this process. Though most accounts focus on the urban, mercantile classes, following a distinguished strain in liberal historiography, it was the nobility that was key for representative institutions in most cases. </w:t>
      </w:r>
      <w:r w:rsidR="00C830D2">
        <w:t>N</w:t>
      </w:r>
      <w:r w:rsidRPr="008158D6">
        <w:t xml:space="preserve">obles </w:t>
      </w:r>
      <w:r w:rsidR="008158D6" w:rsidRPr="008158D6">
        <w:t>were linked by ties of kinship, patronage, marriage, fealty, ritual, and property, as sociologist Julia Adams has seminally shown for the early modern Netherlands</w:t>
      </w:r>
      <w:r w:rsidR="00FB6AAA">
        <w:t xml:space="preserve"> and many historians for </w:t>
      </w:r>
      <w:r w:rsidR="00C830D2">
        <w:t>France. However</w:t>
      </w:r>
      <w:r w:rsidR="00FB6AAA">
        <w:t>,</w:t>
      </w:r>
      <w:r w:rsidR="008158D6" w:rsidRPr="008158D6">
        <w:t xml:space="preserve"> only rarely did they coordinate so as to produce enduring institutional effects</w:t>
      </w:r>
      <w:r w:rsidR="00A343ED">
        <w:t xml:space="preserve"> rather than rebellions</w:t>
      </w:r>
      <w:r w:rsidR="008158D6" w:rsidRPr="008158D6">
        <w:t>. After all, Adams explains Dutch decline through elite failure at the polity level.</w:t>
      </w:r>
      <w:r w:rsidR="008158D6" w:rsidRPr="008158D6">
        <w:rPr>
          <w:vertAlign w:val="superscript"/>
        </w:rPr>
        <w:footnoteReference w:id="101"/>
      </w:r>
      <w:r w:rsidR="008158D6" w:rsidRPr="008158D6">
        <w:t xml:space="preserve"> </w:t>
      </w:r>
      <w:r w:rsidR="00A343ED">
        <w:t>C</w:t>
      </w:r>
      <w:r w:rsidR="008158D6" w:rsidRPr="008158D6">
        <w:t xml:space="preserve">ollective action </w:t>
      </w:r>
      <w:r w:rsidR="00A343ED">
        <w:t>was</w:t>
      </w:r>
      <w:r w:rsidR="008158D6" w:rsidRPr="008158D6">
        <w:t xml:space="preserve"> difficult</w:t>
      </w:r>
      <w:r w:rsidR="009F3D40">
        <w:t>, I argue,</w:t>
      </w:r>
      <w:r w:rsidR="00A343ED">
        <w:t xml:space="preserve"> because it typically depended on a </w:t>
      </w:r>
      <w:r>
        <w:t xml:space="preserve">ruler </w:t>
      </w:r>
      <w:r w:rsidR="00113556">
        <w:t>capable of</w:t>
      </w:r>
      <w:r>
        <w:t xml:space="preserve"> compel</w:t>
      </w:r>
      <w:r w:rsidR="00113556">
        <w:t>ling</w:t>
      </w:r>
      <w:r>
        <w:t xml:space="preserve"> them to attend the center. </w:t>
      </w:r>
      <w:r w:rsidRPr="00106650">
        <w:t xml:space="preserve">Where </w:t>
      </w:r>
      <w:r>
        <w:t>this was not the case</w:t>
      </w:r>
      <w:r w:rsidRPr="00106650">
        <w:t xml:space="preserve">, </w:t>
      </w:r>
      <w:r>
        <w:t xml:space="preserve">as in </w:t>
      </w:r>
      <w:r>
        <w:lastRenderedPageBreak/>
        <w:t xml:space="preserve">Castile or France, </w:t>
      </w:r>
      <w:r w:rsidRPr="00106650">
        <w:t xml:space="preserve">national representative bodies were weak or eclipsed. </w:t>
      </w:r>
      <w:r>
        <w:t xml:space="preserve">To explain </w:t>
      </w:r>
      <w:r w:rsidRPr="00106650">
        <w:t xml:space="preserve">the emergence of representative </w:t>
      </w:r>
      <w:r w:rsidRPr="00BE1842">
        <w:rPr>
          <w:iCs/>
        </w:rPr>
        <w:t>institutions</w:t>
      </w:r>
      <w:r>
        <w:rPr>
          <w:iCs/>
        </w:rPr>
        <w:t xml:space="preserve"> the key thus was the compellence of the most powerful group</w:t>
      </w:r>
      <w:r>
        <w:t xml:space="preserve"> </w:t>
      </w:r>
      <w:r w:rsidRPr="00106650">
        <w:t>(</w:t>
      </w:r>
      <w:r w:rsidRPr="00106650">
        <w:fldChar w:fldCharType="begin"/>
      </w:r>
      <w:r w:rsidRPr="00106650">
        <w:instrText xml:space="preserve"> REF _Ref510988373 \h </w:instrText>
      </w:r>
      <w:r>
        <w:instrText xml:space="preserve"> \* MERGEFORMAT </w:instrText>
      </w:r>
      <w:r w:rsidRPr="00106650">
        <w:fldChar w:fldCharType="separate"/>
      </w:r>
      <w:r w:rsidR="008D3D7D" w:rsidRPr="00106650">
        <w:t xml:space="preserve">Figure </w:t>
      </w:r>
      <w:r w:rsidR="008D3D7D">
        <w:rPr>
          <w:noProof/>
        </w:rPr>
        <w:t>2</w:t>
      </w:r>
      <w:r w:rsidRPr="00106650">
        <w:fldChar w:fldCharType="end"/>
      </w:r>
      <w:r w:rsidRPr="00106650">
        <w:t>).</w:t>
      </w:r>
      <w:r w:rsidRPr="00106650">
        <w:rPr>
          <w:vertAlign w:val="superscript"/>
        </w:rPr>
        <w:t xml:space="preserve"> </w:t>
      </w:r>
      <w:r w:rsidRPr="00106650">
        <w:rPr>
          <w:vertAlign w:val="superscript"/>
        </w:rPr>
        <w:footnoteReference w:id="102"/>
      </w:r>
    </w:p>
    <w:p w14:paraId="4EBE16F2" w14:textId="0F58D89D" w:rsidR="002F2401" w:rsidRPr="00106650" w:rsidRDefault="002F2401" w:rsidP="000D0B3C">
      <w:pPr>
        <w:pStyle w:val="Caption"/>
      </w:pPr>
      <w:bookmarkStart w:id="74" w:name="_Ref510988373"/>
      <w:bookmarkStart w:id="75" w:name="_Toc511059218"/>
      <w:bookmarkStart w:id="76" w:name="_Toc534555740"/>
      <w:r w:rsidRPr="00106650">
        <w:t xml:space="preserve">Figure </w:t>
      </w:r>
      <w:r w:rsidR="00F720C6">
        <w:fldChar w:fldCharType="begin"/>
      </w:r>
      <w:r w:rsidR="00F720C6">
        <w:instrText xml:space="preserve"> SEQ Figure \* ARABIC </w:instrText>
      </w:r>
      <w:r w:rsidR="00F720C6">
        <w:fldChar w:fldCharType="separate"/>
      </w:r>
      <w:r w:rsidR="008D3D7D">
        <w:rPr>
          <w:noProof/>
        </w:rPr>
        <w:t>2</w:t>
      </w:r>
      <w:r w:rsidR="00F720C6">
        <w:rPr>
          <w:noProof/>
        </w:rPr>
        <w:fldChar w:fldCharType="end"/>
      </w:r>
      <w:bookmarkEnd w:id="74"/>
      <w:r w:rsidRPr="00106650">
        <w:t xml:space="preserve">: </w:t>
      </w:r>
      <w:bookmarkEnd w:id="75"/>
      <w:bookmarkEnd w:id="76"/>
      <w:r>
        <w:t>*English prototype</w:t>
      </w:r>
    </w:p>
    <w:p w14:paraId="6D83171B" w14:textId="77777777" w:rsidR="002F2401" w:rsidRPr="00106650" w:rsidRDefault="002F2401" w:rsidP="000D0B3C">
      <w:pPr>
        <w:pStyle w:val="NoIndent"/>
      </w:pPr>
      <w:r w:rsidRPr="00106650">
        <w:rPr>
          <w:noProof/>
        </w:rPr>
        <w:drawing>
          <wp:inline distT="0" distB="0" distL="0" distR="0" wp14:anchorId="4B6CF470" wp14:editId="2DEA519E">
            <wp:extent cx="6858000" cy="17767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rgument.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1776730"/>
                    </a:xfrm>
                    <a:prstGeom prst="rect">
                      <a:avLst/>
                    </a:prstGeom>
                  </pic:spPr>
                </pic:pic>
              </a:graphicData>
            </a:graphic>
          </wp:inline>
        </w:drawing>
      </w:r>
    </w:p>
    <w:p w14:paraId="591A54CD" w14:textId="77777777" w:rsidR="002F2401" w:rsidRPr="00106650" w:rsidRDefault="002F2401" w:rsidP="000D0B3C"/>
    <w:p w14:paraId="323B7EC1" w14:textId="7B47CCF9" w:rsidR="00501DA8" w:rsidRDefault="00214AC1" w:rsidP="000D0B3C">
      <w:r>
        <w:t xml:space="preserve">It is important </w:t>
      </w:r>
      <w:r w:rsidR="00907360">
        <w:t>moreover</w:t>
      </w:r>
      <w:r>
        <w:t xml:space="preserve"> to distinguish between the </w:t>
      </w:r>
      <w:r w:rsidR="002F2401" w:rsidRPr="00106650">
        <w:t>dynamic</w:t>
      </w:r>
      <w:r>
        <w:t>s</w:t>
      </w:r>
      <w:r w:rsidR="002F2401" w:rsidRPr="00106650">
        <w:t xml:space="preserve"> </w:t>
      </w:r>
      <w:r w:rsidR="002F2401">
        <w:t xml:space="preserve">that </w:t>
      </w:r>
      <w:r w:rsidR="002F2401" w:rsidRPr="00106650">
        <w:t>generat</w:t>
      </w:r>
      <w:r w:rsidR="002F2401">
        <w:t>ed</w:t>
      </w:r>
      <w:r w:rsidR="002F2401" w:rsidRPr="00106650">
        <w:t xml:space="preserve"> </w:t>
      </w:r>
      <w:r w:rsidR="002F2401" w:rsidRPr="00106650">
        <w:rPr>
          <w:i/>
        </w:rPr>
        <w:t>institutions</w:t>
      </w:r>
      <w:r w:rsidR="002F2401" w:rsidRPr="00106650">
        <w:t xml:space="preserve"> </w:t>
      </w:r>
      <w:r>
        <w:t xml:space="preserve">and those that enabled </w:t>
      </w:r>
      <w:r w:rsidR="002F2401" w:rsidRPr="00106650">
        <w:t xml:space="preserve">representative </w:t>
      </w:r>
      <w:r w:rsidR="002F2401" w:rsidRPr="00106650">
        <w:rPr>
          <w:i/>
        </w:rPr>
        <w:t>practice</w:t>
      </w:r>
      <w:r w:rsidR="00F7274E">
        <w:rPr>
          <w:i/>
        </w:rPr>
        <w:t>,</w:t>
      </w:r>
      <w:r w:rsidR="002F2401">
        <w:rPr>
          <w:iCs/>
        </w:rPr>
        <w:t xml:space="preserve"> as the book will show</w:t>
      </w:r>
      <w:r w:rsidR="00F7274E">
        <w:t xml:space="preserve">, </w:t>
      </w:r>
      <w:r w:rsidR="002F2401" w:rsidRPr="00106650">
        <w:t>although the two are routinely conflated</w:t>
      </w:r>
      <w:r w:rsidR="002F2401" w:rsidRPr="00106650">
        <w:rPr>
          <w:i/>
        </w:rPr>
        <w:t xml:space="preserve">. </w:t>
      </w:r>
      <w:r w:rsidR="002F2401">
        <w:t xml:space="preserve">The </w:t>
      </w:r>
      <w:r w:rsidR="002F2401" w:rsidRPr="0032600A">
        <w:rPr>
          <w:i/>
        </w:rPr>
        <w:t>institution</w:t>
      </w:r>
      <w:r w:rsidR="002F2401">
        <w:t xml:space="preserve">, Parliament, is defined here as a regular meeting following (eventually) set rules and procedure. The </w:t>
      </w:r>
      <w:r w:rsidR="002F2401" w:rsidRPr="0032600A">
        <w:rPr>
          <w:i/>
        </w:rPr>
        <w:t>practice</w:t>
      </w:r>
      <w:r w:rsidR="002F2401">
        <w:t xml:space="preserve">, representation, involved communities dispatching citizens to the center. For the </w:t>
      </w:r>
      <w:r w:rsidR="002F2401" w:rsidRPr="0032600A">
        <w:rPr>
          <w:i/>
        </w:rPr>
        <w:t>institution</w:t>
      </w:r>
      <w:r w:rsidR="002F2401">
        <w:t>, I argue, the requirement was regular presence</w:t>
      </w:r>
      <w:r w:rsidR="00A60470">
        <w:t xml:space="preserve"> of the </w:t>
      </w:r>
      <w:r w:rsidR="00957726">
        <w:t>most powerful social group, in most cases the nobility</w:t>
      </w:r>
      <w:r w:rsidR="002F2401">
        <w:t xml:space="preserve">*(Sweden?). Representative </w:t>
      </w:r>
      <w:r w:rsidR="002F2401" w:rsidRPr="00D63A62">
        <w:rPr>
          <w:i/>
          <w:iCs/>
        </w:rPr>
        <w:t>practice</w:t>
      </w:r>
      <w:r w:rsidR="002F2401">
        <w:t xml:space="preserve"> involved the inclusion of broader groups, </w:t>
      </w:r>
      <w:r w:rsidR="00D33D97">
        <w:t xml:space="preserve">not just elites, </w:t>
      </w:r>
      <w:r w:rsidR="002F2401">
        <w:t xml:space="preserve">but </w:t>
      </w:r>
      <w:r w:rsidR="002F2401" w:rsidRPr="00106650">
        <w:t xml:space="preserve">noble compellence was </w:t>
      </w:r>
      <w:r w:rsidR="00A60470">
        <w:t xml:space="preserve">again </w:t>
      </w:r>
      <w:r w:rsidR="002F2401" w:rsidRPr="00106650">
        <w:t>key</w:t>
      </w:r>
      <w:r w:rsidR="00D33D97">
        <w:t xml:space="preserve"> for broader incorporation</w:t>
      </w:r>
      <w:r w:rsidR="002F2401" w:rsidRPr="00106650">
        <w:t xml:space="preserve">. </w:t>
      </w:r>
    </w:p>
    <w:p w14:paraId="0B7B8B04" w14:textId="77777777" w:rsidR="009B09C4" w:rsidRDefault="009B09C4" w:rsidP="000D0B3C"/>
    <w:p w14:paraId="424065E4" w14:textId="0C0C3B85" w:rsidR="00F55753" w:rsidRDefault="008702A5" w:rsidP="00FC2CC9">
      <w:r w:rsidRPr="00727A1C">
        <w:t>Compelling the most powerful was key</w:t>
      </w:r>
      <w:r>
        <w:t xml:space="preserve"> for a number of reasons</w:t>
      </w:r>
      <w:r w:rsidR="00501DA8">
        <w:t>. On the one hand, w</w:t>
      </w:r>
      <w:r w:rsidR="002F2401" w:rsidRPr="00106650">
        <w:t xml:space="preserve">ithout </w:t>
      </w:r>
      <w:r w:rsidR="002F2401">
        <w:t>power</w:t>
      </w:r>
      <w:r w:rsidR="002F2401" w:rsidRPr="00106650">
        <w:t xml:space="preserve"> over the nobility, rulers </w:t>
      </w:r>
      <w:r w:rsidR="002F2401">
        <w:t>had limited</w:t>
      </w:r>
      <w:r w:rsidR="002F2401" w:rsidRPr="00106650">
        <w:t xml:space="preserve"> access to the populations under </w:t>
      </w:r>
      <w:r w:rsidR="002F2401">
        <w:t>noble jurisdiction</w:t>
      </w:r>
      <w:r w:rsidR="002F2401" w:rsidRPr="00106650">
        <w:t xml:space="preserve">. When </w:t>
      </w:r>
      <w:r w:rsidR="002F2401">
        <w:t>nobles could be compelled</w:t>
      </w:r>
      <w:r w:rsidR="002F2401" w:rsidRPr="00106650">
        <w:t>, by contrast</w:t>
      </w:r>
      <w:r w:rsidR="00F55753" w:rsidRPr="00DD5A8F">
        <w:t xml:space="preserve">, </w:t>
      </w:r>
      <w:r w:rsidR="00DD5073" w:rsidRPr="00106650">
        <w:t>rulers could</w:t>
      </w:r>
      <w:r w:rsidR="00DD5073">
        <w:t xml:space="preserve"> summon </w:t>
      </w:r>
      <w:r w:rsidR="00DD5073" w:rsidRPr="00106650">
        <w:t>representatives from across society, both rural and urban</w:t>
      </w:r>
      <w:r w:rsidR="00F55753" w:rsidRPr="00DD5A8F">
        <w:t xml:space="preserve">. Needing allies, the nobles themselves </w:t>
      </w:r>
      <w:r w:rsidR="00DE36E6">
        <w:t xml:space="preserve">often </w:t>
      </w:r>
      <w:r w:rsidR="00F55753" w:rsidRPr="00DD5A8F">
        <w:t xml:space="preserve">included </w:t>
      </w:r>
      <w:r w:rsidR="00F55753">
        <w:t>their dependent tenants</w:t>
      </w:r>
      <w:r w:rsidR="00F55753" w:rsidRPr="00DD5A8F">
        <w:t>.</w:t>
      </w:r>
      <w:r w:rsidR="00F55753" w:rsidRPr="00DD5A8F">
        <w:rPr>
          <w:rStyle w:val="FootnoteReference"/>
        </w:rPr>
        <w:footnoteReference w:id="103"/>
      </w:r>
      <w:r w:rsidR="00F55753" w:rsidRPr="00DD5A8F">
        <w:t xml:space="preserve"> </w:t>
      </w:r>
      <w:r w:rsidR="00F55753">
        <w:t>C</w:t>
      </w:r>
      <w:r w:rsidR="00F55753" w:rsidRPr="00DD5A8F">
        <w:t xml:space="preserve">ontrary to most accounts, the step of including broader social groups is </w:t>
      </w:r>
      <w:r w:rsidR="00D33D97">
        <w:t xml:space="preserve">thus </w:t>
      </w:r>
      <w:r w:rsidR="00F55753" w:rsidRPr="00DD5A8F">
        <w:t xml:space="preserve">temporally and causally secondary; elite compellence comes first. Without broad-based integration, representation had limited political effects, as in Castile: urban groups dominated but representative institutions lacked the strength and inclusiveness to become effective instruments of governance of the whole polity. The nobility and its large, immune jurisdictions were </w:t>
      </w:r>
      <w:r w:rsidR="00F55753" w:rsidRPr="000D0B3C">
        <w:t>beyond</w:t>
      </w:r>
      <w:r w:rsidR="00F55753" w:rsidRPr="00DD5A8F">
        <w:t xml:space="preserve"> </w:t>
      </w:r>
      <w:r w:rsidR="00F55753">
        <w:t>royal control</w:t>
      </w:r>
      <w:r w:rsidR="00F55753" w:rsidRPr="00DD5A8F">
        <w:t>. The result is identified with absolutism, even though, as discussed in chapter 5, realities on the ground</w:t>
      </w:r>
      <w:r w:rsidR="001F0792">
        <w:t xml:space="preserve"> suggest far from absolute power</w:t>
      </w:r>
      <w:r w:rsidR="00F55753" w:rsidRPr="00DD5A8F">
        <w:t xml:space="preserve">. </w:t>
      </w:r>
      <w:r w:rsidR="000A67C2">
        <w:t xml:space="preserve">Sometimes </w:t>
      </w:r>
      <w:r w:rsidR="000A67C2" w:rsidRPr="00106650">
        <w:t xml:space="preserve">relatively weaker rulers, who </w:t>
      </w:r>
      <w:r w:rsidR="000A67C2">
        <w:t>could not</w:t>
      </w:r>
      <w:r w:rsidR="000A67C2" w:rsidRPr="00106650">
        <w:t xml:space="preserve"> control the highest nobility, control</w:t>
      </w:r>
      <w:r w:rsidR="000A67C2">
        <w:t>led</w:t>
      </w:r>
      <w:r w:rsidR="000A67C2" w:rsidRPr="00106650">
        <w:t xml:space="preserve"> the lower nobility </w:t>
      </w:r>
      <w:r w:rsidR="000A67C2">
        <w:t xml:space="preserve">instead </w:t>
      </w:r>
      <w:r w:rsidR="000A67C2" w:rsidRPr="00106650">
        <w:t>and generate</w:t>
      </w:r>
      <w:r w:rsidR="000A67C2">
        <w:t>d</w:t>
      </w:r>
      <w:r w:rsidR="000A67C2" w:rsidRPr="00106650">
        <w:t xml:space="preserve"> representative activity</w:t>
      </w:r>
      <w:r w:rsidR="000A67C2">
        <w:t xml:space="preserve"> with those groups</w:t>
      </w:r>
      <w:r w:rsidR="000A67C2" w:rsidRPr="00106650">
        <w:t>, resulting in what I call “second-best constitutionalism</w:t>
      </w:r>
      <w:r w:rsidR="001A4A4F">
        <w:t>,</w:t>
      </w:r>
      <w:r w:rsidR="000A67C2" w:rsidRPr="00106650">
        <w:t>”</w:t>
      </w:r>
      <w:r w:rsidR="001A4A4F">
        <w:t xml:space="preserve"> as in Hungary, Russia, and elsewhere.</w:t>
      </w:r>
    </w:p>
    <w:p w14:paraId="781B8F14" w14:textId="0967EDC7" w:rsidR="00F55753" w:rsidRDefault="00297851" w:rsidP="000E4AD9">
      <w:r>
        <w:t>Compellence of the most powerful was also necessary because</w:t>
      </w:r>
      <w:r w:rsidRPr="00DD5A8F">
        <w:t xml:space="preserve"> these </w:t>
      </w:r>
      <w:r>
        <w:t>were</w:t>
      </w:r>
      <w:r w:rsidRPr="00DD5A8F">
        <w:t xml:space="preserve"> the groups that </w:t>
      </w:r>
      <w:r w:rsidR="001A4A4F">
        <w:t xml:space="preserve">were powerful enough to </w:t>
      </w:r>
      <w:r w:rsidRPr="00DD5A8F">
        <w:t xml:space="preserve">curtail the ruler; but they only </w:t>
      </w:r>
      <w:r>
        <w:t>had</w:t>
      </w:r>
      <w:r w:rsidRPr="00DD5A8F">
        <w:t xml:space="preserve"> a collective interest in doing so when they </w:t>
      </w:r>
      <w:r>
        <w:t>had</w:t>
      </w:r>
      <w:r w:rsidRPr="00DD5A8F">
        <w:t xml:space="preserve"> common obligations</w:t>
      </w:r>
      <w:r>
        <w:t xml:space="preserve">, </w:t>
      </w:r>
      <w:r w:rsidRPr="00DD5A8F">
        <w:t xml:space="preserve">whether in service or </w:t>
      </w:r>
      <w:r>
        <w:t>taxes</w:t>
      </w:r>
      <w:r w:rsidR="00044227">
        <w:t xml:space="preserve">—these tended to flow from conditional rights to land </w:t>
      </w:r>
      <w:r w:rsidR="00044227">
        <w:lastRenderedPageBreak/>
        <w:t>handed by the crown</w:t>
      </w:r>
      <w:r w:rsidRPr="00DD5A8F">
        <w:t>.</w:t>
      </w:r>
      <w:r w:rsidRPr="00DD5A8F">
        <w:rPr>
          <w:rStyle w:val="FootnoteReference"/>
        </w:rPr>
        <w:footnoteReference w:id="104"/>
      </w:r>
      <w:r w:rsidRPr="00DD5A8F">
        <w:t xml:space="preserve">  Ruler capacity ensured that nobles were regular attendees at the crown’s court, sessions of which eventually coagulated into Parliament.</w:t>
      </w:r>
      <w:r>
        <w:t xml:space="preserve"> </w:t>
      </w:r>
      <w:r w:rsidRPr="00106650">
        <w:t>Without th</w:t>
      </w:r>
      <w:r w:rsidR="00802AF6">
        <w:t>em</w:t>
      </w:r>
      <w:r w:rsidRPr="00106650">
        <w:t xml:space="preserve">, representative institutions </w:t>
      </w:r>
      <w:r w:rsidR="00802AF6">
        <w:t>foundered</w:t>
      </w:r>
      <w:r>
        <w:t>, as in France</w:t>
      </w:r>
      <w:r w:rsidRPr="00106650">
        <w:t xml:space="preserve">. Noble presence is what sustained Parliament after all during the more “absolutist” periods of English history. After 1526, nearly 60 out of 70 Parliaments contained no popular </w:t>
      </w:r>
      <w:proofErr w:type="gramStart"/>
      <w:r w:rsidRPr="00106650">
        <w:t>representatives.</w:t>
      </w:r>
      <w:r w:rsidR="00912790">
        <w:t>*</w:t>
      </w:r>
      <w:proofErr w:type="gramEnd"/>
      <w:r w:rsidRPr="00106650">
        <w:rPr>
          <w:rStyle w:val="FootnoteReference"/>
        </w:rPr>
        <w:footnoteReference w:id="105"/>
      </w:r>
      <w:r w:rsidRPr="00106650">
        <w:t xml:space="preserve"> </w:t>
      </w:r>
      <w:r>
        <w:t xml:space="preserve">The </w:t>
      </w:r>
      <w:r w:rsidRPr="00DD5A8F">
        <w:t>“fundamental political dilemma”</w:t>
      </w:r>
      <w:r>
        <w:t xml:space="preserve"> is thus resolved when </w:t>
      </w:r>
      <w:r w:rsidRPr="00DD5A8F">
        <w:t>coercion is successfully channeled through institution</w:t>
      </w:r>
      <w:r>
        <w:t>s</w:t>
      </w:r>
      <w:r w:rsidRPr="00DD5A8F">
        <w:t xml:space="preserve"> </w:t>
      </w:r>
      <w:r>
        <w:t xml:space="preserve">that conscript the most powerful challengers. </w:t>
      </w:r>
      <w:r w:rsidRPr="00106650">
        <w:t xml:space="preserve">No elite </w:t>
      </w:r>
      <w:r>
        <w:t>compellence</w:t>
      </w:r>
      <w:r w:rsidRPr="00106650">
        <w:t>, no enduring representation.</w:t>
      </w:r>
    </w:p>
    <w:p w14:paraId="070321CD" w14:textId="09C474F0" w:rsidR="002F2401" w:rsidRDefault="002F2401" w:rsidP="000D0B3C">
      <w:r w:rsidRPr="00106650">
        <w:t>No system can sustain itself on compulsion alone, however</w:t>
      </w:r>
      <w:r w:rsidRPr="00977D5A">
        <w:t xml:space="preserve">. Representatives had little incentive to support a central institution that only extracted from them without also meeting some systematic demand. That demand is widely associated with war pressures. But war was intermittent and a </w:t>
      </w:r>
      <w:r w:rsidR="00AB4EB4" w:rsidRPr="00977D5A">
        <w:t xml:space="preserve">top-down </w:t>
      </w:r>
      <w:r w:rsidRPr="00977D5A">
        <w:t xml:space="preserve">demand. </w:t>
      </w:r>
      <w:proofErr w:type="gramStart"/>
      <w:r w:rsidR="006C1820" w:rsidRPr="00977D5A">
        <w:t>So</w:t>
      </w:r>
      <w:proofErr w:type="gramEnd"/>
      <w:r w:rsidR="006C1820" w:rsidRPr="00977D5A">
        <w:t xml:space="preserve"> this can’t explain how a </w:t>
      </w:r>
      <w:r w:rsidR="006C1820" w:rsidRPr="00977D5A">
        <w:rPr>
          <w:i/>
          <w:iCs/>
        </w:rPr>
        <w:t>regular</w:t>
      </w:r>
      <w:r w:rsidR="006C1820" w:rsidRPr="00977D5A">
        <w:t xml:space="preserve"> institution would emerge. </w:t>
      </w:r>
      <w:r w:rsidRPr="00977D5A">
        <w:t xml:space="preserve">Justice, on the other hand, was unremitting and bottom-up. The demand was expressed through petitions and appeals to courts. </w:t>
      </w:r>
      <w:r w:rsidR="00150ED5" w:rsidRPr="00977D5A">
        <w:t xml:space="preserve">Throughout the premodern world, we find the same concerns with corruption of royal officials, miscarriage of justice, crime and order, and, especially, property rights in land. </w:t>
      </w:r>
      <w:r w:rsidRPr="00977D5A">
        <w:t>The book will show the intricate connection of representation with petitions and judicial practice, even at the level of procedure.</w:t>
      </w:r>
    </w:p>
    <w:p w14:paraId="1011C881" w14:textId="286BAAAA" w:rsidR="0032404F" w:rsidRPr="00055305" w:rsidRDefault="0095328B" w:rsidP="0095328B">
      <w:r w:rsidRPr="00055305">
        <w:t xml:space="preserve">Justice mattered because it </w:t>
      </w:r>
      <w:r w:rsidR="001A289E" w:rsidRPr="00055305">
        <w:t xml:space="preserve">mitigated the </w:t>
      </w:r>
      <w:r w:rsidR="007F6DAB">
        <w:t>burden</w:t>
      </w:r>
      <w:r w:rsidR="001A289E" w:rsidRPr="00055305">
        <w:t xml:space="preserve"> to attend the center by </w:t>
      </w:r>
      <w:r w:rsidR="003C1076" w:rsidRPr="00055305">
        <w:t>providing</w:t>
      </w:r>
      <w:r w:rsidRPr="00055305">
        <w:t xml:space="preserve"> incentives to seek </w:t>
      </w:r>
      <w:r w:rsidR="003C1076" w:rsidRPr="00055305">
        <w:t>central</w:t>
      </w:r>
      <w:r w:rsidRPr="00055305">
        <w:t xml:space="preserve"> intervention. </w:t>
      </w:r>
      <w:r w:rsidR="00F04FCB">
        <w:t>W</w:t>
      </w:r>
      <w:r w:rsidR="00F04FCB" w:rsidRPr="00055305">
        <w:t xml:space="preserve">hen the </w:t>
      </w:r>
      <w:r w:rsidR="007D4313">
        <w:t>ruler</w:t>
      </w:r>
      <w:r w:rsidR="00F04FCB" w:rsidRPr="00055305">
        <w:t xml:space="preserve"> could compel the most powerful,</w:t>
      </w:r>
      <w:r w:rsidR="00F04FCB">
        <w:t xml:space="preserve"> </w:t>
      </w:r>
      <w:r w:rsidR="007D4313" w:rsidRPr="00055305">
        <w:t xml:space="preserve">it also offered </w:t>
      </w:r>
      <w:r w:rsidR="007D4313">
        <w:t xml:space="preserve">him </w:t>
      </w:r>
      <w:r w:rsidR="007D4313" w:rsidRPr="00055305">
        <w:t xml:space="preserve">a </w:t>
      </w:r>
      <w:r w:rsidR="007D4313">
        <w:t>ready regular</w:t>
      </w:r>
      <w:r w:rsidR="007D4313" w:rsidRPr="00055305">
        <w:t xml:space="preserve"> infrastructure to handle fiscal and other political needs</w:t>
      </w:r>
      <w:r w:rsidR="007D4313">
        <w:t>. This</w:t>
      </w:r>
      <w:r w:rsidR="0032404F" w:rsidRPr="00055305">
        <w:t xml:space="preserve"> had central and local effects. At the center, </w:t>
      </w:r>
      <w:r w:rsidR="00CB65AF">
        <w:t>where</w:t>
      </w:r>
      <w:r w:rsidR="0032404F" w:rsidRPr="00055305">
        <w:t xml:space="preserve"> the judicial </w:t>
      </w:r>
      <w:r w:rsidR="00CB65AF">
        <w:t xml:space="preserve">functions were fused </w:t>
      </w:r>
      <w:r w:rsidR="0032404F" w:rsidRPr="00055305">
        <w:t xml:space="preserve">with the fiscal/political </w:t>
      </w:r>
      <w:r w:rsidR="00CB65AF">
        <w:t>ones, as in England,</w:t>
      </w:r>
      <w:r w:rsidR="00CB1CE5">
        <w:t xml:space="preserve"> </w:t>
      </w:r>
      <w:r w:rsidR="00F3239A">
        <w:t>a central institution of governance could more easily consolidate</w:t>
      </w:r>
      <w:r w:rsidR="00E6295F">
        <w:t>, through a process called institutional layering</w:t>
      </w:r>
      <w:r w:rsidR="00CB1CE5">
        <w:t>.</w:t>
      </w:r>
      <w:r w:rsidR="00E6295F">
        <w:rPr>
          <w:rStyle w:val="FootnoteReference"/>
        </w:rPr>
        <w:footnoteReference w:id="106"/>
      </w:r>
      <w:r w:rsidR="00CB1CE5">
        <w:t xml:space="preserve"> </w:t>
      </w:r>
      <w:r w:rsidR="00CB65AF">
        <w:t xml:space="preserve">Where </w:t>
      </w:r>
      <w:r w:rsidR="002947D2">
        <w:t>functions</w:t>
      </w:r>
      <w:r w:rsidR="00CB65AF">
        <w:t xml:space="preserve"> remained separate, as with </w:t>
      </w:r>
      <w:r w:rsidR="00AC68ED">
        <w:t>the French Estates-General</w:t>
      </w:r>
      <w:r w:rsidR="00555708">
        <w:t xml:space="preserve">, </w:t>
      </w:r>
      <w:r w:rsidR="002A0E10">
        <w:t>the fiscal/political institution eventually lapsed</w:t>
      </w:r>
      <w:r w:rsidR="00AC68ED">
        <w:t>, a pattern that is reflected across many cases.</w:t>
      </w:r>
      <w:r w:rsidR="00947A00">
        <w:t xml:space="preserve"> In Prussia, for instance, the *Estates only voted taxes, so they did not develop a judicial or legislative role</w:t>
      </w:r>
      <w:r w:rsidR="00FE30F9">
        <w:t xml:space="preserve"> and</w:t>
      </w:r>
      <w:r w:rsidR="00947A00">
        <w:t xml:space="preserve"> remained confined at the local level.</w:t>
      </w:r>
    </w:p>
    <w:p w14:paraId="2BAE21B0" w14:textId="58027864" w:rsidR="0095328B" w:rsidRPr="00106650" w:rsidRDefault="00D3024E" w:rsidP="00E71A85">
      <w:r>
        <w:t xml:space="preserve">Locally, the </w:t>
      </w:r>
      <w:r w:rsidRPr="00106650">
        <w:t xml:space="preserve">more </w:t>
      </w:r>
      <w:r>
        <w:t>judicial</w:t>
      </w:r>
      <w:r w:rsidRPr="00106650">
        <w:t xml:space="preserve"> structure</w:t>
      </w:r>
      <w:r>
        <w:t>s were</w:t>
      </w:r>
      <w:r w:rsidRPr="00106650">
        <w:t xml:space="preserve"> under royal control, the easier it was to mobilize </w:t>
      </w:r>
      <w:r w:rsidR="00E71A85">
        <w:t>them</w:t>
      </w:r>
      <w:r w:rsidRPr="00106650">
        <w:t xml:space="preserve"> on a </w:t>
      </w:r>
      <w:r w:rsidRPr="00106650">
        <w:rPr>
          <w:i/>
        </w:rPr>
        <w:t>systematic</w:t>
      </w:r>
      <w:r w:rsidRPr="00106650">
        <w:t xml:space="preserve"> basis across the polity to serve ruler needs, whether to contribute to taxation or to perform service.</w:t>
      </w:r>
      <w:r w:rsidR="00E71A85">
        <w:t xml:space="preserve"> </w:t>
      </w:r>
      <w:r w:rsidR="00352954">
        <w:t xml:space="preserve">This enabled </w:t>
      </w:r>
      <w:r w:rsidR="00352954" w:rsidRPr="007C3B5C">
        <w:t xml:space="preserve">central representative institutions </w:t>
      </w:r>
      <w:r w:rsidR="00352954">
        <w:t>to</w:t>
      </w:r>
      <w:r w:rsidR="00352954" w:rsidRPr="007C3B5C">
        <w:t xml:space="preserve"> become territorially anchored across the polity, including all social groups, not just urban capital-holders.</w:t>
      </w:r>
      <w:r w:rsidR="00352954">
        <w:t xml:space="preserve"> </w:t>
      </w:r>
      <w:r w:rsidR="0095328B" w:rsidRPr="00055305">
        <w:t>The institution that was used for court procedures, the local assembly, also drafted petitions and selected representatives for parliament.</w:t>
      </w:r>
      <w:r w:rsidR="0095328B" w:rsidRPr="00106650">
        <w:t xml:space="preserve"> English </w:t>
      </w:r>
      <w:r w:rsidR="0095328B">
        <w:t>kings</w:t>
      </w:r>
      <w:r w:rsidR="0095328B" w:rsidRPr="00106650">
        <w:t xml:space="preserve"> mobilized striking numbers of subjects to perform tasks that were entrusted to paid officials in </w:t>
      </w:r>
      <w:r w:rsidR="0095328B">
        <w:t>France and elsewhere, as shown through o</w:t>
      </w:r>
      <w:r w:rsidR="0095328B" w:rsidRPr="00106650">
        <w:t xml:space="preserve">riginal metrics </w:t>
      </w:r>
      <w:r w:rsidR="0095328B">
        <w:t>on</w:t>
      </w:r>
      <w:r w:rsidR="0095328B" w:rsidRPr="00106650">
        <w:t xml:space="preserve"> service and officials in chapter 3</w:t>
      </w:r>
      <w:r w:rsidR="0095328B">
        <w:t xml:space="preserve">. </w:t>
      </w:r>
      <w:r w:rsidR="004814DB">
        <w:t xml:space="preserve">The </w:t>
      </w:r>
      <w:r w:rsidR="00216607">
        <w:t>connecting tissue that brought all these factors together was the conditional control of land</w:t>
      </w:r>
      <w:r w:rsidR="00533E1E">
        <w:t>, which generated obligations and dependence between actors and the state</w:t>
      </w:r>
      <w:r w:rsidR="00216607">
        <w:t>.</w:t>
      </w:r>
    </w:p>
    <w:p w14:paraId="14656613" w14:textId="645B57C4" w:rsidR="00A5740A" w:rsidRDefault="004814DB" w:rsidP="000D0B3C">
      <w:r>
        <w:t>Neither</w:t>
      </w:r>
      <w:r w:rsidRPr="00106650">
        <w:t xml:space="preserve"> conditional land-holding </w:t>
      </w:r>
      <w:r>
        <w:t>n</w:t>
      </w:r>
      <w:r w:rsidRPr="00106650">
        <w:t xml:space="preserve">or the adjudicatory system predicated on petitions </w:t>
      </w:r>
      <w:r>
        <w:t>suffices to explain</w:t>
      </w:r>
      <w:r w:rsidRPr="00106650">
        <w:t xml:space="preserve"> representative outcomes</w:t>
      </w:r>
      <w:r>
        <w:t>, however</w:t>
      </w:r>
      <w:r w:rsidRPr="00106650">
        <w:t>.</w:t>
      </w:r>
      <w:r w:rsidR="00DE69A2">
        <w:t xml:space="preserve"> </w:t>
      </w:r>
      <w:r w:rsidR="0076080C">
        <w:t xml:space="preserve">A recurrent finding of this book is that the building blocks of a representative order were widely available, even in Russia and the Ottoman Empire, which developed little or no constitutional mechanisms. </w:t>
      </w:r>
      <w:r w:rsidR="00DE69A2" w:rsidRPr="00106650">
        <w:t>Conditional land-holding was prevalent across premodern polities in both East and West</w:t>
      </w:r>
      <w:r w:rsidR="00DE69A2">
        <w:t xml:space="preserve">, </w:t>
      </w:r>
      <w:r w:rsidR="00D04974">
        <w:t>*</w:t>
      </w:r>
      <w:r w:rsidR="00DE69A2">
        <w:t xml:space="preserve">as </w:t>
      </w:r>
      <w:r w:rsidR="006703AB">
        <w:t>noted previously</w:t>
      </w:r>
      <w:r w:rsidR="00DE69A2">
        <w:t xml:space="preserve">. </w:t>
      </w:r>
      <w:r w:rsidRPr="00977D5A">
        <w:t>P</w:t>
      </w:r>
      <w:r w:rsidR="002F2401" w:rsidRPr="00977D5A">
        <w:t>etitions</w:t>
      </w:r>
      <w:r w:rsidR="002F2401" w:rsidRPr="00106650">
        <w:t xml:space="preserve"> were</w:t>
      </w:r>
      <w:r w:rsidR="002F2401">
        <w:t xml:space="preserve"> also</w:t>
      </w:r>
      <w:r w:rsidR="002F2401" w:rsidRPr="00106650">
        <w:t xml:space="preserve"> a universal expression of grievance from antiquity to the modern period, from Western Europe to the far East.</w:t>
      </w:r>
      <w:bookmarkStart w:id="77" w:name="_Ref510811330"/>
      <w:r w:rsidR="002F2401" w:rsidRPr="00106650">
        <w:rPr>
          <w:rStyle w:val="FootnoteReference"/>
        </w:rPr>
        <w:footnoteReference w:id="107"/>
      </w:r>
      <w:bookmarkEnd w:id="77"/>
      <w:r w:rsidR="002F2401" w:rsidRPr="00106650">
        <w:t xml:space="preserve"> </w:t>
      </w:r>
      <w:r w:rsidR="007A3190">
        <w:t>However, a</w:t>
      </w:r>
      <w:r w:rsidR="002F2401" w:rsidRPr="00B361C3">
        <w:t xml:space="preserve">lthough the demand for justice was not specific to the West, national representative bodies were. </w:t>
      </w:r>
    </w:p>
    <w:p w14:paraId="3B542BCE" w14:textId="3A2CBCDA" w:rsidR="00A5740A" w:rsidRDefault="002F2401" w:rsidP="000D0B3C">
      <w:r>
        <w:t xml:space="preserve">What was distinctive, especially in England, the book argues, was that petitions were submitted collectively, </w:t>
      </w:r>
      <w:r w:rsidR="00495B8A">
        <w:t xml:space="preserve">systematically </w:t>
      </w:r>
      <w:r>
        <w:t>aggregating concerns at the supra-local level.</w:t>
      </w:r>
      <w:r w:rsidRPr="00EA163D">
        <w:t xml:space="preserve"> </w:t>
      </w:r>
      <w:r>
        <w:t xml:space="preserve">Rulers achieved this by mobilizing the </w:t>
      </w:r>
      <w:r w:rsidRPr="00977D5A">
        <w:t>mechanisms of collective responsibility.</w:t>
      </w:r>
      <w:r>
        <w:t xml:space="preserve"> </w:t>
      </w:r>
      <w:r w:rsidR="00A5740A" w:rsidRPr="00DD5A8F">
        <w:t xml:space="preserve">A widespread trait of premodern societies, </w:t>
      </w:r>
      <w:r w:rsidR="00A5740A" w:rsidRPr="00DD5A8F">
        <w:lastRenderedPageBreak/>
        <w:t xml:space="preserve">collective responsibility </w:t>
      </w:r>
      <w:r w:rsidR="00A5740A">
        <w:t>was applied</w:t>
      </w:r>
      <w:r w:rsidR="00A5740A" w:rsidRPr="00DD5A8F">
        <w:t xml:space="preserve"> even in the smallest communities to resolve conflict and maintain social order.</w:t>
      </w:r>
      <w:r w:rsidR="00A5740A" w:rsidRPr="00DD5A8F">
        <w:rPr>
          <w:rStyle w:val="PageNumber"/>
          <w:vertAlign w:val="superscript"/>
        </w:rPr>
        <w:footnoteReference w:id="108"/>
      </w:r>
      <w:r w:rsidR="00A5740A" w:rsidRPr="00DD5A8F">
        <w:t xml:space="preserve"> The system held a broader group (whether kin, village, or administrative unit) responsible for the actions or obligations of individual members</w:t>
      </w:r>
      <w:r w:rsidR="00A5740A">
        <w:t>, whether crimes or taxes</w:t>
      </w:r>
      <w:r w:rsidR="00A5740A" w:rsidRPr="00DD5A8F">
        <w:t>.</w:t>
      </w:r>
      <w:r w:rsidR="00495B8A">
        <w:t xml:space="preserve"> Representation was itself a form of collective responsibility, since decisions at the center were binding on the community represented</w:t>
      </w:r>
      <w:r w:rsidR="00386303">
        <w:t>.</w:t>
      </w:r>
    </w:p>
    <w:p w14:paraId="729937C5" w14:textId="0BF90E1C" w:rsidR="00925301" w:rsidRDefault="00670BFC" w:rsidP="00977213">
      <w:r w:rsidRPr="00DD5A8F">
        <w:t>In England, the crown imposed collective responsibility at the county</w:t>
      </w:r>
      <w:r>
        <w:t>,</w:t>
      </w:r>
      <w:r w:rsidRPr="00DD5A8F">
        <w:t xml:space="preserve"> hundred</w:t>
      </w:r>
      <w:r>
        <w:t>,</w:t>
      </w:r>
      <w:r w:rsidRPr="00DD5A8F">
        <w:t xml:space="preserve"> and town level</w:t>
      </w:r>
      <w:r>
        <w:t>s</w:t>
      </w:r>
      <w:r w:rsidRPr="00DD5A8F">
        <w:t>.</w:t>
      </w:r>
      <w:r w:rsidRPr="00DD5A8F">
        <w:rPr>
          <w:rStyle w:val="FootnoteReference"/>
        </w:rPr>
        <w:footnoteReference w:id="109"/>
      </w:r>
      <w:r w:rsidR="00977213">
        <w:t xml:space="preserve"> </w:t>
      </w:r>
      <w:r w:rsidRPr="00DD5A8F">
        <w:t>By contrast, in the Russian and Ottoman empires</w:t>
      </w:r>
      <w:r w:rsidR="0092573E">
        <w:t>,</w:t>
      </w:r>
      <w:r w:rsidRPr="00DD5A8F">
        <w:t xml:space="preserve"> the same principle, albeit pervasive, organized social life mostly at the local level with weak mechanisms of aggregation: the state did not impose uniform organization </w:t>
      </w:r>
      <w:r>
        <w:t>across its territory</w:t>
      </w:r>
      <w:r w:rsidR="00CD03DC">
        <w:t xml:space="preserve">, except in </w:t>
      </w:r>
      <w:r w:rsidR="00CD03DC" w:rsidRPr="00EA163D">
        <w:t>some remarkable instances in sixteenth</w:t>
      </w:r>
      <w:r w:rsidR="00CD03DC">
        <w:t>-</w:t>
      </w:r>
      <w:r w:rsidR="00CD03DC" w:rsidRPr="00EA163D">
        <w:t xml:space="preserve">century </w:t>
      </w:r>
      <w:r w:rsidR="000449B2">
        <w:t>Russia when assemblies</w:t>
      </w:r>
      <w:r w:rsidR="005A1561">
        <w:t xml:space="preserve"> in fact</w:t>
      </w:r>
      <w:r w:rsidR="000449B2">
        <w:t xml:space="preserve"> proliferated</w:t>
      </w:r>
      <w:r w:rsidRPr="00DD5A8F">
        <w:t xml:space="preserve">. </w:t>
      </w:r>
      <w:r w:rsidR="005A1561">
        <w:t>A</w:t>
      </w:r>
      <w:r w:rsidR="00925301" w:rsidRPr="00DD5A8F">
        <w:t xml:space="preserve"> uniform </w:t>
      </w:r>
      <w:r w:rsidR="005A1561">
        <w:t xml:space="preserve">administrative </w:t>
      </w:r>
      <w:r w:rsidR="00925301" w:rsidRPr="00DD5A8F">
        <w:t xml:space="preserve">frame </w:t>
      </w:r>
      <w:r w:rsidR="005A1561">
        <w:t xml:space="preserve">was only rarely imposed </w:t>
      </w:r>
      <w:r w:rsidR="00925301" w:rsidRPr="00DD5A8F">
        <w:t xml:space="preserve">across larger units, as was the case with the English counties. Size surely inhibited this in Russia, as </w:t>
      </w:r>
      <w:r w:rsidR="005A1956">
        <w:t xml:space="preserve">it </w:t>
      </w:r>
      <w:r w:rsidR="00925301" w:rsidRPr="00DD5A8F">
        <w:t xml:space="preserve">did </w:t>
      </w:r>
      <w:r w:rsidR="005A1956">
        <w:t xml:space="preserve">in </w:t>
      </w:r>
      <w:r w:rsidR="00925301" w:rsidRPr="00DD5A8F">
        <w:t xml:space="preserve">the Ottoman Empire. But </w:t>
      </w:r>
      <w:r w:rsidR="00925301">
        <w:t>supra-local patterns are not observed even</w:t>
      </w:r>
      <w:r w:rsidR="00925301" w:rsidRPr="00DD5A8F">
        <w:t xml:space="preserve"> in the initial core </w:t>
      </w:r>
      <w:r w:rsidR="00925301">
        <w:t>territories, with the aforementioned exceptions</w:t>
      </w:r>
      <w:r w:rsidR="00D02598">
        <w:t>.</w:t>
      </w:r>
    </w:p>
    <w:p w14:paraId="6636D427" w14:textId="7FE57305" w:rsidR="0039091D" w:rsidRDefault="00670BFC" w:rsidP="009440F0">
      <w:r w:rsidRPr="00DD5A8F">
        <w:t xml:space="preserve">Consequently, judicial interaction between center and periphery in those cases was </w:t>
      </w:r>
      <w:r w:rsidR="003008BF">
        <w:t xml:space="preserve">mostly </w:t>
      </w:r>
      <w:r w:rsidRPr="00DD5A8F">
        <w:t xml:space="preserve">highly atomized. Institutions did not </w:t>
      </w:r>
      <w:r>
        <w:t xml:space="preserve">systematically </w:t>
      </w:r>
      <w:r w:rsidRPr="00DD5A8F">
        <w:t xml:space="preserve">aggregate judicial concerns into general laws in a way that </w:t>
      </w:r>
      <w:r>
        <w:t xml:space="preserve">eventually </w:t>
      </w:r>
      <w:r w:rsidRPr="00DD5A8F">
        <w:t xml:space="preserve">defined the regime, </w:t>
      </w:r>
      <w:r>
        <w:t>as</w:t>
      </w:r>
      <w:r w:rsidRPr="00DD5A8F">
        <w:t xml:space="preserve"> “common petitions” did in </w:t>
      </w:r>
      <w:r>
        <w:t>England—although much local practice was highly similar</w:t>
      </w:r>
      <w:r w:rsidRPr="00DD5A8F">
        <w:t xml:space="preserve">. </w:t>
      </w:r>
      <w:r w:rsidR="00571F8F">
        <w:t xml:space="preserve">If </w:t>
      </w:r>
      <w:r w:rsidRPr="00DD5A8F">
        <w:t>collective responsibility</w:t>
      </w:r>
      <w:r w:rsidR="00571F8F">
        <w:t xml:space="preserve"> was not systematically aggregated at the center</w:t>
      </w:r>
      <w:r w:rsidR="00BC40B3">
        <w:t xml:space="preserve"> and if </w:t>
      </w:r>
      <w:r>
        <w:t>royal</w:t>
      </w:r>
      <w:r w:rsidRPr="00106650">
        <w:t xml:space="preserve"> courts did not have binding power </w:t>
      </w:r>
      <w:r w:rsidRPr="00106650">
        <w:rPr>
          <w:rStyle w:val="PageNumber"/>
          <w:i/>
          <w:iCs/>
        </w:rPr>
        <w:t>throughout the polity</w:t>
      </w:r>
      <w:r w:rsidRPr="00106650">
        <w:t xml:space="preserve">, a central system of representation could not be sustained. Only strong royal authority could achieve that. </w:t>
      </w:r>
      <w:r w:rsidR="009440F0">
        <w:t>Where it did, as in England, it enabled the territorial anchoring throughout the polity that is necessary for a regime to become representative.</w:t>
      </w:r>
    </w:p>
    <w:p w14:paraId="5D882E7B" w14:textId="268AB1BB" w:rsidR="002F2401" w:rsidRDefault="002F2401" w:rsidP="00753E58">
      <w:r w:rsidRPr="00106650">
        <w:t xml:space="preserve">Rather than attributing this variation to warfare pressures, to economic growth, or to a conception of rights, as existing theories do, this account </w:t>
      </w:r>
      <w:r>
        <w:t>thus f</w:t>
      </w:r>
      <w:r w:rsidRPr="00106650">
        <w:t>ocuses on the differential capacity of rulers to enforce judicial and other service at the supra-local level, utilizing the compulsory mechanis</w:t>
      </w:r>
      <w:r>
        <w:t>ms</w:t>
      </w:r>
      <w:r w:rsidRPr="00106650">
        <w:t xml:space="preserve"> of </w:t>
      </w:r>
      <w:r>
        <w:t xml:space="preserve">collective responsibility and </w:t>
      </w:r>
      <w:r w:rsidRPr="00106650">
        <w:t xml:space="preserve">representation. </w:t>
      </w:r>
      <w:r w:rsidR="00A02F01">
        <w:t xml:space="preserve">As we will see, this capacity typically </w:t>
      </w:r>
      <w:r w:rsidR="00A02F01" w:rsidRPr="00A02F01">
        <w:rPr>
          <w:i/>
          <w:iCs/>
        </w:rPr>
        <w:t>precedes</w:t>
      </w:r>
      <w:r w:rsidR="00A02F01">
        <w:t xml:space="preserve"> the pressures of war</w:t>
      </w:r>
      <w:r w:rsidR="00C01F97">
        <w:t xml:space="preserve"> and it shapes economic change</w:t>
      </w:r>
      <w:r w:rsidR="00A02F01">
        <w:t xml:space="preserve">. </w:t>
      </w:r>
    </w:p>
    <w:p w14:paraId="4B7072C9" w14:textId="77777777" w:rsidR="00AB3655" w:rsidRDefault="00AB3655" w:rsidP="00AB3655">
      <w:r>
        <w:t>*</w:t>
      </w:r>
      <w:r w:rsidRPr="00106650">
        <w:t>My argument thus revives the Tocquevillian association of absolutism with weakness and constitutionalism with state strength</w:t>
      </w:r>
      <w:r>
        <w:t>, highlighted in other contexts by the sociologist John Hall</w:t>
      </w:r>
      <w:r w:rsidRPr="00106650">
        <w:t>.</w:t>
      </w:r>
      <w:r w:rsidRPr="00106650">
        <w:rPr>
          <w:rStyle w:val="PageNumber"/>
          <w:vertAlign w:val="superscript"/>
        </w:rPr>
        <w:footnoteReference w:id="110"/>
      </w:r>
      <w:r w:rsidRPr="00106650">
        <w:t xml:space="preserve"> It also articulates how legitimacy sustains interlocking institutions, by tying representative institutions to bottom-up demands. Such processes shape infrastructural power, as defined by Michael Mann:</w:t>
      </w:r>
      <w:r w:rsidRPr="00106650">
        <w:rPr>
          <w:rStyle w:val="FootnoteReference"/>
        </w:rPr>
        <w:footnoteReference w:id="111"/>
      </w:r>
      <w:r w:rsidRPr="00106650">
        <w:t xml:space="preserve"> the state</w:t>
      </w:r>
      <w:r>
        <w:t>’s</w:t>
      </w:r>
      <w:r w:rsidRPr="00106650">
        <w:t xml:space="preserve"> institutional capability to implement polic</w:t>
      </w:r>
      <w:r>
        <w:t>ies</w:t>
      </w:r>
      <w:r w:rsidRPr="00106650">
        <w:t xml:space="preserve"> across its territory. However, I posit that strength and weakness were causal conditions, not </w:t>
      </w:r>
      <w:r>
        <w:t xml:space="preserve">(just) </w:t>
      </w:r>
      <w:r w:rsidRPr="00106650">
        <w:t>outcomes, of regime variation. England created an “organic” regime because it could overcome fragmentation.</w:t>
      </w:r>
      <w:r w:rsidRPr="00106650">
        <w:rPr>
          <w:rStyle w:val="PageNumber"/>
          <w:vertAlign w:val="superscript"/>
        </w:rPr>
        <w:footnoteReference w:id="112"/>
      </w:r>
      <w:r w:rsidRPr="00106650">
        <w:t xml:space="preserve"> France, by contrast, developed absolutist structures because it was too weak to do otherwise. The strategy of “divide and rule,” which Tocqueville identified as the root of French pathologies, was the optimal strategy </w:t>
      </w:r>
      <w:r>
        <w:t>given the</w:t>
      </w:r>
      <w:r w:rsidRPr="00106650">
        <w:t xml:space="preserve"> incapacity to control social groups that were far too recalcitrant</w:t>
      </w:r>
      <w:r>
        <w:t xml:space="preserve"> and radical,</w:t>
      </w:r>
      <w:r w:rsidRPr="00106650">
        <w:t xml:space="preserve"> not submissive, as shown in this book. It was power over the most powerful that ensured that the rest of society could be successfully integrated into the judicial system, the centralization of which was key for representative robustness.</w:t>
      </w:r>
    </w:p>
    <w:p w14:paraId="4C6C0484" w14:textId="75BFD318" w:rsidR="002F2401" w:rsidRDefault="002F2401" w:rsidP="000D0B3C">
      <w:r w:rsidRPr="001A153C">
        <w:t xml:space="preserve">This book is not claiming that polity-wide representation is, was, or should be the only form of governance. Multiple other forms have existed, many highly functional. </w:t>
      </w:r>
      <w:r w:rsidR="001D79BF">
        <w:t xml:space="preserve">Nor does it assume that other regions exhibited some “failure” in not developing representation. </w:t>
      </w:r>
      <w:r w:rsidRPr="001A153C">
        <w:t>It simply takes the form that prevailed</w:t>
      </w:r>
      <w:r>
        <w:t xml:space="preserve"> in Europe</w:t>
      </w:r>
      <w:r w:rsidRPr="001A153C">
        <w:t xml:space="preserve">, for better or worse, and </w:t>
      </w:r>
      <w:r>
        <w:t>seeks</w:t>
      </w:r>
      <w:r w:rsidRPr="001A153C">
        <w:t xml:space="preserve"> </w:t>
      </w:r>
      <w:r>
        <w:t>to illuminate</w:t>
      </w:r>
      <w:r w:rsidRPr="001A153C">
        <w:t xml:space="preserve"> its necessary conditions.</w:t>
      </w:r>
    </w:p>
    <w:p w14:paraId="66F62201" w14:textId="61815EFC" w:rsidR="002F2401" w:rsidRDefault="002F2401" w:rsidP="000D0B3C">
      <w:pPr>
        <w:pStyle w:val="Caption"/>
      </w:pPr>
      <w:r>
        <w:lastRenderedPageBreak/>
        <w:t xml:space="preserve">Figure </w:t>
      </w:r>
      <w:r w:rsidR="00F720C6">
        <w:fldChar w:fldCharType="begin"/>
      </w:r>
      <w:r w:rsidR="00F720C6">
        <w:instrText xml:space="preserve"> SEQ Figure \* ARABIC </w:instrText>
      </w:r>
      <w:r w:rsidR="00F720C6">
        <w:fldChar w:fldCharType="separate"/>
      </w:r>
      <w:r w:rsidR="008D3D7D">
        <w:rPr>
          <w:noProof/>
        </w:rPr>
        <w:t>3</w:t>
      </w:r>
      <w:r w:rsidR="00F720C6">
        <w:rPr>
          <w:noProof/>
        </w:rPr>
        <w:fldChar w:fldCharType="end"/>
      </w:r>
      <w:r>
        <w:t xml:space="preserve">: </w:t>
      </w:r>
      <w:r w:rsidRPr="003D344E">
        <w:t>Variation of Cases on Key Variables</w:t>
      </w:r>
    </w:p>
    <w:p w14:paraId="0B836957" w14:textId="77777777" w:rsidR="002F2401" w:rsidRDefault="002F2401" w:rsidP="000D0B3C">
      <w:r>
        <w:rPr>
          <w:noProof/>
        </w:rPr>
        <w:drawing>
          <wp:inline distT="0" distB="0" distL="0" distR="0" wp14:anchorId="1149E794" wp14:editId="5B45CFB0">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ariation in cases-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B5B39C0" w14:textId="77777777" w:rsidR="00EB1D9D" w:rsidRDefault="00EB1D9D" w:rsidP="00EB1D9D">
      <w:pPr>
        <w:pStyle w:val="Body"/>
        <w:contextualSpacing/>
        <w:rPr>
          <w:rFonts w:ascii="Baskerville" w:hAnsi="Baskerville"/>
          <w:sz w:val="22"/>
          <w:szCs w:val="22"/>
        </w:rPr>
      </w:pPr>
    </w:p>
    <w:p w14:paraId="5E79B865" w14:textId="77777777" w:rsidR="002F2401" w:rsidRPr="00106650" w:rsidRDefault="002F2401" w:rsidP="007909D0">
      <w:pPr>
        <w:pStyle w:val="Body"/>
        <w:contextualSpacing/>
        <w:rPr>
          <w:rFonts w:ascii="Baskerville" w:hAnsi="Baskerville"/>
          <w:sz w:val="22"/>
          <w:szCs w:val="22"/>
        </w:rPr>
      </w:pPr>
    </w:p>
    <w:p w14:paraId="7087DE84" w14:textId="77777777" w:rsidR="000726E4" w:rsidRPr="00106650" w:rsidRDefault="000726E4" w:rsidP="000D0B3C">
      <w:pPr>
        <w:pStyle w:val="Heading2"/>
      </w:pPr>
      <w:bookmarkStart w:id="78" w:name="_Toc447373102"/>
      <w:bookmarkStart w:id="79" w:name="_Toc447373266"/>
      <w:bookmarkStart w:id="80" w:name="_Toc449277532"/>
      <w:bookmarkStart w:id="81" w:name="_Toc450038939"/>
      <w:bookmarkStart w:id="82" w:name="_Toc450039090"/>
      <w:bookmarkStart w:id="83" w:name="_Toc450476497"/>
      <w:bookmarkStart w:id="84" w:name="_Toc461476685"/>
      <w:bookmarkStart w:id="85" w:name="_Toc495350382"/>
      <w:bookmarkStart w:id="86" w:name="_Toc495351316"/>
      <w:bookmarkStart w:id="87" w:name="_Toc495352070"/>
      <w:bookmarkStart w:id="88" w:name="_Toc495352731"/>
      <w:bookmarkStart w:id="89" w:name="_Toc495353036"/>
      <w:bookmarkStart w:id="90" w:name="_Toc495353338"/>
      <w:bookmarkStart w:id="91" w:name="_Toc495356913"/>
      <w:bookmarkStart w:id="92" w:name="_Toc508799052"/>
      <w:bookmarkStart w:id="93" w:name="_Toc510209715"/>
      <w:bookmarkStart w:id="94" w:name="_Toc517603440"/>
      <w:bookmarkStart w:id="95" w:name="_Toc534473471"/>
      <w:bookmarkStart w:id="96" w:name="_Toc9527190"/>
      <w:r w:rsidRPr="00106650">
        <w:t>Case Selection and Plan of the Book</w:t>
      </w:r>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277066AA" w14:textId="564D3964" w:rsidR="0092165C" w:rsidRDefault="000726E4" w:rsidP="000D0B3C">
      <w:r w:rsidRPr="00106650">
        <w:t>The principle of organization of this book is analytical. Masterful accounts</w:t>
      </w:r>
      <w:r w:rsidR="00A67982">
        <w:t xml:space="preserve"> on </w:t>
      </w:r>
      <w:r w:rsidR="005B4588" w:rsidRPr="00106650">
        <w:t xml:space="preserve">premodern </w:t>
      </w:r>
      <w:r w:rsidR="00A67982" w:rsidRPr="00106650">
        <w:t>regime formation</w:t>
      </w:r>
      <w:r w:rsidR="00A67982">
        <w:t xml:space="preserve">, by </w:t>
      </w:r>
      <w:r w:rsidR="00A67982" w:rsidRPr="00106650">
        <w:t>Ertman, Downing, and eminent historians</w:t>
      </w:r>
      <w:r w:rsidR="00A67982">
        <w:t xml:space="preserve">, </w:t>
      </w:r>
      <w:r w:rsidR="00DA2F26">
        <w:t xml:space="preserve">already offer a </w:t>
      </w:r>
      <w:r w:rsidR="005711B8">
        <w:t>chronological</w:t>
      </w:r>
      <w:r w:rsidR="00DA2F26" w:rsidRPr="00106650">
        <w:t xml:space="preserve"> presentation of </w:t>
      </w:r>
      <w:r w:rsidR="005711B8">
        <w:t>institutional development</w:t>
      </w:r>
      <w:r w:rsidRPr="00106650">
        <w:t xml:space="preserve">. This analysis, moreover, aims to </w:t>
      </w:r>
      <w:r w:rsidR="00E81800">
        <w:t>specify</w:t>
      </w:r>
      <w:r w:rsidRPr="00106650">
        <w:t xml:space="preserve"> </w:t>
      </w:r>
      <w:r w:rsidR="00E81800" w:rsidRPr="00106650">
        <w:t xml:space="preserve">not </w:t>
      </w:r>
      <w:r w:rsidRPr="00106650">
        <w:t>a full causal model, but only some necessary conditions for the outcome, representative institutions as central organs of governance. As sociologist James Mahoney points out, analysis of necessary conditions is “important when evaluating certain outcomes of exceptional interest.”</w:t>
      </w:r>
      <w:r w:rsidRPr="00106650">
        <w:rPr>
          <w:rStyle w:val="PageNumber"/>
          <w:vertAlign w:val="superscript"/>
        </w:rPr>
        <w:footnoteReference w:id="113"/>
      </w:r>
      <w:r w:rsidRPr="00106650">
        <w:t xml:space="preserve"> </w:t>
      </w:r>
    </w:p>
    <w:p w14:paraId="1E1F5337" w14:textId="1B9B6F62" w:rsidR="000726E4" w:rsidRPr="00106650" w:rsidRDefault="000726E4" w:rsidP="000D0B3C">
      <w:r w:rsidRPr="00106650">
        <w:t xml:space="preserve">An </w:t>
      </w:r>
      <w:r w:rsidR="00B360FC">
        <w:t>analysis of</w:t>
      </w:r>
      <w:r w:rsidRPr="00106650">
        <w:t xml:space="preserve"> necessity </w:t>
      </w:r>
      <w:r w:rsidR="00B360FC">
        <w:t xml:space="preserve">omits </w:t>
      </w:r>
      <w:r w:rsidRPr="00106650">
        <w:t xml:space="preserve">factors that were historically </w:t>
      </w:r>
      <w:r w:rsidR="0092165C">
        <w:t>important</w:t>
      </w:r>
      <w:r w:rsidRPr="00106650">
        <w:t xml:space="preserve"> but causally peripheral to the question</w:t>
      </w:r>
      <w:r w:rsidR="004517EF">
        <w:t xml:space="preserve">. For </w:t>
      </w:r>
      <w:r w:rsidRPr="00106650">
        <w:t>instance, the Church is not treated separately here but as another landowner</w:t>
      </w:r>
      <w:r w:rsidR="004517EF">
        <w:t xml:space="preserve">, though for many related questions its contribution </w:t>
      </w:r>
      <w:r w:rsidR="00737761">
        <w:t>was</w:t>
      </w:r>
      <w:r w:rsidR="004517EF">
        <w:t xml:space="preserve"> fundamental</w:t>
      </w:r>
      <w:r w:rsidRPr="00106650">
        <w:t xml:space="preserve">. </w:t>
      </w:r>
      <w:r w:rsidR="00737761">
        <w:t>Church</w:t>
      </w:r>
      <w:r w:rsidR="00E33128">
        <w:t xml:space="preserve"> strength seems to have varied inversely with that of the </w:t>
      </w:r>
      <w:r w:rsidR="00737761">
        <w:t>state</w:t>
      </w:r>
      <w:r w:rsidR="00DC5B87">
        <w:t xml:space="preserve">; cases identified here as weak typically had </w:t>
      </w:r>
      <w:r w:rsidR="00737761">
        <w:t xml:space="preserve">strong </w:t>
      </w:r>
      <w:r w:rsidR="00DC5B87">
        <w:t xml:space="preserve">Churches. This is </w:t>
      </w:r>
      <w:r w:rsidR="00DC5B87" w:rsidRPr="00727984">
        <w:rPr>
          <w:i/>
          <w:iCs/>
        </w:rPr>
        <w:t>historically</w:t>
      </w:r>
      <w:r w:rsidR="00DC5B87">
        <w:t xml:space="preserve"> </w:t>
      </w:r>
      <w:r w:rsidR="00DC5B87">
        <w:lastRenderedPageBreak/>
        <w:t xml:space="preserve">important but </w:t>
      </w:r>
      <w:r w:rsidR="00FE26C3">
        <w:t xml:space="preserve">not </w:t>
      </w:r>
      <w:r w:rsidR="00727984" w:rsidRPr="00FE26C3">
        <w:rPr>
          <w:i/>
          <w:iCs/>
        </w:rPr>
        <w:t>theoretically</w:t>
      </w:r>
      <w:r w:rsidR="00727984">
        <w:t xml:space="preserve"> consequential</w:t>
      </w:r>
      <w:r w:rsidR="00562294">
        <w:t>; it does not alter the main claim advanced here, it supplements it</w:t>
      </w:r>
      <w:r w:rsidR="00DC5B87">
        <w:t>.</w:t>
      </w:r>
      <w:r w:rsidR="007F1B99">
        <w:t xml:space="preserve"> </w:t>
      </w:r>
    </w:p>
    <w:p w14:paraId="32C81516" w14:textId="77777777" w:rsidR="000726E4" w:rsidRPr="00106650" w:rsidRDefault="000726E4" w:rsidP="007909D0">
      <w:pPr>
        <w:pStyle w:val="Body"/>
        <w:contextualSpacing/>
        <w:rPr>
          <w:rFonts w:ascii="Baskerville" w:hAnsi="Baskerville"/>
          <w:sz w:val="22"/>
          <w:szCs w:val="22"/>
        </w:rPr>
      </w:pPr>
      <w:r w:rsidRPr="00106650">
        <w:rPr>
          <w:rFonts w:ascii="Baskerville" w:hAnsi="Baskerville"/>
          <w:sz w:val="22"/>
          <w:szCs w:val="22"/>
        </w:rPr>
        <w:t xml:space="preserve">The cases examined are England, France, Castile, Catalonia, Hungary, Flanders, Italy, </w:t>
      </w:r>
      <w:r w:rsidR="00C531F8" w:rsidRPr="00106650">
        <w:rPr>
          <w:rFonts w:ascii="Baskerville" w:hAnsi="Baskerville"/>
          <w:sz w:val="22"/>
          <w:szCs w:val="22"/>
        </w:rPr>
        <w:t xml:space="preserve">Poland, Sweden, </w:t>
      </w:r>
      <w:r w:rsidR="00FE26C3">
        <w:rPr>
          <w:rFonts w:ascii="Baskerville" w:hAnsi="Baskerville"/>
          <w:sz w:val="22"/>
          <w:szCs w:val="22"/>
        </w:rPr>
        <w:t>Holland</w:t>
      </w:r>
      <w:r w:rsidR="00C531F8" w:rsidRPr="00106650">
        <w:rPr>
          <w:rFonts w:ascii="Baskerville" w:hAnsi="Baskerville"/>
          <w:sz w:val="22"/>
          <w:szCs w:val="22"/>
        </w:rPr>
        <w:t xml:space="preserve">, </w:t>
      </w:r>
      <w:r w:rsidRPr="00106650">
        <w:rPr>
          <w:rFonts w:ascii="Baskerville" w:hAnsi="Baskerville"/>
          <w:sz w:val="22"/>
          <w:szCs w:val="22"/>
        </w:rPr>
        <w:t>the Ottoman Empire, and Russia, with brief consideration of additional cases (</w:t>
      </w:r>
      <w:r w:rsidR="00EC3577" w:rsidRPr="00106650">
        <w:rPr>
          <w:rFonts w:ascii="Baskerville" w:hAnsi="Baskerville"/>
          <w:sz w:val="22"/>
          <w:szCs w:val="22"/>
        </w:rPr>
        <w:t>Denmark</w:t>
      </w:r>
      <w:r w:rsidR="00EC3577">
        <w:rPr>
          <w:rFonts w:ascii="Baskerville" w:hAnsi="Baskerville"/>
          <w:sz w:val="22"/>
          <w:szCs w:val="22"/>
        </w:rPr>
        <w:t xml:space="preserve">, </w:t>
      </w:r>
      <w:r w:rsidR="007F1B99">
        <w:rPr>
          <w:rFonts w:ascii="Baskerville" w:hAnsi="Baskerville"/>
          <w:sz w:val="22"/>
          <w:szCs w:val="22"/>
        </w:rPr>
        <w:t>Sicily</w:t>
      </w:r>
      <w:r w:rsidR="00F14214">
        <w:rPr>
          <w:rFonts w:ascii="Baskerville" w:hAnsi="Baskerville"/>
          <w:sz w:val="22"/>
          <w:szCs w:val="22"/>
        </w:rPr>
        <w:t xml:space="preserve">, Switzerland, </w:t>
      </w:r>
      <w:r w:rsidRPr="00106650">
        <w:rPr>
          <w:rFonts w:ascii="Baskerville" w:hAnsi="Baskerville"/>
          <w:sz w:val="22"/>
          <w:szCs w:val="22"/>
        </w:rPr>
        <w:t>and the Holy Roman Empire*). The concept of a case is problematic</w:t>
      </w:r>
      <w:r w:rsidR="00B70517">
        <w:rPr>
          <w:rFonts w:ascii="Baskerville" w:hAnsi="Baskerville"/>
          <w:sz w:val="22"/>
          <w:szCs w:val="22"/>
        </w:rPr>
        <w:t>:</w:t>
      </w:r>
      <w:r w:rsidRPr="00106650">
        <w:rPr>
          <w:rFonts w:ascii="Baskerville" w:hAnsi="Baskerville"/>
          <w:sz w:val="22"/>
          <w:szCs w:val="22"/>
        </w:rPr>
        <w:t xml:space="preserve"> temporal variation </w:t>
      </w:r>
      <w:r w:rsidR="00B70517">
        <w:rPr>
          <w:rFonts w:ascii="Baskerville" w:hAnsi="Baskerville"/>
          <w:sz w:val="22"/>
          <w:szCs w:val="22"/>
        </w:rPr>
        <w:t xml:space="preserve">exists </w:t>
      </w:r>
      <w:r w:rsidRPr="00106650">
        <w:rPr>
          <w:rFonts w:ascii="Baskerville" w:hAnsi="Baskerville"/>
          <w:sz w:val="22"/>
          <w:szCs w:val="22"/>
        </w:rPr>
        <w:t>within cases (which is leveraged to increase confidence in the conclusions</w:t>
      </w:r>
      <w:proofErr w:type="gramStart"/>
      <w:r w:rsidRPr="00106650">
        <w:rPr>
          <w:rFonts w:ascii="Baskerville" w:hAnsi="Baskerville"/>
          <w:sz w:val="22"/>
          <w:szCs w:val="22"/>
        </w:rPr>
        <w:t>)</w:t>
      </w:r>
      <w:proofErr w:type="gramEnd"/>
      <w:r w:rsidR="00B70517">
        <w:rPr>
          <w:rFonts w:ascii="Baskerville" w:hAnsi="Baskerville"/>
          <w:sz w:val="22"/>
          <w:szCs w:val="22"/>
        </w:rPr>
        <w:t xml:space="preserve"> and </w:t>
      </w:r>
      <w:r w:rsidRPr="00106650">
        <w:rPr>
          <w:rFonts w:ascii="Baskerville" w:hAnsi="Baskerville"/>
          <w:sz w:val="22"/>
          <w:szCs w:val="22"/>
        </w:rPr>
        <w:t>some cases consist of multiple separate units</w:t>
      </w:r>
      <w:r w:rsidR="007E613E">
        <w:rPr>
          <w:rFonts w:ascii="Baskerville" w:hAnsi="Baskerville"/>
          <w:sz w:val="22"/>
          <w:szCs w:val="22"/>
        </w:rPr>
        <w:t xml:space="preserve"> (e.g. </w:t>
      </w:r>
      <w:r w:rsidRPr="00106650">
        <w:rPr>
          <w:rFonts w:ascii="Baskerville" w:hAnsi="Baskerville"/>
          <w:sz w:val="22"/>
          <w:szCs w:val="22"/>
        </w:rPr>
        <w:t>Fl</w:t>
      </w:r>
      <w:r w:rsidR="00AF4FBA">
        <w:rPr>
          <w:rFonts w:ascii="Baskerville" w:hAnsi="Baskerville"/>
          <w:sz w:val="22"/>
          <w:szCs w:val="22"/>
        </w:rPr>
        <w:t>anders</w:t>
      </w:r>
      <w:r w:rsidRPr="00106650">
        <w:rPr>
          <w:rFonts w:ascii="Baskerville" w:hAnsi="Baskerville"/>
          <w:sz w:val="22"/>
          <w:szCs w:val="22"/>
        </w:rPr>
        <w:t xml:space="preserve"> and </w:t>
      </w:r>
      <w:r w:rsidR="007E613E">
        <w:rPr>
          <w:rFonts w:ascii="Baskerville" w:hAnsi="Baskerville"/>
          <w:sz w:val="22"/>
          <w:szCs w:val="22"/>
        </w:rPr>
        <w:t>Italy)</w:t>
      </w:r>
      <w:r w:rsidRPr="00106650">
        <w:rPr>
          <w:rFonts w:ascii="Baskerville" w:hAnsi="Baskerville"/>
          <w:sz w:val="22"/>
          <w:szCs w:val="22"/>
        </w:rPr>
        <w:t>. However, the focus here is on polity-wide governance</w:t>
      </w:r>
      <w:r w:rsidR="00F14214">
        <w:rPr>
          <w:rFonts w:ascii="Baskerville" w:hAnsi="Baskerville"/>
          <w:sz w:val="22"/>
          <w:szCs w:val="22"/>
        </w:rPr>
        <w:t>;</w:t>
      </w:r>
      <w:r w:rsidRPr="00106650">
        <w:rPr>
          <w:rFonts w:ascii="Baskerville" w:hAnsi="Baskerville"/>
          <w:sz w:val="22"/>
          <w:szCs w:val="22"/>
        </w:rPr>
        <w:t xml:space="preserve"> further studies can test the hypotheses at the more micro level. </w:t>
      </w:r>
    </w:p>
    <w:p w14:paraId="14E884A9" w14:textId="14982B7E" w:rsidR="000726E4" w:rsidRPr="009F14AB" w:rsidRDefault="000726E4" w:rsidP="009F14AB">
      <w:r w:rsidRPr="00106650">
        <w:t xml:space="preserve">Cases were selected on two main criteria. The first is sufficiency in establishing necessary conditions; the second is availability of evidence on critical variables </w:t>
      </w:r>
      <w:r w:rsidRPr="00106650">
        <w:rPr>
          <w:rStyle w:val="PageNumber"/>
          <w:i/>
          <w:iCs/>
        </w:rPr>
        <w:t>in the very early period, before the institution first appears.</w:t>
      </w:r>
      <w:r w:rsidRPr="00106650">
        <w:t xml:space="preserve"> </w:t>
      </w:r>
      <w:r w:rsidR="00E81800">
        <w:t xml:space="preserve">Some methodologists have argued that </w:t>
      </w:r>
      <w:r w:rsidR="002F6E6C">
        <w:t xml:space="preserve">if </w:t>
      </w:r>
      <w:r w:rsidRPr="00106650">
        <w:t xml:space="preserve">about five cases with the outcome of interest </w:t>
      </w:r>
      <w:r w:rsidR="00FA471B">
        <w:t>display</w:t>
      </w:r>
      <w:r w:rsidRPr="00106650">
        <w:t xml:space="preserve"> the posited factor, necessity can be affirmed</w:t>
      </w:r>
      <w:r w:rsidR="00E738D8">
        <w:t xml:space="preserve"> </w:t>
      </w:r>
      <w:r w:rsidRPr="00106650">
        <w:t xml:space="preserve"> with 95% confidence.</w:t>
      </w:r>
      <w:r w:rsidRPr="00106650">
        <w:rPr>
          <w:rStyle w:val="PageNumber"/>
          <w:vertAlign w:val="superscript"/>
        </w:rPr>
        <w:footnoteReference w:id="114"/>
      </w:r>
      <w:r w:rsidRPr="00106650">
        <w:t xml:space="preserve"> </w:t>
      </w:r>
      <w:r w:rsidR="005E5A57">
        <w:t>However that may be, this study aims to show that</w:t>
      </w:r>
      <w:r w:rsidR="00E738D8">
        <w:t xml:space="preserve"> </w:t>
      </w:r>
      <w:r w:rsidR="005E5A57">
        <w:t xml:space="preserve">strong central powers, </w:t>
      </w:r>
      <w:r w:rsidRPr="00106650">
        <w:t xml:space="preserve">especially over the most powerful social groups, </w:t>
      </w:r>
      <w:r w:rsidR="005904DB">
        <w:t>are</w:t>
      </w:r>
      <w:r w:rsidRPr="00106650">
        <w:t xml:space="preserve"> a precondition of representative institutions</w:t>
      </w:r>
      <w:r w:rsidR="00E738D8">
        <w:t xml:space="preserve"> at least in the major cases typically examined in social science</w:t>
      </w:r>
      <w:r w:rsidRPr="00106650">
        <w:t>. For this</w:t>
      </w:r>
      <w:r w:rsidR="00646338">
        <w:t>,</w:t>
      </w:r>
      <w:r w:rsidRPr="00106650">
        <w:t xml:space="preserve"> </w:t>
      </w:r>
      <w:r w:rsidR="00646338">
        <w:t xml:space="preserve">England </w:t>
      </w:r>
      <w:r w:rsidR="00F81B9C">
        <w:t>is a</w:t>
      </w:r>
      <w:r w:rsidR="00F81B9C" w:rsidRPr="00106650">
        <w:t xml:space="preserve"> “crucial test</w:t>
      </w:r>
      <w:r w:rsidRPr="00106650">
        <w:t>,</w:t>
      </w:r>
      <w:r w:rsidR="00F81B9C">
        <w:t>”</w:t>
      </w:r>
      <w:r w:rsidRPr="00106650">
        <w:t xml:space="preserve"> </w:t>
      </w:r>
      <w:r w:rsidR="00F81B9C">
        <w:t>since it</w:t>
      </w:r>
      <w:r w:rsidRPr="00106650">
        <w:t xml:space="preserve"> generated the alternative hypotheses challenged in this account.</w:t>
      </w:r>
      <w:r w:rsidRPr="00106650">
        <w:rPr>
          <w:rStyle w:val="FootnoteReference"/>
        </w:rPr>
        <w:footnoteReference w:id="115"/>
      </w:r>
      <w:r w:rsidRPr="00106650">
        <w:t xml:space="preserve"> </w:t>
      </w:r>
    </w:p>
    <w:p w14:paraId="2E617D9D" w14:textId="6A6B9A80" w:rsidR="000726E4" w:rsidRPr="00106650" w:rsidRDefault="000726E4" w:rsidP="0042750E">
      <w:r w:rsidRPr="00106650">
        <w:t xml:space="preserve">This is then confirmed </w:t>
      </w:r>
      <w:r w:rsidR="00F81B9C">
        <w:t>through</w:t>
      </w:r>
      <w:r w:rsidRPr="00106650">
        <w:t xml:space="preserve"> the method of congruence </w:t>
      </w:r>
      <w:r w:rsidR="007B3183">
        <w:t>in</w:t>
      </w:r>
      <w:r w:rsidRPr="00106650">
        <w:t xml:space="preserve"> further cases, to assess whether the values of the necessary condition and outcome co-vary in the expected direction.</w:t>
      </w:r>
      <w:r w:rsidRPr="00106650">
        <w:rPr>
          <w:rStyle w:val="FootnoteReference"/>
        </w:rPr>
        <w:footnoteReference w:id="116"/>
      </w:r>
      <w:r w:rsidRPr="00106650">
        <w:t xml:space="preserve"> Early Castile, early Catalonia, Hungary, and periods of Flemish and Dutch history offer confirmation, with indications on other cases. </w:t>
      </w:r>
      <w:r w:rsidR="0003783E">
        <w:t>The logic is also observed in cases where ruler power was weaker and only sufficient to control a lower nobility</w:t>
      </w:r>
      <w:bookmarkStart w:id="97" w:name="_Ref314482748"/>
      <w:r w:rsidR="00636ECF">
        <w:t xml:space="preserve">, </w:t>
      </w:r>
      <w:r w:rsidR="00921620">
        <w:t>the</w:t>
      </w:r>
      <w:r w:rsidR="00636ECF">
        <w:t xml:space="preserve"> pattern</w:t>
      </w:r>
      <w:r w:rsidR="00921620">
        <w:t xml:space="preserve"> I </w:t>
      </w:r>
      <w:r w:rsidR="007A0C0D" w:rsidRPr="007A0C0D">
        <w:t>call second-best constitutionalism.</w:t>
      </w:r>
      <w:r w:rsidRPr="00E76904">
        <w:rPr>
          <w:rStyle w:val="FootnoteReference"/>
        </w:rPr>
        <w:footnoteReference w:id="117"/>
      </w:r>
      <w:bookmarkEnd w:id="97"/>
      <w:r w:rsidRPr="00E76904">
        <w:rPr>
          <w:sz w:val="21"/>
          <w:szCs w:val="21"/>
        </w:rPr>
        <w:t xml:space="preserve"> </w:t>
      </w:r>
      <w:r w:rsidRPr="00106650">
        <w:t xml:space="preserve">This </w:t>
      </w:r>
      <w:r w:rsidR="00636ECF">
        <w:t xml:space="preserve">also </w:t>
      </w:r>
      <w:r w:rsidRPr="00106650">
        <w:t>explains</w:t>
      </w:r>
      <w:r w:rsidR="00986017">
        <w:t xml:space="preserve"> historical</w:t>
      </w:r>
      <w:r w:rsidRPr="00106650">
        <w:t xml:space="preserve"> “anomalies,” such as the </w:t>
      </w:r>
      <w:r w:rsidR="00E41373">
        <w:t>brief</w:t>
      </w:r>
      <w:r w:rsidRPr="00106650">
        <w:t xml:space="preserve"> representative activity in seventeenth century Russia, as well as periods of Hungarian and Polish history, when ruler authority declined. </w:t>
      </w:r>
      <w:r w:rsidR="00636ECF">
        <w:t xml:space="preserve">The argument is strengthened by considering </w:t>
      </w:r>
      <w:r w:rsidRPr="00106650">
        <w:t>cases thought to prove the conventional logic: city-states</w:t>
      </w:r>
      <w:r w:rsidR="00463AB7">
        <w:t>, where</w:t>
      </w:r>
      <w:r w:rsidRPr="00106650">
        <w:t xml:space="preserve"> representative activity </w:t>
      </w:r>
      <w:r w:rsidR="00463AB7">
        <w:t xml:space="preserve">appears to occur </w:t>
      </w:r>
      <w:r w:rsidRPr="00106650">
        <w:t>without strong rulers. I show how these are cases of omitted variable bias due to a truncated temporal frame: lords were central in first organizing political life.</w:t>
      </w:r>
    </w:p>
    <w:p w14:paraId="6D1CC287" w14:textId="77777777" w:rsidR="000726E4" w:rsidRPr="00106650" w:rsidRDefault="000726E4" w:rsidP="0037492E">
      <w:r w:rsidRPr="00106650">
        <w:t xml:space="preserve">Cases where </w:t>
      </w:r>
      <w:r w:rsidR="006F08F6">
        <w:t>ruler power was low</w:t>
      </w:r>
      <w:r w:rsidRPr="00106650">
        <w:t xml:space="preserve"> and the outcome is not observed</w:t>
      </w:r>
      <w:r w:rsidR="006F08F6">
        <w:t xml:space="preserve"> </w:t>
      </w:r>
      <w:r w:rsidRPr="00106650">
        <w:t xml:space="preserve">only indirectly support </w:t>
      </w:r>
      <w:r w:rsidR="00463AB7">
        <w:t>a</w:t>
      </w:r>
      <w:r w:rsidR="006F08F6">
        <w:t xml:space="preserve"> </w:t>
      </w:r>
      <w:r w:rsidR="000D3D3F">
        <w:t xml:space="preserve">claim about </w:t>
      </w:r>
      <w:r w:rsidRPr="00106650">
        <w:t>necessity.</w:t>
      </w:r>
      <w:r w:rsidRPr="00E76904">
        <w:rPr>
          <w:rStyle w:val="PageNumber"/>
          <w:vertAlign w:val="superscript"/>
        </w:rPr>
        <w:footnoteReference w:id="118"/>
      </w:r>
      <w:r w:rsidRPr="00106650">
        <w:t xml:space="preserve"> </w:t>
      </w:r>
      <w:r w:rsidR="00056167">
        <w:t xml:space="preserve">Still, </w:t>
      </w:r>
      <w:r w:rsidR="00BB22E1">
        <w:t>France</w:t>
      </w:r>
      <w:r w:rsidRPr="00106650">
        <w:t xml:space="preserve"> and </w:t>
      </w:r>
      <w:r w:rsidR="00BB22E1">
        <w:t>Spain had weak representative regimes</w:t>
      </w:r>
      <w:r w:rsidR="00056167">
        <w:t xml:space="preserve"> and I show </w:t>
      </w:r>
      <w:r w:rsidR="00BB22E1">
        <w:t xml:space="preserve">their kings </w:t>
      </w:r>
      <w:r w:rsidR="006F08F6">
        <w:t xml:space="preserve">were </w:t>
      </w:r>
      <w:r w:rsidRPr="00106650">
        <w:t xml:space="preserve">generally </w:t>
      </w:r>
      <w:r w:rsidR="006F08F6">
        <w:t xml:space="preserve">too </w:t>
      </w:r>
      <w:r w:rsidRPr="00106650">
        <w:t xml:space="preserve">weak </w:t>
      </w:r>
      <w:r w:rsidR="006F08F6">
        <w:t xml:space="preserve">to </w:t>
      </w:r>
      <w:r w:rsidRPr="00106650">
        <w:t xml:space="preserve">enforce conditionality. </w:t>
      </w:r>
      <w:r w:rsidR="00056167">
        <w:t>Moreover</w:t>
      </w:r>
      <w:r w:rsidRPr="00106650">
        <w:t xml:space="preserve">, </w:t>
      </w:r>
      <w:r w:rsidR="00606998">
        <w:t>variation</w:t>
      </w:r>
      <w:r w:rsidRPr="00106650">
        <w:t xml:space="preserve"> in the degree and type of control across time</w:t>
      </w:r>
      <w:r w:rsidR="00015395">
        <w:t xml:space="preserve"> shaped</w:t>
      </w:r>
      <w:r w:rsidRPr="00106650">
        <w:t xml:space="preserve"> outcomes</w:t>
      </w:r>
      <w:r w:rsidR="00015395">
        <w:t xml:space="preserve"> in the predicted direction</w:t>
      </w:r>
      <w:r w:rsidR="009879EA">
        <w:t xml:space="preserve">: representative institutions were </w:t>
      </w:r>
      <w:r w:rsidRPr="00106650">
        <w:t>phased out at the central level</w:t>
      </w:r>
      <w:r w:rsidR="009879EA">
        <w:t xml:space="preserve"> in </w:t>
      </w:r>
      <w:r w:rsidR="00070AD8">
        <w:t>France,</w:t>
      </w:r>
      <w:r w:rsidR="009879EA">
        <w:t xml:space="preserve"> but not in Castile</w:t>
      </w:r>
      <w:r w:rsidR="00E94C23">
        <w:t xml:space="preserve"> (until the Napoleonic conquest)</w:t>
      </w:r>
      <w:r w:rsidR="00015395">
        <w:t xml:space="preserve"> where original powers were higher</w:t>
      </w:r>
      <w:r w:rsidRPr="00106650">
        <w:t xml:space="preserve">. Ordinal comparison therefore increases confidence in the </w:t>
      </w:r>
      <w:r w:rsidR="00070AD8" w:rsidRPr="00106650">
        <w:t>mechanism</w:t>
      </w:r>
      <w:r w:rsidR="00070AD8">
        <w:t xml:space="preserve">’s </w:t>
      </w:r>
      <w:r w:rsidRPr="00106650">
        <w:t>plausibility.</w:t>
      </w:r>
    </w:p>
    <w:p w14:paraId="035FB4BA" w14:textId="247FF689" w:rsidR="000726E4" w:rsidRPr="00106650" w:rsidRDefault="000726E4" w:rsidP="000D0B3C">
      <w:r w:rsidRPr="00106650">
        <w:t>The necessary condition of power preponderance is measured through different observable implications. The conventional measure is taxation.</w:t>
      </w:r>
      <w:r w:rsidRPr="00106650">
        <w:rPr>
          <w:rStyle w:val="FootnoteReference"/>
        </w:rPr>
        <w:footnoteReference w:id="119"/>
      </w:r>
      <w:r w:rsidRPr="00106650">
        <w:t xml:space="preserve"> </w:t>
      </w:r>
      <w:r w:rsidR="0021328F">
        <w:t xml:space="preserve">It </w:t>
      </w:r>
      <w:r w:rsidR="002923B6">
        <w:t>will be shown to be initially</w:t>
      </w:r>
      <w:r w:rsidRPr="00106650">
        <w:t xml:space="preserve"> exogenous</w:t>
      </w:r>
      <w:r w:rsidR="0021328F">
        <w:t xml:space="preserve">, as </w:t>
      </w:r>
      <w:r w:rsidR="001F71C4">
        <w:t xml:space="preserve">some </w:t>
      </w:r>
      <w:r w:rsidR="0021328F">
        <w:t>taxing capacity precedes representation</w:t>
      </w:r>
      <w:r w:rsidRPr="00106650">
        <w:t>. Further indicators of this capacity, land control, the granting and enforcement of conditional rights to land, the creation of a uniform court system, the fusion of judicial with political and fiscal functions, the imposition of judicial service</w:t>
      </w:r>
      <w:r w:rsidR="002923B6">
        <w:t>,</w:t>
      </w:r>
      <w:r w:rsidRPr="00106650">
        <w:t xml:space="preserve"> especially on the most powerful </w:t>
      </w:r>
      <w:r w:rsidRPr="00106650">
        <w:lastRenderedPageBreak/>
        <w:t>groups, and of the obligation of representation, are examined through structured, focused comparisons across Western European cases</w:t>
      </w:r>
      <w:r w:rsidR="00DF6AAB">
        <w:t>, though data are highly unsystematic</w:t>
      </w:r>
      <w:r w:rsidRPr="00106650">
        <w:t xml:space="preserve">. Clearly separating cause and effect is hard, as many of the effects reinforce the cause (judicial centralization increases royal power) but some </w:t>
      </w:r>
      <w:r w:rsidR="002923B6">
        <w:t xml:space="preserve">state </w:t>
      </w:r>
      <w:r w:rsidRPr="00106650">
        <w:t>capacity must be already present.</w:t>
      </w:r>
    </w:p>
    <w:p w14:paraId="09A4E478" w14:textId="64D08F43" w:rsidR="000726E4" w:rsidRPr="00106650" w:rsidRDefault="000726E4" w:rsidP="008D3D7D">
      <w:r w:rsidRPr="00106650">
        <w:t xml:space="preserve">England is then set against two prototypical contrasts, Russia and the Ottoman Empire, which did not develop polity-wide representative institutions, even though their rulers are claimed to have “owned all the land,” as I show English kings did. </w:t>
      </w:r>
      <w:r w:rsidR="0080145A">
        <w:t xml:space="preserve">Unlike arguments on sufficiency, </w:t>
      </w:r>
      <w:r w:rsidR="002712A6">
        <w:t xml:space="preserve">ones on </w:t>
      </w:r>
      <w:r w:rsidRPr="00106650">
        <w:t xml:space="preserve">necessary conditions </w:t>
      </w:r>
      <w:r w:rsidR="0080145A">
        <w:t xml:space="preserve">are </w:t>
      </w:r>
      <w:r w:rsidR="0079073F">
        <w:t>un</w:t>
      </w:r>
      <w:r w:rsidRPr="00106650">
        <w:t xml:space="preserve">affected by cases </w:t>
      </w:r>
      <w:r w:rsidR="0080145A">
        <w:t xml:space="preserve">that </w:t>
      </w:r>
      <w:r w:rsidRPr="00106650">
        <w:t xml:space="preserve">have the condition but not the outcome. Nonetheless, </w:t>
      </w:r>
      <w:r w:rsidR="002712A6">
        <w:t>such</w:t>
      </w:r>
      <w:r w:rsidRPr="00106650">
        <w:t xml:space="preserve"> cases help identify what distinguished the “West” from regions </w:t>
      </w:r>
      <w:r w:rsidR="002712A6">
        <w:t>without</w:t>
      </w:r>
      <w:r w:rsidRPr="00106650">
        <w:t xml:space="preserve"> a representative tradition. Although they </w:t>
      </w:r>
      <w:r w:rsidR="001B35D4">
        <w:t>appear</w:t>
      </w:r>
      <w:r w:rsidRPr="00106650">
        <w:t xml:space="preserve"> to be </w:t>
      </w:r>
      <w:r w:rsidR="005E0D6D">
        <w:t xml:space="preserve">very </w:t>
      </w:r>
      <w:r w:rsidRPr="00106650">
        <w:t xml:space="preserve">different cases compared to England, they are remarkably similar across </w:t>
      </w:r>
      <w:r w:rsidR="001B35D4">
        <w:t>many</w:t>
      </w:r>
      <w:r w:rsidRPr="00106650">
        <w:t xml:space="preserve"> key dimensions. The difference lies instead in the </w:t>
      </w:r>
      <w:r w:rsidR="000E719E">
        <w:t>practice</w:t>
      </w:r>
      <w:r w:rsidRPr="00106650">
        <w:t xml:space="preserve"> of obligation-based representation and the organization of collective responsibility at a supra-local level by the state, both absent in the two eastern cases</w:t>
      </w:r>
      <w:r w:rsidR="008F6A1D">
        <w:t xml:space="preserve">, </w:t>
      </w:r>
      <w:r w:rsidR="009D6D19">
        <w:t>as</w:t>
      </w:r>
      <w:r w:rsidR="008F6A1D">
        <w:t xml:space="preserve"> weaker state powers</w:t>
      </w:r>
      <w:r w:rsidR="009D6D19">
        <w:t xml:space="preserve"> would predict</w:t>
      </w:r>
      <w:r w:rsidR="008F6A1D">
        <w:t>.</w:t>
      </w:r>
    </w:p>
    <w:p w14:paraId="15DD791B" w14:textId="602FB1DC" w:rsidR="000726E4" w:rsidRPr="00106650" w:rsidRDefault="004B58F1" w:rsidP="008D3D7D">
      <w:r>
        <w:t xml:space="preserve">[rewrite </w:t>
      </w:r>
      <w:proofErr w:type="gramStart"/>
      <w:r>
        <w:t>this]*</w:t>
      </w:r>
      <w:proofErr w:type="gramEnd"/>
      <w:r w:rsidR="000726E4" w:rsidRPr="00106650">
        <w:t xml:space="preserve">Cases with some representative activity, but </w:t>
      </w:r>
      <w:r w:rsidR="00B8392F">
        <w:t>limited</w:t>
      </w:r>
      <w:r w:rsidR="000726E4" w:rsidRPr="00106650">
        <w:t xml:space="preserve"> evidence on the early period of origins</w:t>
      </w:r>
      <w:r w:rsidR="00B8392F">
        <w:t>,</w:t>
      </w:r>
      <w:r w:rsidR="000726E4" w:rsidRPr="00106650">
        <w:t xml:space="preserve"> cannot be assessed, since later periods</w:t>
      </w:r>
      <w:r w:rsidR="00B8392F">
        <w:t xml:space="preserve"> often display inverse dynamics</w:t>
      </w:r>
      <w:r w:rsidR="000726E4" w:rsidRPr="00106650">
        <w:t>. England after the fourteenth century seemed like a case where “rights” led to “constraint” on royal authority, but this outcome cannot inform us about conditions of emergence. Accordingly, some well-</w:t>
      </w:r>
      <w:r w:rsidR="000726E4" w:rsidRPr="00490281">
        <w:t xml:space="preserve">known cases cannot be treated here and await more detailed information on the early period </w:t>
      </w:r>
      <w:r w:rsidR="00EC3FA7">
        <w:t>(</w:t>
      </w:r>
      <w:r w:rsidR="000726E4" w:rsidRPr="00490281">
        <w:t xml:space="preserve">Norway, Iceland, </w:t>
      </w:r>
      <w:r w:rsidR="007C4477">
        <w:t>*</w:t>
      </w:r>
      <w:r w:rsidR="000726E4" w:rsidRPr="00490281">
        <w:t xml:space="preserve">the Sicilian Norman kingdom, many small central European kingdoms, and the </w:t>
      </w:r>
      <w:r w:rsidR="007C4477">
        <w:t>*</w:t>
      </w:r>
      <w:r w:rsidR="000726E4" w:rsidRPr="00490281">
        <w:t>Swiss Cantons</w:t>
      </w:r>
      <w:r w:rsidR="00EC3FA7">
        <w:t>)</w:t>
      </w:r>
      <w:r w:rsidR="000726E4" w:rsidRPr="00490281">
        <w:t>.</w:t>
      </w:r>
      <w:r w:rsidR="000726E4" w:rsidRPr="00490281">
        <w:rPr>
          <w:rStyle w:val="FootnoteReference"/>
        </w:rPr>
        <w:footnoteReference w:id="120"/>
      </w:r>
      <w:r w:rsidR="000726E4" w:rsidRPr="00490281">
        <w:t xml:space="preserve"> I </w:t>
      </w:r>
      <w:r w:rsidR="000B645B">
        <w:t xml:space="preserve">instead </w:t>
      </w:r>
      <w:r w:rsidR="00CB28DE">
        <w:t>identify</w:t>
      </w:r>
      <w:r w:rsidR="000726E4" w:rsidRPr="00490281">
        <w:t xml:space="preserve"> the evidence that woul</w:t>
      </w:r>
      <w:r w:rsidR="000726E4" w:rsidRPr="00106650">
        <w:t xml:space="preserve">d prove the claims: ruler powers, especially </w:t>
      </w:r>
      <w:r w:rsidR="0075241D">
        <w:t>on</w:t>
      </w:r>
      <w:r w:rsidR="000726E4" w:rsidRPr="00106650">
        <w:t xml:space="preserve"> the most powerful, that </w:t>
      </w:r>
      <w:r w:rsidR="00DC3E45">
        <w:t>pre</w:t>
      </w:r>
      <w:r w:rsidR="000726E4" w:rsidRPr="00106650">
        <w:t xml:space="preserve">date the institution, control of land </w:t>
      </w:r>
      <w:r w:rsidR="00F404AE">
        <w:t>in conditional terms</w:t>
      </w:r>
      <w:r w:rsidR="000726E4" w:rsidRPr="00106650">
        <w:t xml:space="preserve">, </w:t>
      </w:r>
      <w:r w:rsidR="000B645B">
        <w:t>strength of judicial courts</w:t>
      </w:r>
      <w:r w:rsidR="000726E4" w:rsidRPr="00106650">
        <w:t xml:space="preserve">, and the practice of collective responsibility and petitions. </w:t>
      </w:r>
      <w:r w:rsidR="00B776FF">
        <w:t xml:space="preserve">The </w:t>
      </w:r>
      <w:r w:rsidR="00B776FF" w:rsidRPr="00490281">
        <w:t>early United States</w:t>
      </w:r>
      <w:r w:rsidR="00B776FF">
        <w:t>, by contrast,</w:t>
      </w:r>
      <w:r w:rsidR="00B776FF" w:rsidRPr="00490281">
        <w:t xml:space="preserve"> </w:t>
      </w:r>
      <w:r w:rsidR="00B776FF">
        <w:t>has rich records that promise an intriguing comparison.</w:t>
      </w:r>
      <w:r w:rsidR="009847DE">
        <w:t xml:space="preserve"> </w:t>
      </w:r>
      <w:r w:rsidR="007B1D4A">
        <w:t xml:space="preserve">So do the cases of the </w:t>
      </w:r>
      <w:proofErr w:type="spellStart"/>
      <w:r w:rsidR="000726E4" w:rsidRPr="00490281">
        <w:t>the</w:t>
      </w:r>
      <w:proofErr w:type="spellEnd"/>
      <w:r w:rsidR="000726E4" w:rsidRPr="00490281">
        <w:t xml:space="preserve"> Byzantine Empire, Japan, and China</w:t>
      </w:r>
      <w:r w:rsidR="007B1D4A">
        <w:t>.</w:t>
      </w:r>
      <w:r w:rsidR="000726E4" w:rsidRPr="00490281">
        <w:t xml:space="preserve"> </w:t>
      </w:r>
    </w:p>
    <w:p w14:paraId="6C7BCC69" w14:textId="77777777" w:rsidR="000726E4" w:rsidRPr="00106650" w:rsidRDefault="000726E4" w:rsidP="000D0B3C">
      <w:r w:rsidRPr="00106650">
        <w:t xml:space="preserve">The structure of the book is as follows. Parts One and Two distinguish between the origins of </w:t>
      </w:r>
      <w:r w:rsidRPr="00106650">
        <w:rPr>
          <w:i/>
        </w:rPr>
        <w:t>institutions</w:t>
      </w:r>
      <w:r w:rsidRPr="00106650">
        <w:t xml:space="preserve"> and of representative </w:t>
      </w:r>
      <w:r w:rsidRPr="00106650">
        <w:rPr>
          <w:i/>
        </w:rPr>
        <w:t>practice</w:t>
      </w:r>
      <w:r w:rsidRPr="00106650">
        <w:t xml:space="preserve">. Part One </w:t>
      </w:r>
      <w:r w:rsidR="00A40A39">
        <w:t>attributes</w:t>
      </w:r>
      <w:r w:rsidRPr="00106650">
        <w:t xml:space="preserve"> representative institutions </w:t>
      </w:r>
      <w:r w:rsidR="00A40A39">
        <w:t>to</w:t>
      </w:r>
      <w:r w:rsidRPr="00106650">
        <w:t xml:space="preserve"> noble compellence based on conditional land tenure, which prioritized judicial processes</w:t>
      </w:r>
      <w:r w:rsidR="00A40A39">
        <w:t xml:space="preserve"> that had</w:t>
      </w:r>
      <w:r w:rsidRPr="00106650">
        <w:t xml:space="preserve"> both regularity and bottom-up demand. This </w:t>
      </w:r>
      <w:r w:rsidR="00F67C3A">
        <w:t>led to</w:t>
      </w:r>
      <w:r w:rsidRPr="00106650">
        <w:t xml:space="preserve"> functional fusion, </w:t>
      </w:r>
      <w:r w:rsidR="00F67C3A">
        <w:t xml:space="preserve">a theory explained by comparing </w:t>
      </w:r>
      <w:r w:rsidRPr="00106650">
        <w:t>English and French institutions. The argument is confirmed at the aggregate level by drawing on accounts of how Civil and Common Law diverged.</w:t>
      </w:r>
    </w:p>
    <w:p w14:paraId="645DBC8C" w14:textId="77777777" w:rsidR="009072D1" w:rsidRDefault="000726E4" w:rsidP="000D0B3C">
      <w:pPr>
        <w:rPr>
          <w:lang w:eastAsia="ja-JP"/>
        </w:rPr>
      </w:pPr>
      <w:r w:rsidRPr="00106650">
        <w:rPr>
          <w:lang w:eastAsia="ja-JP"/>
        </w:rPr>
        <w:t xml:space="preserve">Part Two explains </w:t>
      </w:r>
      <w:r w:rsidR="00082E63">
        <w:rPr>
          <w:lang w:eastAsia="ja-JP"/>
        </w:rPr>
        <w:t>how</w:t>
      </w:r>
      <w:r w:rsidRPr="00106650">
        <w:rPr>
          <w:lang w:eastAsia="ja-JP"/>
        </w:rPr>
        <w:t xml:space="preserve"> representative </w:t>
      </w:r>
      <w:r w:rsidRPr="00106650">
        <w:rPr>
          <w:i/>
          <w:lang w:eastAsia="ja-JP"/>
        </w:rPr>
        <w:t>practice</w:t>
      </w:r>
      <w:r w:rsidR="00082E63">
        <w:rPr>
          <w:lang w:eastAsia="ja-JP"/>
        </w:rPr>
        <w:t xml:space="preserve"> w</w:t>
      </w:r>
      <w:r w:rsidR="00F54958">
        <w:rPr>
          <w:lang w:eastAsia="ja-JP"/>
        </w:rPr>
        <w:t xml:space="preserve">as </w:t>
      </w:r>
      <w:r w:rsidRPr="00106650">
        <w:rPr>
          <w:lang w:eastAsia="ja-JP"/>
        </w:rPr>
        <w:t xml:space="preserve">originally an obligation </w:t>
      </w:r>
      <w:r w:rsidR="00082E63">
        <w:rPr>
          <w:lang w:eastAsia="ja-JP"/>
        </w:rPr>
        <w:t xml:space="preserve">that was more effectively imposed where </w:t>
      </w:r>
      <w:r w:rsidR="00C34D37">
        <w:rPr>
          <w:lang w:eastAsia="ja-JP"/>
        </w:rPr>
        <w:t>compellence</w:t>
      </w:r>
      <w:r w:rsidR="00082E63">
        <w:rPr>
          <w:lang w:eastAsia="ja-JP"/>
        </w:rPr>
        <w:t xml:space="preserve"> powers were already higher, </w:t>
      </w:r>
      <w:r w:rsidR="000713D8" w:rsidRPr="00106650">
        <w:rPr>
          <w:lang w:eastAsia="ja-JP"/>
        </w:rPr>
        <w:t>by comparing England with France and Castile</w:t>
      </w:r>
      <w:r w:rsidRPr="00106650">
        <w:rPr>
          <w:lang w:eastAsia="ja-JP"/>
        </w:rPr>
        <w:t xml:space="preserve">. Part Three addresses </w:t>
      </w:r>
      <w:r w:rsidR="00C34D37">
        <w:rPr>
          <w:lang w:eastAsia="ja-JP"/>
        </w:rPr>
        <w:t xml:space="preserve">alternative hypotheses </w:t>
      </w:r>
      <w:r w:rsidR="00490B87">
        <w:rPr>
          <w:lang w:eastAsia="ja-JP"/>
        </w:rPr>
        <w:t xml:space="preserve">ascribing representation to </w:t>
      </w:r>
      <w:r w:rsidRPr="00106650">
        <w:rPr>
          <w:lang w:eastAsia="ja-JP"/>
        </w:rPr>
        <w:t>trade</w:t>
      </w:r>
      <w:r w:rsidR="00490B87">
        <w:rPr>
          <w:lang w:eastAsia="ja-JP"/>
        </w:rPr>
        <w:t xml:space="preserve"> growth</w:t>
      </w:r>
      <w:r w:rsidRPr="00106650">
        <w:rPr>
          <w:lang w:eastAsia="ja-JP"/>
        </w:rPr>
        <w:t xml:space="preserve">. </w:t>
      </w:r>
      <w:r w:rsidR="00844456">
        <w:rPr>
          <w:lang w:eastAsia="ja-JP"/>
        </w:rPr>
        <w:t xml:space="preserve">It shows how trade </w:t>
      </w:r>
      <w:r w:rsidR="00490B87">
        <w:rPr>
          <w:lang w:eastAsia="ja-JP"/>
        </w:rPr>
        <w:t xml:space="preserve">was </w:t>
      </w:r>
      <w:r w:rsidR="00844456">
        <w:rPr>
          <w:lang w:eastAsia="ja-JP"/>
        </w:rPr>
        <w:t xml:space="preserve">endogenous to </w:t>
      </w:r>
      <w:r w:rsidR="00757194">
        <w:rPr>
          <w:lang w:eastAsia="ja-JP"/>
        </w:rPr>
        <w:t>strong central authority</w:t>
      </w:r>
      <w:r w:rsidR="009072D1">
        <w:rPr>
          <w:lang w:eastAsia="ja-JP"/>
        </w:rPr>
        <w:t>,</w:t>
      </w:r>
      <w:r w:rsidR="00757194">
        <w:rPr>
          <w:lang w:eastAsia="ja-JP"/>
        </w:rPr>
        <w:t xml:space="preserve"> </w:t>
      </w:r>
      <w:r w:rsidR="00BE65F2" w:rsidRPr="00106650">
        <w:rPr>
          <w:lang w:eastAsia="ja-JP"/>
        </w:rPr>
        <w:t xml:space="preserve">by comparing </w:t>
      </w:r>
      <w:r w:rsidR="00B2345F">
        <w:rPr>
          <w:lang w:eastAsia="ja-JP"/>
        </w:rPr>
        <w:t xml:space="preserve">two classic cases, </w:t>
      </w:r>
      <w:r w:rsidR="00757194">
        <w:rPr>
          <w:lang w:eastAsia="ja-JP"/>
        </w:rPr>
        <w:t xml:space="preserve">the </w:t>
      </w:r>
      <w:r w:rsidR="00BE65F2" w:rsidRPr="00106650">
        <w:rPr>
          <w:lang w:eastAsia="ja-JP"/>
        </w:rPr>
        <w:t>English and Spanish wool trades</w:t>
      </w:r>
      <w:r w:rsidR="00490B87">
        <w:rPr>
          <w:lang w:eastAsia="ja-JP"/>
        </w:rPr>
        <w:t>.</w:t>
      </w:r>
      <w:r w:rsidR="00757194">
        <w:rPr>
          <w:lang w:eastAsia="ja-JP"/>
        </w:rPr>
        <w:t xml:space="preserve"> </w:t>
      </w:r>
    </w:p>
    <w:p w14:paraId="7B172FFB" w14:textId="77777777" w:rsidR="000726E4" w:rsidRPr="00106650" w:rsidRDefault="000726E4" w:rsidP="000D0B3C">
      <w:pPr>
        <w:rPr>
          <w:lang w:eastAsia="ja-JP"/>
        </w:rPr>
      </w:pPr>
      <w:r w:rsidRPr="00106650">
        <w:rPr>
          <w:lang w:eastAsia="ja-JP"/>
        </w:rPr>
        <w:t xml:space="preserve">Part Four expands on the role of land and conditionality, which </w:t>
      </w:r>
      <w:r w:rsidR="00CC2FC9">
        <w:rPr>
          <w:lang w:eastAsia="ja-JP"/>
        </w:rPr>
        <w:t>emerge as</w:t>
      </w:r>
      <w:r w:rsidRPr="00106650">
        <w:rPr>
          <w:lang w:eastAsia="ja-JP"/>
        </w:rPr>
        <w:t xml:space="preserve"> primary motors for representation. </w:t>
      </w:r>
      <w:r w:rsidR="00EC4B1B">
        <w:rPr>
          <w:lang w:eastAsia="ja-JP"/>
        </w:rPr>
        <w:t>Conditionality</w:t>
      </w:r>
      <w:r w:rsidR="00E640CB">
        <w:rPr>
          <w:lang w:eastAsia="ja-JP"/>
        </w:rPr>
        <w:t xml:space="preserve"> </w:t>
      </w:r>
      <w:r w:rsidR="00CC2FC9">
        <w:rPr>
          <w:lang w:eastAsia="ja-JP"/>
        </w:rPr>
        <w:t xml:space="preserve">also </w:t>
      </w:r>
      <w:r w:rsidR="00E640CB">
        <w:rPr>
          <w:lang w:eastAsia="ja-JP"/>
        </w:rPr>
        <w:t xml:space="preserve">explains </w:t>
      </w:r>
      <w:r w:rsidR="00664AFC">
        <w:rPr>
          <w:lang w:eastAsia="ja-JP"/>
        </w:rPr>
        <w:t xml:space="preserve">the </w:t>
      </w:r>
      <w:r w:rsidRPr="00106650">
        <w:rPr>
          <w:lang w:eastAsia="ja-JP"/>
        </w:rPr>
        <w:t xml:space="preserve">“second-best constitutionalism,” exhibited in </w:t>
      </w:r>
      <w:r w:rsidR="00E640CB">
        <w:rPr>
          <w:lang w:eastAsia="ja-JP"/>
        </w:rPr>
        <w:t>Hungarian, Polish, Swedish,</w:t>
      </w:r>
      <w:r w:rsidRPr="00106650">
        <w:rPr>
          <w:lang w:eastAsia="ja-JP"/>
        </w:rPr>
        <w:t xml:space="preserve"> and Russian episodes. </w:t>
      </w:r>
      <w:r w:rsidR="00664AFC">
        <w:rPr>
          <w:lang w:eastAsia="ja-JP"/>
        </w:rPr>
        <w:t>That c</w:t>
      </w:r>
      <w:r w:rsidRPr="00106650">
        <w:rPr>
          <w:lang w:eastAsia="ja-JP"/>
        </w:rPr>
        <w:t>onditionality was not sufficient for representation to emerge</w:t>
      </w:r>
      <w:r w:rsidR="00664AFC">
        <w:rPr>
          <w:lang w:eastAsia="ja-JP"/>
        </w:rPr>
        <w:t>, however,</w:t>
      </w:r>
      <w:r w:rsidR="0079073F">
        <w:rPr>
          <w:lang w:eastAsia="ja-JP"/>
        </w:rPr>
        <w:t xml:space="preserve"> </w:t>
      </w:r>
      <w:r w:rsidR="00664AFC">
        <w:rPr>
          <w:lang w:eastAsia="ja-JP"/>
        </w:rPr>
        <w:t xml:space="preserve">is shown </w:t>
      </w:r>
      <w:r w:rsidR="0079073F">
        <w:rPr>
          <w:lang w:eastAsia="ja-JP"/>
        </w:rPr>
        <w:t xml:space="preserve">by establishing the </w:t>
      </w:r>
      <w:r w:rsidR="0078321C">
        <w:rPr>
          <w:lang w:eastAsia="ja-JP"/>
        </w:rPr>
        <w:t xml:space="preserve">striking similarities </w:t>
      </w:r>
      <w:r w:rsidR="0079073F">
        <w:rPr>
          <w:lang w:eastAsia="ja-JP"/>
        </w:rPr>
        <w:t xml:space="preserve">between </w:t>
      </w:r>
      <w:r w:rsidR="0079073F" w:rsidRPr="00106650">
        <w:rPr>
          <w:lang w:eastAsia="ja-JP"/>
        </w:rPr>
        <w:t xml:space="preserve">English </w:t>
      </w:r>
      <w:r w:rsidR="0079073F">
        <w:rPr>
          <w:lang w:eastAsia="ja-JP"/>
        </w:rPr>
        <w:t>and</w:t>
      </w:r>
      <w:r w:rsidRPr="00106650">
        <w:rPr>
          <w:lang w:eastAsia="ja-JP"/>
        </w:rPr>
        <w:t xml:space="preserve"> Ottoman land law</w:t>
      </w:r>
      <w:r w:rsidR="0079073F">
        <w:rPr>
          <w:lang w:eastAsia="ja-JP"/>
        </w:rPr>
        <w:t>.</w:t>
      </w:r>
    </w:p>
    <w:p w14:paraId="4398AA51" w14:textId="77777777" w:rsidR="002F06F0" w:rsidRPr="000726E4" w:rsidRDefault="000726E4" w:rsidP="000D0B3C">
      <w:r w:rsidRPr="00106650">
        <w:rPr>
          <w:lang w:eastAsia="ja-JP"/>
        </w:rPr>
        <w:t xml:space="preserve">Part Five brings all these strands together to attribute the emergence of polity-wide representative regimes to the supra-local organization of collective responsibility by the state. The two non-Western polities </w:t>
      </w:r>
      <w:r w:rsidR="00961B1C">
        <w:rPr>
          <w:lang w:eastAsia="ja-JP"/>
        </w:rPr>
        <w:t>were strikingly similar at the micro level</w:t>
      </w:r>
      <w:r w:rsidR="00931B29">
        <w:rPr>
          <w:lang w:eastAsia="ja-JP"/>
        </w:rPr>
        <w:t>, but differed from Western cases on this dimension, traceable to weaker state powers.</w:t>
      </w:r>
      <w:r w:rsidRPr="00106650">
        <w:rPr>
          <w:lang w:eastAsia="ja-JP"/>
        </w:rPr>
        <w:t xml:space="preserve"> </w:t>
      </w:r>
      <w:r w:rsidR="00A60329">
        <w:rPr>
          <w:lang w:eastAsia="ja-JP"/>
        </w:rPr>
        <w:t>The</w:t>
      </w:r>
      <w:r w:rsidRPr="00106650">
        <w:rPr>
          <w:lang w:eastAsia="ja-JP"/>
        </w:rPr>
        <w:t xml:space="preserve"> conclusion</w:t>
      </w:r>
      <w:r w:rsidR="00A60329">
        <w:rPr>
          <w:lang w:eastAsia="ja-JP"/>
        </w:rPr>
        <w:t xml:space="preserve"> examines</w:t>
      </w:r>
      <w:r w:rsidRPr="00106650">
        <w:rPr>
          <w:lang w:eastAsia="ja-JP"/>
        </w:rPr>
        <w:t xml:space="preserve"> some implications of the argument on the intractable question of the origins of power.</w:t>
      </w:r>
      <w:r w:rsidR="002F06F0" w:rsidRPr="000726E4">
        <w:t xml:space="preserve"> </w:t>
      </w:r>
    </w:p>
    <w:p w14:paraId="52CAC243" w14:textId="77777777" w:rsidR="004D107D" w:rsidRDefault="004D107D" w:rsidP="000D0B3C"/>
    <w:p w14:paraId="478B6034" w14:textId="77777777" w:rsidR="00B6515F" w:rsidRDefault="00893ED2" w:rsidP="000D0B3C">
      <w:pPr>
        <w:pStyle w:val="Heading2"/>
      </w:pPr>
      <w:bookmarkStart w:id="98" w:name="_Toc9527191"/>
      <w:r>
        <w:lastRenderedPageBreak/>
        <w:t>Bib</w:t>
      </w:r>
      <w:bookmarkEnd w:id="98"/>
    </w:p>
    <w:p w14:paraId="48F678E4" w14:textId="458BF23F" w:rsidR="00974BE3" w:rsidRPr="000726E4" w:rsidRDefault="00974BE3" w:rsidP="000D0B3C"/>
    <w:p w14:paraId="01CEB4AF" w14:textId="77777777" w:rsidR="0039089A" w:rsidRDefault="0039089A"/>
    <w:p w14:paraId="0BD7069E" w14:textId="7E8C273D" w:rsidR="00D05924" w:rsidRPr="000E418E" w:rsidRDefault="00D05924"/>
    <w:sectPr w:rsidR="00D05924" w:rsidRPr="000E418E" w:rsidSect="008A0C42">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B2807" w14:textId="77777777" w:rsidR="00F720C6" w:rsidRDefault="00F720C6" w:rsidP="000D0B3C">
      <w:r>
        <w:separator/>
      </w:r>
    </w:p>
  </w:endnote>
  <w:endnote w:type="continuationSeparator" w:id="0">
    <w:p w14:paraId="7883FEF9" w14:textId="77777777" w:rsidR="00F720C6" w:rsidRDefault="00F720C6" w:rsidP="000D0B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Bell MT">
    <w:panose1 w:val="02020503060305020303"/>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6134104"/>
      <w:docPartObj>
        <w:docPartGallery w:val="Page Numbers (Bottom of Page)"/>
        <w:docPartUnique/>
      </w:docPartObj>
    </w:sdtPr>
    <w:sdtEndPr>
      <w:rPr>
        <w:rStyle w:val="PageNumber"/>
      </w:rPr>
    </w:sdtEndPr>
    <w:sdtContent>
      <w:p w14:paraId="089436D9" w14:textId="77777777" w:rsidR="007F6DAB" w:rsidRDefault="007F6DAB" w:rsidP="000D0B3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08C779" w14:textId="77777777" w:rsidR="007F6DAB" w:rsidRDefault="007F6DAB" w:rsidP="000D0B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4576277"/>
      <w:docPartObj>
        <w:docPartGallery w:val="Page Numbers (Bottom of Page)"/>
        <w:docPartUnique/>
      </w:docPartObj>
    </w:sdtPr>
    <w:sdtEndPr>
      <w:rPr>
        <w:rStyle w:val="PageNumber"/>
      </w:rPr>
    </w:sdtEndPr>
    <w:sdtContent>
      <w:p w14:paraId="49783D8D" w14:textId="77777777" w:rsidR="007F6DAB" w:rsidRDefault="007F6DAB" w:rsidP="000D0B3C">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DE1AFF" w14:textId="77777777" w:rsidR="007F6DAB" w:rsidRDefault="007F6DAB" w:rsidP="000D0B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B771CB" w14:textId="77777777" w:rsidR="00F720C6" w:rsidRDefault="00F720C6" w:rsidP="000D0B3C">
      <w:r>
        <w:separator/>
      </w:r>
    </w:p>
  </w:footnote>
  <w:footnote w:type="continuationSeparator" w:id="0">
    <w:p w14:paraId="04114B3C" w14:textId="77777777" w:rsidR="00F720C6" w:rsidRDefault="00F720C6" w:rsidP="000D0B3C">
      <w:r>
        <w:continuationSeparator/>
      </w:r>
    </w:p>
  </w:footnote>
  <w:footnote w:id="1">
    <w:p w14:paraId="15A0EE9A" w14:textId="326F938F"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p>
  </w:footnote>
  <w:footnote w:id="2">
    <w:p w14:paraId="04CE8762"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Hartshorne&lt;/Author&gt;&lt;Year&gt;1871&lt;/Year&gt;&lt;RecNum&gt;20457&lt;/RecNum&gt;&lt;DisplayText&gt;Hartshorne 1871&lt;/DisplayText&gt;&lt;record&gt;&lt;rec-number&gt;20457&lt;/rec-number&gt;&lt;foreign-keys&gt;&lt;key app="EN" db-id="asvpwtp0b52ssfedvvhp25wjrdv5axfws0z0" timestamp="1514151457"&gt;20457&lt;/key&gt;&lt;/foreign-keys&gt;&lt;ref-type name="Journal Article"&gt;17&lt;/ref-type&gt;&lt;contributors&gt;&lt;authors&gt;&lt;author&gt;Hartshorne, Charles Henry&lt;/author&gt;&lt;/authors&gt;&lt;/contributors&gt;&lt;titles&gt;&lt;title&gt;An Itinerary of King Edward the First&lt;/title&gt;&lt;secondary-title&gt;Collectanea Archaeologica&lt;/secondary-title&gt;&lt;/titles&gt;&lt;periodical&gt;&lt;full-title&gt;Collectanea Archaeologica&lt;/full-title&gt;&lt;/periodical&gt;&lt;pages&gt;115-36, 311-41&lt;/pages&gt;&lt;volume&gt;2&lt;/volume&gt;&lt;dates&gt;&lt;year&gt;1871&lt;/year&gt;&lt;/dates&gt;&lt;urls&gt;&lt;/urls&gt;&lt;/record&gt;&lt;/Cite&gt;&lt;/EndNote&gt;</w:instrText>
      </w:r>
      <w:r w:rsidRPr="00471AD5">
        <w:rPr>
          <w:noProof w:val="0"/>
          <w:lang w:val="en-US"/>
        </w:rPr>
        <w:fldChar w:fldCharType="separate"/>
      </w:r>
      <w:r w:rsidRPr="00471AD5">
        <w:rPr>
          <w:noProof w:val="0"/>
          <w:lang w:val="en-US"/>
        </w:rPr>
        <w:t>Hartshorne 1871</w:t>
      </w:r>
      <w:r w:rsidRPr="00471AD5">
        <w:rPr>
          <w:noProof w:val="0"/>
          <w:lang w:val="en-US"/>
        </w:rPr>
        <w:fldChar w:fldCharType="end"/>
      </w:r>
      <w:r w:rsidRPr="00471AD5">
        <w:rPr>
          <w:noProof w:val="0"/>
          <w:lang w:val="en-US"/>
        </w:rPr>
        <w:t>.</w:t>
      </w:r>
    </w:p>
  </w:footnote>
  <w:footnote w:id="3">
    <w:p w14:paraId="022C641E"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Olson&lt;/Author&gt;&lt;Year&gt;1993&lt;/Year&gt;&lt;RecNum&gt;3265&lt;/RecNum&gt;&lt;DisplayText&gt;Olson 1993&lt;/DisplayText&gt;&lt;record&gt;&lt;rec-number&gt;3265&lt;/rec-number&gt;&lt;foreign-keys&gt;&lt;key app="EN" db-id="asvpwtp0b52ssfedvvhp25wjrdv5axfws0z0" timestamp="1322173457"&gt;3265&lt;/key&gt;&lt;/foreign-keys&gt;&lt;ref-type name="Journal Article"&gt;17&lt;/ref-type&gt;&lt;contributors&gt;&lt;authors&gt;&lt;author&gt;Olson, Mancur&lt;/author&gt;&lt;/authors&gt;&lt;/contributors&gt;&lt;titles&gt;&lt;title&gt;Dictatorship, Democracy, and Development&lt;/title&gt;&lt;secondary-title&gt;American Political Science Review&lt;/secondary-title&gt;&lt;/titles&gt;&lt;periodical&gt;&lt;full-title&gt;American Political Science Review&lt;/full-title&gt;&lt;abbr-1&gt;Am Polit Sci Rev&lt;/abbr-1&gt;&lt;/periodical&gt;&lt;pages&gt;567-576&lt;/pages&gt;&lt;volume&gt;87&lt;/volume&gt;&lt;number&gt;3&lt;/number&gt;&lt;dates&gt;&lt;year&gt;1993&lt;/year&gt;&lt;pub-dates&gt;&lt;date&gt;Sep.&lt;/date&gt;&lt;/pub-dates&gt;&lt;/dates&gt;&lt;urls&gt;&lt;related-urls&gt;&lt;url&gt;http://links.jstor.org/sici?sici=0003-0554%28199309%2987%3A3%3C567%3ADDAD%3E2.0.CO%3B2-H &lt;/url&gt;&lt;/related-urls&gt;&lt;/urls&gt;&lt;/record&gt;&lt;/Cite&gt;&lt;/EndNote&gt;</w:instrText>
      </w:r>
      <w:r w:rsidRPr="00471AD5">
        <w:rPr>
          <w:noProof w:val="0"/>
          <w:lang w:val="en-US"/>
        </w:rPr>
        <w:fldChar w:fldCharType="separate"/>
      </w:r>
      <w:r w:rsidRPr="00471AD5">
        <w:rPr>
          <w:noProof w:val="0"/>
          <w:lang w:val="en-US"/>
        </w:rPr>
        <w:t>Olson 1993</w:t>
      </w:r>
      <w:r w:rsidRPr="00471AD5">
        <w:rPr>
          <w:noProof w:val="0"/>
          <w:lang w:val="en-US"/>
        </w:rPr>
        <w:fldChar w:fldCharType="end"/>
      </w:r>
      <w:r w:rsidRPr="00471AD5">
        <w:rPr>
          <w:noProof w:val="0"/>
          <w:lang w:val="en-US"/>
        </w:rPr>
        <w:t>.</w:t>
      </w:r>
    </w:p>
  </w:footnote>
  <w:footnote w:id="4">
    <w:p w14:paraId="7C097822"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Vale&lt;/Author&gt;&lt;Year&gt;2001&lt;/Year&gt;&lt;RecNum&gt;1682&lt;/RecNum&gt;&lt;Pages&gt;142-3&lt;/Pages&gt;&lt;DisplayText&gt;Vale 2001, 142-3&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rsidRPr="00471AD5">
        <w:rPr>
          <w:noProof w:val="0"/>
          <w:lang w:val="en-US"/>
        </w:rPr>
        <w:fldChar w:fldCharType="separate"/>
      </w:r>
      <w:r w:rsidRPr="00471AD5">
        <w:rPr>
          <w:noProof w:val="0"/>
          <w:lang w:val="en-US"/>
        </w:rPr>
        <w:t>Vale 2001, 142-3</w:t>
      </w:r>
      <w:r w:rsidRPr="00471AD5">
        <w:rPr>
          <w:noProof w:val="0"/>
          <w:lang w:val="en-US"/>
        </w:rPr>
        <w:fldChar w:fldCharType="end"/>
      </w:r>
      <w:r w:rsidRPr="00471AD5">
        <w:rPr>
          <w:noProof w:val="0"/>
          <w:lang w:val="en-US"/>
        </w:rPr>
        <w:t>.</w:t>
      </w:r>
    </w:p>
  </w:footnote>
  <w:footnote w:id="5">
    <w:p w14:paraId="1252BB20"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Trabut-Cussac&lt;/Author&gt;&lt;Year&gt;1952&lt;/Year&gt;&lt;RecNum&gt;20458&lt;/RecNum&gt;&lt;DisplayText&gt;Trabut-Cussac 1952&lt;/DisplayText&gt;&lt;record&gt;&lt;rec-number&gt;20458&lt;/rec-number&gt;&lt;foreign-keys&gt;&lt;key app="EN" db-id="asvpwtp0b52ssfedvvhp25wjrdv5axfws0z0" timestamp="1514153315"&gt;20458&lt;/key&gt;&lt;/foreign-keys&gt;&lt;ref-type name="Journal Article"&gt;17&lt;/ref-type&gt;&lt;contributors&gt;&lt;authors&gt;&lt;author&gt;J. P. Trabut-Cussac &lt;/author&gt;&lt;/authors&gt;&lt;/contributors&gt;&lt;titles&gt;&lt;title&gt;Itinéraire d&amp;apos;Édouard I en France (1286-1289)&lt;/title&gt;&lt;secondary-title&gt;Bulletin of the Institute Historical Research&lt;/secondary-title&gt;&lt;/titles&gt;&lt;periodical&gt;&lt;full-title&gt;Bulletin of the Institute Historical Research&lt;/full-title&gt;&lt;/periodical&gt;&lt;pages&gt;160-203&lt;/pages&gt;&lt;volume&gt;25&lt;/volume&gt;&lt;dates&gt;&lt;year&gt;1952&lt;/year&gt;&lt;/dates&gt;&lt;urls&gt;&lt;/urls&gt;&lt;/record&gt;&lt;/Cite&gt;&lt;/EndNote&gt;</w:instrText>
      </w:r>
      <w:r w:rsidRPr="00471AD5">
        <w:rPr>
          <w:noProof w:val="0"/>
          <w:lang w:val="en-US"/>
        </w:rPr>
        <w:fldChar w:fldCharType="separate"/>
      </w:r>
      <w:r w:rsidRPr="00471AD5">
        <w:rPr>
          <w:noProof w:val="0"/>
          <w:lang w:val="en-US"/>
        </w:rPr>
        <w:t>Trabut-Cussac 1952</w:t>
      </w:r>
      <w:r w:rsidRPr="00471AD5">
        <w:rPr>
          <w:noProof w:val="0"/>
          <w:lang w:val="en-US"/>
        </w:rPr>
        <w:fldChar w:fldCharType="end"/>
      </w:r>
      <w:r w:rsidRPr="00471AD5">
        <w:rPr>
          <w:noProof w:val="0"/>
          <w:lang w:val="en-US"/>
        </w:rPr>
        <w:t>.</w:t>
      </w:r>
    </w:p>
  </w:footnote>
  <w:footnote w:id="6">
    <w:p w14:paraId="0AE16E1B"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Vale&lt;/Author&gt;&lt;Year&gt;2001&lt;/Year&gt;&lt;RecNum&gt;1682&lt;/RecNum&gt;&lt;Pages&gt;147&lt;/Pages&gt;&lt;DisplayText&gt;Vale 2001, 147&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rsidRPr="00471AD5">
        <w:rPr>
          <w:noProof w:val="0"/>
          <w:lang w:val="en-US"/>
        </w:rPr>
        <w:fldChar w:fldCharType="separate"/>
      </w:r>
      <w:r w:rsidRPr="00471AD5">
        <w:rPr>
          <w:noProof w:val="0"/>
          <w:lang w:val="en-US"/>
        </w:rPr>
        <w:t>Vale 2001, 147</w:t>
      </w:r>
      <w:r w:rsidRPr="00471AD5">
        <w:rPr>
          <w:noProof w:val="0"/>
          <w:lang w:val="en-US"/>
        </w:rPr>
        <w:fldChar w:fldCharType="end"/>
      </w:r>
      <w:r w:rsidRPr="00471AD5">
        <w:rPr>
          <w:noProof w:val="0"/>
          <w:lang w:val="en-US"/>
        </w:rPr>
        <w:t>.</w:t>
      </w:r>
    </w:p>
  </w:footnote>
  <w:footnote w:id="7">
    <w:p w14:paraId="0549AD1F"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Vale&lt;/Author&gt;&lt;Year&gt;2001&lt;/Year&gt;&lt;RecNum&gt;1682&lt;/RecNum&gt;&lt;Pages&gt;136&lt;/Pages&gt;&lt;DisplayText&gt;Vale 2001, 136&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rsidRPr="00471AD5">
        <w:rPr>
          <w:noProof w:val="0"/>
          <w:lang w:val="en-US"/>
        </w:rPr>
        <w:fldChar w:fldCharType="separate"/>
      </w:r>
      <w:r w:rsidRPr="00471AD5">
        <w:rPr>
          <w:noProof w:val="0"/>
          <w:lang w:val="en-US"/>
        </w:rPr>
        <w:t>Vale 2001, 136</w:t>
      </w:r>
      <w:r w:rsidRPr="00471AD5">
        <w:rPr>
          <w:noProof w:val="0"/>
          <w:lang w:val="en-US"/>
        </w:rPr>
        <w:fldChar w:fldCharType="end"/>
      </w:r>
      <w:r w:rsidRPr="00471AD5">
        <w:rPr>
          <w:noProof w:val="0"/>
          <w:lang w:val="en-US"/>
        </w:rPr>
        <w:t>.</w:t>
      </w:r>
    </w:p>
  </w:footnote>
  <w:footnote w:id="8">
    <w:p w14:paraId="2206B21C" w14:textId="1E119458" w:rsidR="007F6DAB" w:rsidRPr="00471AD5" w:rsidRDefault="007F6DAB" w:rsidP="000D0B3C">
      <w:pPr>
        <w:pStyle w:val="FootnoteText"/>
        <w:rPr>
          <w:noProof w:val="0"/>
          <w:lang w:val="en-US"/>
        </w:rPr>
      </w:pPr>
      <w:r w:rsidRPr="00471AD5">
        <w:rPr>
          <w:rStyle w:val="FootnoteReference"/>
          <w:noProof w:val="0"/>
          <w:sz w:val="2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Simpson&lt;/Author&gt;&lt;Year&gt;1986&lt;/Year&gt;&lt;RecNum&gt;550&lt;/RecNum&gt;&lt;Pages&gt;47&lt;/Pages&gt;&lt;DisplayText&gt;Simpson 1986, 47&lt;/DisplayText&gt;&lt;record&gt;&lt;rec-number&gt;550&lt;/rec-number&gt;&lt;foreign-keys&gt;&lt;key app="EN" db-id="asvpwtp0b52ssfedvvhp25wjrdv5axfws0z0" timestamp="1284924097"&gt;550&lt;/key&gt;&lt;/foreign-keys&gt;&lt;ref-type name="Book"&gt;6&lt;/ref-type&gt;&lt;contributors&gt;&lt;authors&gt;&lt;author&gt;Simpson, A. W. B.&lt;/author&gt;&lt;/authors&gt;&lt;/contributors&gt;&lt;titles&gt;&lt;title&gt;A History of the Land Law&lt;/title&gt;&lt;/titles&gt;&lt;pages&gt;316&lt;/pages&gt;&lt;edition&gt;2d&lt;/edition&gt;&lt;keywords&gt;&lt;keyword&gt;Land tenure Law and legislation Great Britain.&lt;/keyword&gt;&lt;keyword&gt;Real property Great Britain.&lt;/keyword&gt;&lt;/keywords&gt;&lt;dates&gt;&lt;year&gt;1986&lt;/year&gt;&lt;/dates&gt;&lt;pub-location&gt;Oxford&lt;/pub-location&gt;&lt;publisher&gt;Clarendon Press&lt;/publisher&gt;&lt;isbn&gt;0198255373&amp;#xD;0198255365 (pbk.)&lt;/isbn&gt;&lt;call-num&gt;D&amp;apos;Angelo Law Library D&amp;apos;Angelo Law Stacks XXKD833.S560 1986 c.2&amp;#xD;D&amp;apos;Angelo Law Library D&amp;apos;Angelo Law Stacks XXKD833.S560 1986 c.3&amp;#xD;D&amp;apos;Angelo Law Library D&amp;apos;Angelo Law, Chicago Coll XXKD833.S560 1986 c.1&lt;/call-num&gt;&lt;urls&gt;&lt;/urls&gt;&lt;/record&gt;&lt;/Cite&gt;&lt;/EndNote&gt;</w:instrText>
      </w:r>
      <w:r w:rsidRPr="00471AD5">
        <w:rPr>
          <w:noProof w:val="0"/>
          <w:lang w:val="en-US"/>
        </w:rPr>
        <w:fldChar w:fldCharType="separate"/>
      </w:r>
      <w:r w:rsidRPr="00471AD5">
        <w:rPr>
          <w:noProof w:val="0"/>
          <w:lang w:val="en-US"/>
        </w:rPr>
        <w:t>Simpson 1986, 47</w:t>
      </w:r>
      <w:r w:rsidRPr="00471AD5">
        <w:rPr>
          <w:noProof w:val="0"/>
          <w:lang w:val="en-US"/>
        </w:rPr>
        <w:fldChar w:fldCharType="end"/>
      </w:r>
      <w:r w:rsidRPr="00471AD5">
        <w:rPr>
          <w:noProof w:val="0"/>
          <w:lang w:val="en-US"/>
        </w:rPr>
        <w:t xml:space="preserve">. See chapters 3 and </w:t>
      </w:r>
      <w:proofErr w:type="gramStart"/>
      <w:r w:rsidRPr="00471AD5">
        <w:rPr>
          <w:noProof w:val="0"/>
          <w:lang w:val="en-US"/>
        </w:rPr>
        <w:t>11.*</w:t>
      </w:r>
      <w:proofErr w:type="gramEnd"/>
      <w:r w:rsidRPr="00471AD5">
        <w:rPr>
          <w:noProof w:val="0"/>
          <w:lang w:val="en-US"/>
        </w:rPr>
        <w:t xml:space="preserve"> This book will discuss mostly England, as Great Britain only became an entity after the 1707 union with Scotland.</w:t>
      </w:r>
    </w:p>
  </w:footnote>
  <w:footnote w:id="9">
    <w:p w14:paraId="6CFFC86D" w14:textId="41D842C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fldData xml:space="preserve">PEVuZE5vdGU+PENpdGU+PEF1dGhvcj5CaXNzb248L0F1dGhvcj48WWVhcj4yMDA5PC9ZZWFyPjxS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</w:fldData>
        </w:fldChar>
      </w:r>
      <w:r w:rsidR="0039089A">
        <w:rPr>
          <w:noProof w:val="0"/>
          <w:lang w:val="en-US"/>
        </w:rPr>
        <w:instrText xml:space="preserve"> ADDIN EN.CITE </w:instrText>
      </w:r>
      <w:r w:rsidR="0039089A">
        <w:rPr>
          <w:noProof w:val="0"/>
          <w:lang w:val="en-US"/>
        </w:rPr>
        <w:fldChar w:fldCharType="begin">
          <w:fldData xml:space="preserve">PEVuZE5vdGU+PENpdGU+PEF1dGhvcj5CaXNzb248L0F1dGhvcj48WWVhcj4yMDA5PC9ZZWFyPjxS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Pr="00471AD5">
        <w:rPr>
          <w:noProof w:val="0"/>
          <w:lang w:val="en-US"/>
        </w:rPr>
      </w:r>
      <w:r w:rsidRPr="00471AD5">
        <w:rPr>
          <w:noProof w:val="0"/>
          <w:lang w:val="en-US"/>
        </w:rPr>
        <w:fldChar w:fldCharType="separate"/>
      </w:r>
      <w:r w:rsidR="0039089A">
        <w:rPr>
          <w:lang w:val="en-US"/>
        </w:rPr>
        <w:t>Bisson 2009; Maddicott 2010; Hébert 2014</w:t>
      </w:r>
      <w:r w:rsidRPr="00471AD5">
        <w:rPr>
          <w:noProof w:val="0"/>
          <w:lang w:val="en-US"/>
        </w:rPr>
        <w:fldChar w:fldCharType="end"/>
      </w:r>
      <w:r w:rsidRPr="00471AD5">
        <w:rPr>
          <w:noProof w:val="0"/>
          <w:lang w:val="en-US"/>
        </w:rPr>
        <w:t xml:space="preserve">. The judicial perspective flows from the seminal work of Frederic </w:t>
      </w:r>
      <w:r w:rsidRPr="00471AD5">
        <w:rPr>
          <w:noProof w:val="0"/>
          <w:lang w:val="en-US"/>
        </w:rPr>
        <w:fldChar w:fldCharType="begin"/>
      </w:r>
      <w:r w:rsidRPr="00471AD5">
        <w:rPr>
          <w:noProof w:val="0"/>
          <w:lang w:val="en-US"/>
        </w:rPr>
        <w:instrText xml:space="preserve"> ADDIN EN.CITE &lt;EndNote&gt;&lt;Cite&gt;&lt;Author&gt;Maitland&lt;/Author&gt;&lt;Year&gt;1893&lt;/Year&gt;&lt;RecNum&gt;350&lt;/RecNum&gt;&lt;DisplayText&gt;Maitland 1893&lt;/DisplayText&gt;&lt;record&gt;&lt;rec-number&gt;350&lt;/rec-number&gt;&lt;foreign-keys&gt;&lt;key app="EN" db-id="asvpwtp0b52ssfedvvhp25wjrdv5axfws0z0" timestamp="1284924094"&gt;350&lt;/key&gt;&lt;/foreign-keys&gt;&lt;ref-type name="Book"&gt;6&lt;/ref-type&gt;&lt;contributors&gt;&lt;authors&gt;&lt;author&gt;Maitland, Frederic W.&lt;/author&gt;&lt;/authors&gt;&lt;/contributors&gt;&lt;titles&gt;&lt;title&gt;Records of the Parliament holden at Westminster (A. D. 1305)&lt;/title&gt;&lt;secondary-title&gt;[Gt. Brit. Public record office] Rerum Britannicarum medii ævi scriptores; or, Chronicles and memorials of Great Britain and Ireland during the middle ages ; [98]&lt;/secondary-title&gt;&lt;/titles&gt;&lt;pages&gt;cxxi, 373&lt;/pages&gt;&lt;keywords&gt;&lt;keyword&gt;Great Britain History Edward I, 1272-1307 Sources.&lt;/keyword&gt;&lt;keyword&gt;Great Britain Politics and government 1154-1399.&lt;/keyword&gt;&lt;/keywords&gt;&lt;dates&gt;&lt;year&gt;1893&lt;/year&gt;&lt;/dates&gt;&lt;pub-location&gt;London&lt;/pub-location&gt;&lt;publisher&gt;Rolls Series&lt;/publisher&gt;&lt;accession-num&gt;003563795-1&lt;/accession-num&gt;&lt;call-num&gt;DA25 .B5 no.98;  Law uk 905.01 pub/r&lt;/call-num&gt;&lt;urls&gt;&lt;/urls&gt;&lt;/record&gt;&lt;/Cite&gt;&lt;/EndNote&gt;</w:instrText>
      </w:r>
      <w:r w:rsidRPr="00471AD5">
        <w:rPr>
          <w:noProof w:val="0"/>
          <w:lang w:val="en-US"/>
        </w:rPr>
        <w:fldChar w:fldCharType="separate"/>
      </w:r>
      <w:r w:rsidRPr="00471AD5">
        <w:rPr>
          <w:noProof w:val="0"/>
          <w:lang w:val="en-US"/>
        </w:rPr>
        <w:t>Maitland 1893</w:t>
      </w:r>
      <w:r w:rsidRPr="00471AD5">
        <w:rPr>
          <w:noProof w:val="0"/>
          <w:lang w:val="en-US"/>
        </w:rPr>
        <w:fldChar w:fldCharType="end"/>
      </w:r>
      <w:r w:rsidRPr="00471AD5">
        <w:rPr>
          <w:noProof w:val="0"/>
          <w:lang w:val="en-US"/>
        </w:rPr>
        <w:t xml:space="preserve"> and Joseph </w:t>
      </w:r>
      <w:r w:rsidRPr="00471AD5">
        <w:rPr>
          <w:noProof w:val="0"/>
          <w:lang w:val="en-US"/>
        </w:rPr>
        <w:fldChar w:fldCharType="begin"/>
      </w:r>
      <w:r w:rsidRPr="00471AD5">
        <w:rPr>
          <w:noProof w:val="0"/>
          <w:lang w:val="en-US"/>
        </w:rPr>
        <w:instrText xml:space="preserve"> ADDIN EN.CITE &lt;EndNote&gt;&lt;Cite&gt;&lt;Author&gt;Strayer&lt;/Author&gt;&lt;Year&gt;1970&lt;/Year&gt;&lt;RecNum&gt;272&lt;/RecNum&gt;&lt;DisplayText&gt;Strayer 1970&lt;/DisplayText&gt;&lt;record&gt;&lt;rec-number&gt;272&lt;/rec-number&gt;&lt;foreign-keys&gt;&lt;key app="EN" db-id="asvpwtp0b52ssfedvvhp25wjrdv5axfws0z0" timestamp="1284924092"&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rsidRPr="00471AD5">
        <w:rPr>
          <w:noProof w:val="0"/>
          <w:lang w:val="en-US"/>
        </w:rPr>
        <w:fldChar w:fldCharType="separate"/>
      </w:r>
      <w:r w:rsidRPr="00471AD5">
        <w:rPr>
          <w:noProof w:val="0"/>
          <w:lang w:val="en-US"/>
        </w:rPr>
        <w:t>Strayer 1970</w:t>
      </w:r>
      <w:r w:rsidRPr="00471AD5">
        <w:rPr>
          <w:noProof w:val="0"/>
          <w:lang w:val="en-US"/>
        </w:rPr>
        <w:fldChar w:fldCharType="end"/>
      </w:r>
      <w:r w:rsidRPr="00471AD5">
        <w:rPr>
          <w:noProof w:val="0"/>
          <w:lang w:val="en-US"/>
        </w:rPr>
        <w:t xml:space="preserve">. Two English conservative historians controversially argued that “the essence” of parliament was its judicial function and that the political function was overrated by Whiggish anachronistic accounts; </w:t>
      </w:r>
      <w:r w:rsidRPr="00471AD5">
        <w:rPr>
          <w:noProof w:val="0"/>
          <w:lang w:val="en-US"/>
        </w:rPr>
        <w:fldChar w:fldCharType="begin"/>
      </w:r>
      <w:r w:rsidRPr="00471AD5">
        <w:rPr>
          <w:noProof w:val="0"/>
          <w:lang w:val="en-US"/>
        </w:rPr>
        <w:instrText xml:space="preserve"> ADDIN EN.CITE &lt;EndNote&gt;&lt;Cite&gt;&lt;Author&gt;Richardson&lt;/Author&gt;&lt;Year&gt;1981&lt;/Year&gt;&lt;RecNum&gt;293&lt;/RecNum&gt;&lt;DisplayText&gt;Richardson and Sayles 1981&lt;/DisplayText&gt;&lt;record&gt;&lt;rec-number&gt;293&lt;/rec-number&gt;&lt;foreign-keys&gt;&lt;key app="EN" db-id="asvpwtp0b52ssfedvvhp25wjrdv5axfws0z0" timestamp="1284924092"&gt;293&lt;/key&gt;&lt;/foreign-keys&gt;&lt;ref-type name="Book"&gt;6&lt;/ref-type&gt;&lt;contributors&gt;&lt;authors&gt;&lt;author&gt;Richardson, H. G.&lt;/author&gt;&lt;author&gt;Sayles, G. O.&lt;/author&gt;&lt;/authors&gt;&lt;/contributors&gt;&lt;titles&gt;&lt;title&gt;The English Parliament in the Middle Ages&lt;/title&gt;&lt;/titles&gt;&lt;pages&gt;1 v. (various pagings)&lt;/pages&gt;&lt;keywords&gt;&lt;keyword&gt;England and Wales. Parliament History.&lt;/keyword&gt;&lt;keyword&gt;Constitutional history, Medieval&lt;/keyword&gt;&lt;keyword&gt;England Constitutional history.&lt;/keyword&gt;&lt;/keywords&gt;&lt;dates&gt;&lt;year&gt;1981&lt;/year&gt;&lt;/dates&gt;&lt;pub-location&gt;London&lt;/pub-location&gt;&lt;publisher&gt;Hambledon&lt;/publisher&gt;&lt;isbn&gt;0950688215&lt;/isbn&gt;&lt;call-num&gt;Joseph Regenstein Library Regenstein Stacks JN515.R46 1981 c.1&lt;/call-num&gt;&lt;urls&gt;&lt;/urls&gt;&lt;/record&gt;&lt;/Cite&gt;&lt;/EndNote&gt;</w:instrText>
      </w:r>
      <w:r w:rsidRPr="00471AD5">
        <w:rPr>
          <w:noProof w:val="0"/>
          <w:lang w:val="en-US"/>
        </w:rPr>
        <w:fldChar w:fldCharType="separate"/>
      </w:r>
      <w:r w:rsidRPr="00471AD5">
        <w:rPr>
          <w:noProof w:val="0"/>
          <w:lang w:val="en-US"/>
        </w:rPr>
        <w:t>Richardson and Sayles 1981</w:t>
      </w:r>
      <w:r w:rsidRPr="00471AD5">
        <w:rPr>
          <w:noProof w:val="0"/>
          <w:lang w:val="en-US"/>
        </w:rPr>
        <w:fldChar w:fldCharType="end"/>
      </w:r>
      <w:r w:rsidRPr="00471AD5">
        <w:rPr>
          <w:noProof w:val="0"/>
          <w:lang w:val="en-US"/>
        </w:rPr>
        <w:t>. Today, even their critics concede justice is important, though, as here, not sufficient (</w:t>
      </w:r>
      <w:r>
        <w:rPr>
          <w:noProof w:val="0"/>
          <w:lang w:val="en-US"/>
        </w:rPr>
        <w:t>as reviewed</w:t>
      </w:r>
      <w:r w:rsidRPr="00471AD5">
        <w:rPr>
          <w:noProof w:val="0"/>
          <w:lang w:val="en-US"/>
        </w:rPr>
        <w:t xml:space="preserve"> in </w:t>
      </w:r>
      <w:r w:rsidRPr="00471AD5">
        <w:rPr>
          <w:noProof w:val="0"/>
          <w:lang w:val="en-US"/>
        </w:rPr>
        <w:fldChar w:fldCharType="begin"/>
      </w:r>
      <w:r w:rsidRPr="00471AD5">
        <w:rPr>
          <w:noProof w:val="0"/>
          <w:lang w:val="en-US"/>
        </w:rPr>
        <w:instrText xml:space="preserve"> ADDIN EN.CITE &lt;EndNote&gt;&lt;Cite&gt;&lt;Author&gt;Boucoyannis&lt;/Author&gt;&lt;Year&gt;2015&lt;/Year&gt;&lt;RecNum&gt;19753&lt;/RecNum&gt;&lt;DisplayText&gt;Boucoyannis 2015&lt;/DisplayText&gt;&lt;record&gt;&lt;rec-number&gt;19753&lt;/rec-number&gt;&lt;foreign-keys&gt;&lt;key app="EN" db-id="asvpwtp0b52ssfedvvhp25wjrdv5axfws0z0" timestamp="1442803966"&gt;19753&lt;/key&gt;&lt;/foreign-keys&gt;&lt;ref-type name="Unpublished Work"&gt;34&lt;/ref-type&gt;&lt;contributors&gt;&lt;authors&gt;&lt;author&gt;Boucoyannis, Deborah&lt;/author&gt;&lt;/authors&gt;&lt;/contributors&gt;&lt;titles&gt;&lt;title&gt;The Historiography Of The Medieval English Parliament &lt;/title&gt;&lt;/titles&gt;&lt;dates&gt;&lt;year&gt;2015&lt;/year&gt;&lt;/dates&gt;&lt;pub-location&gt;Charlottesville&lt;/pub-location&gt;&lt;publisher&gt;University of Virginia&lt;/publisher&gt;&lt;urls&gt;&lt;/urls&gt;&lt;/record&gt;&lt;/Cite&gt;&lt;/EndNote&gt;</w:instrText>
      </w:r>
      <w:r w:rsidRPr="00471AD5">
        <w:rPr>
          <w:noProof w:val="0"/>
          <w:lang w:val="en-US"/>
        </w:rPr>
        <w:fldChar w:fldCharType="separate"/>
      </w:r>
      <w:r w:rsidRPr="00471AD5">
        <w:rPr>
          <w:noProof w:val="0"/>
          <w:lang w:val="en-US"/>
        </w:rPr>
        <w:t>Boucoyannis 2015</w:t>
      </w:r>
      <w:r w:rsidRPr="00471AD5">
        <w:rPr>
          <w:noProof w:val="0"/>
          <w:lang w:val="en-US"/>
        </w:rPr>
        <w:fldChar w:fldCharType="end"/>
      </w:r>
      <w:r w:rsidRPr="00471AD5">
        <w:rPr>
          <w:noProof w:val="0"/>
          <w:lang w:val="en-US"/>
        </w:rPr>
        <w:t xml:space="preserve">). Justice is otherwise ubiquitous in premodern historical work, as discussed throughout the book. </w:t>
      </w:r>
    </w:p>
  </w:footnote>
  <w:footnote w:id="10">
    <w:p w14:paraId="117FC44D" w14:textId="452BF1B2"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fldData xml:space="preserve">PEVuZE5vdGU+PENpdGU+PEF1dGhvcj5CZXNsZXk8L0F1dGhvcj48WWVhcj4yMDExPC9ZZWFyPjxS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</w:fldData>
        </w:fldChar>
      </w:r>
      <w:r w:rsidR="0039089A">
        <w:rPr>
          <w:noProof w:val="0"/>
          <w:lang w:val="en-US"/>
        </w:rPr>
        <w:instrText xml:space="preserve"> ADDIN EN.CITE </w:instrText>
      </w:r>
      <w:r w:rsidR="0039089A">
        <w:rPr>
          <w:noProof w:val="0"/>
          <w:lang w:val="en-US"/>
        </w:rPr>
        <w:fldChar w:fldCharType="begin">
          <w:fldData xml:space="preserve">PEVuZE5vdGU+PENpdGU+PEF1dGhvcj5CZXNsZXk8L0F1dGhvcj48WWVhcj4yMDExPC9ZZWFyPjxS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0039089A">
        <w:rPr>
          <w:noProof w:val="0"/>
          <w:lang w:val="en-US"/>
        </w:rPr>
      </w:r>
      <w:r w:rsidR="0039089A">
        <w:rPr>
          <w:noProof w:val="0"/>
          <w:lang w:val="en-US"/>
        </w:rPr>
        <w:fldChar w:fldCharType="separate"/>
      </w:r>
      <w:r w:rsidR="0039089A">
        <w:rPr>
          <w:lang w:val="en-US"/>
        </w:rPr>
        <w:t>Besley and Persson 2011; Fukuyama 2011</w:t>
      </w:r>
      <w:r w:rsidR="0039089A">
        <w:rPr>
          <w:noProof w:val="0"/>
          <w:lang w:val="en-US"/>
        </w:rPr>
        <w:fldChar w:fldCharType="end"/>
      </w:r>
      <w:r w:rsidRPr="00471AD5">
        <w:rPr>
          <w:noProof w:val="0"/>
          <w:lang w:val="en-US"/>
        </w:rPr>
        <w:t>.</w:t>
      </w:r>
    </w:p>
  </w:footnote>
  <w:footnote w:id="11">
    <w:p w14:paraId="6C95FB13" w14:textId="51C37D2A"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Tilly&lt;/Author&gt;&lt;Year&gt;1990&lt;/Year&gt;&lt;RecNum&gt;79&lt;/RecNum&gt;&lt;DisplayText&gt;Tilly 1990&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EndNote&gt;</w:instrText>
      </w:r>
      <w:r w:rsidRPr="00471AD5">
        <w:rPr>
          <w:noProof w:val="0"/>
          <w:lang w:val="en-US"/>
        </w:rPr>
        <w:fldChar w:fldCharType="separate"/>
      </w:r>
      <w:r w:rsidRPr="00471AD5">
        <w:rPr>
          <w:noProof w:val="0"/>
          <w:lang w:val="en-US"/>
        </w:rPr>
        <w:t>Tilly 1990</w:t>
      </w:r>
      <w:r w:rsidRPr="00471AD5">
        <w:rPr>
          <w:noProof w:val="0"/>
          <w:lang w:val="en-US"/>
        </w:rPr>
        <w:fldChar w:fldCharType="end"/>
      </w:r>
      <w:r w:rsidRPr="00471AD5">
        <w:rPr>
          <w:noProof w:val="0"/>
          <w:lang w:val="en-US"/>
        </w:rPr>
        <w:t>.</w:t>
      </w:r>
    </w:p>
  </w:footnote>
  <w:footnote w:id="12">
    <w:p w14:paraId="50CDE8EF"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See the fascinating work by </w:t>
      </w:r>
      <w:r w:rsidRPr="00471AD5">
        <w:rPr>
          <w:noProof w:val="0"/>
          <w:lang w:val="en-US"/>
        </w:rPr>
        <w:fldChar w:fldCharType="begin"/>
      </w:r>
      <w:r w:rsidRPr="00471AD5">
        <w:rPr>
          <w:noProof w:val="0"/>
          <w:lang w:val="en-US"/>
        </w:rPr>
        <w:instrText xml:space="preserve"> ADDIN EN.CITE &lt;EndNote&gt;&lt;Cite&gt;&lt;Author&gt;Arjona&lt;/Author&gt;&lt;Year&gt;2016&lt;/Year&gt;&lt;RecNum&gt;20210&lt;/RecNum&gt;&lt;DisplayText&gt;Arjona 2016&lt;/DisplayText&gt;&lt;record&gt;&lt;rec-number&gt;20210&lt;/rec-number&gt;&lt;foreign-keys&gt;&lt;key app="EN" db-id="asvpwtp0b52ssfedvvhp25wjrdv5axfws0z0" timestamp="1484777233"&gt;20210&lt;/key&gt;&lt;/foreign-keys&gt;&lt;ref-type name="Book"&gt;6&lt;/ref-type&gt;&lt;contributors&gt;&lt;authors&gt;&lt;author&gt;Arjona, Ana&lt;/author&gt;&lt;/authors&gt;&lt;/contributors&gt;&lt;titles&gt;&lt;title&gt;Rebelocracy: social order in the Colombian civil war&lt;/title&gt;&lt;/titles&gt;&lt;pages&gt;pages cm&lt;/pages&gt;&lt;keywords&gt;&lt;keyword&gt;POLITICAL SCIENCE / Government / General.&lt;/keyword&gt;&lt;keyword&gt;Social structure Colombia History.&lt;/keyword&gt;&lt;keyword&gt;Terrorists Colombia History.&lt;/keyword&gt;&lt;keyword&gt;Colombia Government and politics 1974--&lt;/keyword&gt;&lt;keyword&gt;Civil war Colombia History.&lt;/keyword&gt;&lt;keyword&gt;Alienation (Social psychology) Columbia History.&lt;/keyword&gt;&lt;/keywords&gt;&lt;dates&gt;&lt;year&gt;2016&lt;/year&gt;&lt;/dates&gt;&lt;pub-location&gt;Cambridge&lt;/pub-location&gt;&lt;publisher&gt;Cambridge University Press&lt;/publisher&gt;&lt;isbn&gt;9781107126039 (hbk)&lt;/isbn&gt;&lt;accession-num&gt;19293571&lt;/accession-num&gt;&lt;call-num&gt;HM706 .A75 2016&lt;/call-num&gt;&lt;urls&gt;&lt;/urls&gt;&lt;/record&gt;&lt;/Cite&gt;&lt;/EndNote&gt;</w:instrText>
      </w:r>
      <w:r w:rsidRPr="00471AD5">
        <w:rPr>
          <w:noProof w:val="0"/>
          <w:lang w:val="en-US"/>
        </w:rPr>
        <w:fldChar w:fldCharType="separate"/>
      </w:r>
      <w:r w:rsidRPr="00471AD5">
        <w:rPr>
          <w:noProof w:val="0"/>
          <w:lang w:val="en-US"/>
        </w:rPr>
        <w:t>Arjona 2016</w:t>
      </w:r>
      <w:r w:rsidRPr="00471AD5">
        <w:rPr>
          <w:noProof w:val="0"/>
          <w:lang w:val="en-US"/>
        </w:rPr>
        <w:fldChar w:fldCharType="end"/>
      </w:r>
      <w:r w:rsidRPr="00471AD5">
        <w:rPr>
          <w:noProof w:val="0"/>
          <w:lang w:val="en-US"/>
        </w:rPr>
        <w:t xml:space="preserve"> and </w:t>
      </w:r>
      <w:r w:rsidRPr="00471AD5">
        <w:rPr>
          <w:noProof w:val="0"/>
          <w:lang w:val="en-US"/>
        </w:rPr>
        <w:fldChar w:fldCharType="begin"/>
      </w:r>
      <w:r w:rsidRPr="00471AD5">
        <w:rPr>
          <w:noProof w:val="0"/>
          <w:lang w:val="en-US"/>
        </w:rPr>
        <w:instrText xml:space="preserve"> ADDIN EN.CITE &lt;EndNote&gt;&lt;Cite&gt;&lt;Author&gt;Revkin&lt;/Author&gt;&lt;Year&gt;2016&lt;/Year&gt;&lt;RecNum&gt;20621&lt;/RecNum&gt;&lt;DisplayText&gt;Revkin 2016&lt;/DisplayText&gt;&lt;record&gt;&lt;rec-number&gt;20621&lt;/rec-number&gt;&lt;foreign-keys&gt;&lt;key app="EN" db-id="asvpwtp0b52ssfedvvhp25wjrdv5axfws0z0" timestamp="1521671806"&gt;20621&lt;/key&gt;&lt;/foreign-keys&gt;&lt;ref-type name="Report"&gt;27&lt;/ref-type&gt;&lt;contributors&gt;&lt;authors&gt;&lt;author&gt;Revkin, Mara&lt;/author&gt;&lt;/authors&gt;&lt;/contributors&gt;&lt;titles&gt;&lt;title&gt;The legal foundations of the Islamic State&lt;/title&gt;&lt;/titles&gt;&lt;dates&gt;&lt;year&gt;2016&lt;/year&gt;&lt;/dates&gt;&lt;pub-location&gt;Washington, D.C.&lt;/pub-location&gt;&lt;publisher&gt;Brookings Institution&lt;/publisher&gt;&lt;urls&gt;&lt;related-urls&gt;&lt;url&gt;https://mararevkin.wordpress.com/2014/12/17/the-legal-foundations-of-the-islamic-state/&lt;/url&gt;&lt;/related-urls&gt;&lt;/urls&gt;&lt;/record&gt;&lt;/Cite&gt;&lt;/EndNote&gt;</w:instrText>
      </w:r>
      <w:r w:rsidRPr="00471AD5">
        <w:rPr>
          <w:noProof w:val="0"/>
          <w:lang w:val="en-US"/>
        </w:rPr>
        <w:fldChar w:fldCharType="separate"/>
      </w:r>
      <w:r w:rsidRPr="00471AD5">
        <w:rPr>
          <w:noProof w:val="0"/>
          <w:lang w:val="en-US"/>
        </w:rPr>
        <w:t>Revkin 2016</w:t>
      </w:r>
      <w:r w:rsidRPr="00471AD5">
        <w:rPr>
          <w:noProof w:val="0"/>
          <w:lang w:val="en-US"/>
        </w:rPr>
        <w:fldChar w:fldCharType="end"/>
      </w:r>
      <w:r w:rsidRPr="00471AD5">
        <w:rPr>
          <w:noProof w:val="0"/>
          <w:lang w:val="en-US"/>
        </w:rPr>
        <w:t>.</w:t>
      </w:r>
    </w:p>
  </w:footnote>
  <w:footnote w:id="13">
    <w:p w14:paraId="5B5E5C92" w14:textId="77777777" w:rsidR="007F6DAB" w:rsidRPr="00471AD5" w:rsidRDefault="007F6DAB" w:rsidP="00592305">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fldData xml:space="preserve">PEVuZE5vdGU+PENpdGU+PEF1dGhvcj5Mb3JkPC9BdXRob3I+PFllYXI+MTkzMDwvWWVhcj48UmVj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=
</w:fldData>
        </w:fldChar>
      </w:r>
      <w:r w:rsidRPr="00471AD5">
        <w:rPr>
          <w:noProof w:val="0"/>
          <w:lang w:val="en-US"/>
        </w:rPr>
        <w:instrText xml:space="preserve"> ADDIN EN.CITE </w:instrText>
      </w:r>
      <w:r w:rsidRPr="00471AD5">
        <w:rPr>
          <w:noProof w:val="0"/>
          <w:lang w:val="en-US"/>
        </w:rPr>
        <w:fldChar w:fldCharType="begin">
          <w:fldData xml:space="preserve">PEVuZE5vdGU+PENpdGU+PEF1dGhvcj5Mb3JkPC9BdXRob3I+PFllYXI+MTkzMDwvWWVhcj48UmVj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=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Lord 1930; McIlwain 1932, 682; Blickle 1997; Blockmans 1978, 192; Marongiu 1968</w:t>
      </w:r>
      <w:r w:rsidRPr="00471AD5">
        <w:rPr>
          <w:noProof w:val="0"/>
          <w:lang w:val="en-US"/>
        </w:rPr>
        <w:fldChar w:fldCharType="end"/>
      </w:r>
      <w:r w:rsidRPr="00471AD5">
        <w:rPr>
          <w:noProof w:val="0"/>
          <w:lang w:val="en-US"/>
        </w:rPr>
        <w:t>.</w:t>
      </w:r>
    </w:p>
  </w:footnote>
  <w:footnote w:id="14">
    <w:p w14:paraId="4E123F9B" w14:textId="77777777" w:rsidR="007F6DAB" w:rsidRPr="00471AD5" w:rsidRDefault="007F6DAB" w:rsidP="00592305">
      <w:pPr>
        <w:pStyle w:val="FootnoteText"/>
        <w:rPr>
          <w:noProof w:val="0"/>
          <w:lang w:val="en-US"/>
        </w:rPr>
      </w:pPr>
      <w:r w:rsidRPr="00471AD5">
        <w:rPr>
          <w:rStyle w:val="FootnoteReference"/>
          <w:noProof w:val="0"/>
          <w:lang w:val="en-US"/>
        </w:rPr>
        <w:footnoteRef/>
      </w:r>
      <w:r w:rsidRPr="00471AD5">
        <w:rPr>
          <w:noProof w:val="0"/>
          <w:lang w:val="en-US"/>
        </w:rPr>
        <w:t xml:space="preserve"> The polity level is assumed here to coincide with the area of nominal jurisdiction of a ruler. It is not a historically fixed concept. The maps by </w:t>
      </w:r>
      <w:proofErr w:type="spellStart"/>
      <w:r w:rsidRPr="00471AD5">
        <w:rPr>
          <w:noProof w:val="0"/>
          <w:lang w:val="en-US"/>
        </w:rPr>
        <w:t>Nüssli</w:t>
      </w:r>
      <w:proofErr w:type="spellEnd"/>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 ExcludeAuth="1"&gt;&lt;Author&gt;Nüssli&lt;/Author&gt;&lt;Year&gt;2008&lt;/Year&gt;&lt;RecNum&gt;11315&lt;/RecNum&gt;&lt;DisplayText&gt;2008&lt;/DisplayText&gt;&lt;record&gt;&lt;rec-number&gt;11315&lt;/rec-number&gt;&lt;foreign-keys&gt;&lt;key app="EN" db-id="asvpwtp0b52ssfedvvhp25wjrdv5axfws0z0" timestamp="1418011224"&gt;11315&lt;/key&gt;&lt;/foreign-keys&gt;&lt;ref-type name="Map"&gt;20&lt;/ref-type&gt;&lt;contributors&gt;&lt;authors&gt;&lt;author&gt;Nüssli, Christos&lt;/author&gt;&lt;author&gt;Nüssli, Marc-Antoine&lt;/author&gt;&lt;/authors&gt;&lt;/contributors&gt;&lt;titles&gt;&lt;title&gt;Euratlas: Georeferenced historical vector data&lt;/title&gt;&lt;/titles&gt;&lt;keywords&gt;&lt;keyword&gt;Europe -- Administrative and political divisions -- Maps.&lt;/keyword&gt;&lt;keyword&gt;Europe -- Maps.&lt;/keyword&gt;&lt;keyword&gt;Vector data.&lt;/keyword&gt;&lt;keyword&gt;Maps.&lt;/keyword&gt;&lt;/keywords&gt;&lt;dates&gt;&lt;year&gt;2008&lt;/year&gt;&lt;/dates&gt;&lt;pub-location&gt;Yverdon-les-Bains, Switzerland&lt;/pub-location&gt;&lt;publisher&gt;Euratlas-Nüssli&lt;/publisher&gt;&lt;call-num&gt;Networked Resource&lt;/call-num&gt;&lt;urls&gt;&lt;related-urls&gt;&lt;url&gt;http://hollis.harvard.edu/?itemid=%7Clibrary/m/aleph%7C011477185&lt;/url&gt;&lt;url&gt;http://nrs.harvard.edu/urn-3:HUL.gisdata:011477185&lt;/url&gt;&lt;/related-urls&gt;&lt;/urls&gt;&lt;/record&gt;&lt;/Cite&gt;&lt;/EndNote&gt;</w:instrText>
      </w:r>
      <w:r w:rsidRPr="00471AD5">
        <w:rPr>
          <w:noProof w:val="0"/>
          <w:lang w:val="en-US"/>
        </w:rPr>
        <w:fldChar w:fldCharType="separate"/>
      </w:r>
      <w:r w:rsidRPr="00471AD5">
        <w:rPr>
          <w:noProof w:val="0"/>
          <w:lang w:val="en-US"/>
        </w:rPr>
        <w:t>2008</w:t>
      </w:r>
      <w:r w:rsidRPr="00471AD5">
        <w:rPr>
          <w:noProof w:val="0"/>
          <w:lang w:val="en-US"/>
        </w:rPr>
        <w:fldChar w:fldCharType="end"/>
      </w:r>
      <w:r w:rsidRPr="00471AD5">
        <w:rPr>
          <w:noProof w:val="0"/>
          <w:lang w:val="en-US"/>
        </w:rPr>
        <w:t xml:space="preserve"> offer reasonable approximations. I use “polity” to avoid the anachronistic term “national.”</w:t>
      </w:r>
    </w:p>
  </w:footnote>
  <w:footnote w:id="15">
    <w:p w14:paraId="14893270" w14:textId="730DE12B"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Since the book focuses on the premodern period, England is treated as a separate unit.</w:t>
      </w:r>
    </w:p>
  </w:footnote>
  <w:footnote w:id="16">
    <w:p w14:paraId="385E5E18" w14:textId="2F568392"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From 1629 to 1640.</w:t>
      </w:r>
    </w:p>
  </w:footnote>
  <w:footnote w:id="17">
    <w:p w14:paraId="3C29FC75"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Cicero, </w:t>
      </w:r>
      <w:r w:rsidRPr="00471AD5">
        <w:rPr>
          <w:i/>
          <w:noProof w:val="0"/>
          <w:lang w:val="en-US"/>
        </w:rPr>
        <w:t>Philippic 5</w:t>
      </w:r>
      <w:r w:rsidRPr="00471AD5">
        <w:rPr>
          <w:noProof w:val="0"/>
          <w:lang w:val="en-US"/>
        </w:rPr>
        <w:t>.</w:t>
      </w:r>
    </w:p>
  </w:footnote>
  <w:footnote w:id="18">
    <w:p w14:paraId="58C160FB" w14:textId="15D91B7D"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fldData xml:space="preserve">PEVuZE5vdGU+PENpdGU+PEF1dGhvcj5MZXZpPC9BdXRob3I+PFllYXI+MTk4ODwvWWVhcj48UmVj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</w:fldData>
        </w:fldChar>
      </w:r>
      <w:r w:rsidR="0039089A">
        <w:rPr>
          <w:noProof w:val="0"/>
          <w:lang w:val="en-US"/>
        </w:rPr>
        <w:instrText xml:space="preserve"> ADDIN EN.CITE </w:instrText>
      </w:r>
      <w:r w:rsidR="0039089A">
        <w:rPr>
          <w:noProof w:val="0"/>
          <w:lang w:val="en-US"/>
        </w:rPr>
        <w:fldChar w:fldCharType="begin">
          <w:fldData xml:space="preserve">PEVuZE5vdGU+PENpdGU+PEF1dGhvcj5MZXZpPC9BdXRob3I+PFllYXI+MTk4ODwvWWVhcj48UmVj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Pr="00471AD5">
        <w:rPr>
          <w:noProof w:val="0"/>
          <w:lang w:val="en-US"/>
        </w:rPr>
      </w:r>
      <w:r w:rsidRPr="00471AD5">
        <w:rPr>
          <w:noProof w:val="0"/>
          <w:lang w:val="en-US"/>
        </w:rPr>
        <w:fldChar w:fldCharType="separate"/>
      </w:r>
      <w:r w:rsidR="0039089A">
        <w:rPr>
          <w:lang w:val="en-US"/>
        </w:rPr>
        <w:t>Levi 1988; Bates and Lien 1985; Blockmans 1978; van Zanden, Buringh et al. 2012, 12; Schumpeter [1918] 1991</w:t>
      </w:r>
      <w:r w:rsidRPr="00471AD5">
        <w:rPr>
          <w:noProof w:val="0"/>
          <w:lang w:val="en-US"/>
        </w:rPr>
        <w:fldChar w:fldCharType="end"/>
      </w:r>
      <w:r w:rsidRPr="00471AD5">
        <w:rPr>
          <w:noProof w:val="0"/>
          <w:lang w:val="en-US"/>
        </w:rPr>
        <w:t xml:space="preserve">. Olson </w:t>
      </w:r>
      <w:r w:rsidRPr="00471AD5">
        <w:rPr>
          <w:noProof w:val="0"/>
          <w:lang w:val="en-US"/>
        </w:rPr>
        <w:fldChar w:fldCharType="begin"/>
      </w:r>
      <w:r w:rsidRPr="00471AD5">
        <w:rPr>
          <w:noProof w:val="0"/>
          <w:lang w:val="en-US"/>
        </w:rPr>
        <w:instrText xml:space="preserve"> ADDIN EN.CITE &lt;EndNote&gt;&lt;Cite ExcludeAuth="1"&gt;&lt;Author&gt;Olson&lt;/Author&gt;&lt;Year&gt;2000&lt;/Year&gt;&lt;RecNum&gt;449&lt;/RecNum&gt;&lt;Pages&gt;46-7&lt;/Pages&gt;&lt;DisplayText&gt;2000, 46-7&lt;/DisplayText&gt;&lt;record&gt;&lt;rec-number&gt;449&lt;/rec-number&gt;&lt;foreign-keys&gt;&lt;key app="EN" db-id="asvpwtp0b52ssfedvvhp25wjrdv5axfws0z0" timestamp="1284924095"&gt;449&lt;/key&gt;&lt;/foreign-keys&gt;&lt;ref-type name="Book"&gt;6&lt;/ref-type&gt;&lt;contributors&gt;&lt;authors&gt;&lt;author&gt;Olson, Mancur&lt;/author&gt;&lt;/authors&gt;&lt;/contributors&gt;&lt;titles&gt;&lt;title&gt;Power and Prosperity: Outgrowing Communist and Capitalist Dictatorships&lt;/title&gt;&lt;short-title&gt;Power and Prosperity&lt;/short-title&gt;&lt;/titles&gt;&lt;pages&gt;xxvii, 233&lt;/pages&gt;&lt;keywords&gt;&lt;keyword&gt;Economic policy&lt;/keyword&gt;&lt;keyword&gt;Comparative economics&lt;/keyword&gt;&lt;keyword&gt;Free enterprise&lt;/keyword&gt;&lt;keyword&gt;Post-communism&lt;/keyword&gt;&lt;/keywords&gt;&lt;dates&gt;&lt;year&gt;2000&lt;/year&gt;&lt;/dates&gt;&lt;pub-location&gt;New York&lt;/pub-location&gt;&lt;publisher&gt;Basic Books&lt;/publisher&gt;&lt;isbn&gt;0465051952&lt;/isbn&gt;&lt;call-num&gt;HD87.O47 2000&lt;/call-num&gt;&lt;urls&gt;&lt;/urls&gt;&lt;/record&gt;&lt;/Cite&gt;&lt;/EndNote&gt;</w:instrText>
      </w:r>
      <w:r w:rsidRPr="00471AD5">
        <w:rPr>
          <w:noProof w:val="0"/>
          <w:lang w:val="en-US"/>
        </w:rPr>
        <w:fldChar w:fldCharType="separate"/>
      </w:r>
      <w:r w:rsidRPr="00471AD5">
        <w:rPr>
          <w:noProof w:val="0"/>
          <w:lang w:val="en-US"/>
        </w:rPr>
        <w:t>2000, 46-7</w:t>
      </w:r>
      <w:r w:rsidRPr="00471AD5">
        <w:rPr>
          <w:noProof w:val="0"/>
          <w:lang w:val="en-US"/>
        </w:rPr>
        <w:fldChar w:fldCharType="end"/>
      </w:r>
      <w:r w:rsidRPr="00471AD5">
        <w:rPr>
          <w:noProof w:val="0"/>
          <w:lang w:val="en-US"/>
        </w:rPr>
        <w:t xml:space="preserve"> critiqued this perspective; </w:t>
      </w:r>
      <w:r w:rsidRPr="00471AD5">
        <w:rPr>
          <w:noProof w:val="0"/>
          <w:lang w:val="en-US"/>
        </w:rPr>
        <w:fldChar w:fldCharType="begin"/>
      </w:r>
      <w:r w:rsidRPr="00471AD5">
        <w:rPr>
          <w:noProof w:val="0"/>
          <w:lang w:val="en-US"/>
        </w:rPr>
        <w:instrText xml:space="preserve"> ADDIN EN.CITE &lt;EndNote&gt;&lt;Cite&gt;&lt;Author&gt;Moe&lt;/Author&gt;&lt;Year&gt;2005&lt;/Year&gt;&lt;RecNum&gt;2025&lt;/RecNum&gt;&lt;Pages&gt;25&lt;/Pages&gt;&lt;DisplayText&gt;Moe 2005, 25&lt;/DisplayText&gt;&lt;record&gt;&lt;rec-number&gt;2025&lt;/rec-number&gt;&lt;foreign-keys&gt;&lt;key app="EN" db-id="asvpwtp0b52ssfedvvhp25wjrdv5axfws0z0" timestamp="1306179946"&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rsidRPr="00471AD5">
        <w:rPr>
          <w:noProof w:val="0"/>
          <w:lang w:val="en-US"/>
        </w:rPr>
        <w:fldChar w:fldCharType="separate"/>
      </w:r>
      <w:r w:rsidRPr="00471AD5">
        <w:rPr>
          <w:noProof w:val="0"/>
          <w:lang w:val="en-US"/>
        </w:rPr>
        <w:t>Moe 2005, 25</w:t>
      </w:r>
      <w:r w:rsidRPr="00471AD5">
        <w:rPr>
          <w:noProof w:val="0"/>
          <w:lang w:val="en-US"/>
        </w:rPr>
        <w:fldChar w:fldCharType="end"/>
      </w:r>
      <w:r w:rsidRPr="00471AD5">
        <w:rPr>
          <w:noProof w:val="0"/>
          <w:lang w:val="en-US"/>
        </w:rPr>
        <w:t>.</w:t>
      </w:r>
    </w:p>
  </w:footnote>
  <w:footnote w:id="19">
    <w:p w14:paraId="2CB30850" w14:textId="557F7DD6"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Hintze* </w:t>
      </w:r>
      <w:r w:rsidRPr="00471AD5">
        <w:rPr>
          <w:noProof w:val="0"/>
          <w:lang w:val="en-US"/>
        </w:rPr>
        <w:fldChar w:fldCharType="begin">
          <w:fldData xml:space="preserve">PEVuZE5vdGU+PENpdGU+PEF1dGhvcj5TdGFzYXZhZ2U8L0F1dGhvcj48WWVhcj4yMDEwPC9ZZWFy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</w:fldData>
        </w:fldChar>
      </w:r>
      <w:r w:rsidRPr="00471AD5">
        <w:rPr>
          <w:noProof w:val="0"/>
          <w:lang w:val="en-US"/>
        </w:rPr>
        <w:instrText xml:space="preserve"> ADDIN EN.CITE </w:instrText>
      </w:r>
      <w:r w:rsidRPr="00471AD5">
        <w:rPr>
          <w:noProof w:val="0"/>
          <w:lang w:val="en-US"/>
        </w:rPr>
        <w:fldChar w:fldCharType="begin">
          <w:fldData xml:space="preserve">PEVuZE5vdGU+PENpdGU+PEF1dGhvcj5TdGFzYXZhZ2U8L0F1dGhvcj48WWVhcj4yMDEwPC9ZZWFy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Stasavage 2010; Boix 2015</w:t>
      </w:r>
      <w:r w:rsidRPr="00471AD5">
        <w:rPr>
          <w:noProof w:val="0"/>
          <w:lang w:val="en-US"/>
        </w:rPr>
        <w:fldChar w:fldCharType="end"/>
      </w:r>
      <w:r w:rsidRPr="00471AD5">
        <w:rPr>
          <w:noProof w:val="0"/>
          <w:lang w:val="en-US"/>
        </w:rPr>
        <w:t xml:space="preserve">. </w:t>
      </w:r>
    </w:p>
  </w:footnote>
  <w:footnote w:id="20">
    <w:p w14:paraId="40F4A0A9"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rStyle w:val="PageNumber"/>
          <w:noProof w:val="0"/>
          <w:lang w:val="en-US"/>
        </w:rPr>
        <w:fldChar w:fldCharType="begin">
          <w:fldData xml:space="preserve">PEVuZE5vdGU+PENpdGU+PEF1dGhvcj5Eb3duaW5nPC9BdXRob3I+PFllYXI+MTk5MjwvWWVhcj48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MjgyNTA3
MzYw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L0VuZE5vdGU+AG==
</w:fldData>
        </w:fldChar>
      </w:r>
      <w:r w:rsidRPr="00471AD5">
        <w:rPr>
          <w:rStyle w:val="PageNumber"/>
          <w:noProof w:val="0"/>
          <w:lang w:val="en-US"/>
        </w:rPr>
        <w:instrText xml:space="preserve"> ADDIN EN.CITE </w:instrText>
      </w:r>
      <w:r w:rsidRPr="00471AD5">
        <w:rPr>
          <w:rStyle w:val="PageNumber"/>
          <w:noProof w:val="0"/>
          <w:lang w:val="en-US"/>
        </w:rPr>
        <w:fldChar w:fldCharType="begin">
          <w:fldData xml:space="preserve">PEVuZE5vdGU+PENpdGU+PEF1dGhvcj5Eb3duaW5nPC9BdXRob3I+PFllYXI+MTk5MjwvWWVhcj48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L0VuZE5vdGU+AG==
</w:fldData>
        </w:fldChar>
      </w:r>
      <w:r w:rsidRPr="00471AD5">
        <w:rPr>
          <w:rStyle w:val="PageNumber"/>
          <w:noProof w:val="0"/>
          <w:lang w:val="en-US"/>
        </w:rPr>
        <w:instrText xml:space="preserve"> ADDIN EN.CITE.DATA </w:instrText>
      </w:r>
      <w:r w:rsidRPr="00471AD5">
        <w:rPr>
          <w:rStyle w:val="PageNumber"/>
          <w:noProof w:val="0"/>
          <w:lang w:val="en-US"/>
        </w:rPr>
      </w:r>
      <w:r w:rsidRPr="00471AD5">
        <w:rPr>
          <w:rStyle w:val="PageNumber"/>
          <w:noProof w:val="0"/>
          <w:lang w:val="en-US"/>
        </w:rPr>
        <w:fldChar w:fldCharType="end"/>
      </w:r>
      <w:r w:rsidRPr="00471AD5">
        <w:rPr>
          <w:rStyle w:val="PageNumber"/>
          <w:noProof w:val="0"/>
          <w:lang w:val="en-US"/>
        </w:rPr>
      </w:r>
      <w:r w:rsidRPr="00471AD5">
        <w:rPr>
          <w:rStyle w:val="PageNumber"/>
          <w:noProof w:val="0"/>
          <w:lang w:val="en-US"/>
        </w:rPr>
        <w:fldChar w:fldCharType="separate"/>
      </w:r>
      <w:r w:rsidRPr="00471AD5">
        <w:rPr>
          <w:rStyle w:val="PageNumber"/>
          <w:noProof w:val="0"/>
          <w:lang w:val="en-US"/>
        </w:rPr>
        <w:t>Downing 1992; Ertman 1997</w:t>
      </w:r>
      <w:r w:rsidRPr="00471AD5">
        <w:rPr>
          <w:rStyle w:val="PageNumber"/>
          <w:noProof w:val="0"/>
          <w:lang w:val="en-US"/>
        </w:rPr>
        <w:fldChar w:fldCharType="end"/>
      </w:r>
      <w:r w:rsidRPr="00471AD5">
        <w:rPr>
          <w:rStyle w:val="PageNumber"/>
          <w:noProof w:val="0"/>
          <w:lang w:val="en-US"/>
        </w:rPr>
        <w:t>.</w:t>
      </w:r>
    </w:p>
  </w:footnote>
  <w:footnote w:id="21">
    <w:p w14:paraId="15149B10" w14:textId="4719A5BD"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proofErr w:type="spellStart"/>
      <w:r w:rsidRPr="00471AD5">
        <w:rPr>
          <w:noProof w:val="0"/>
          <w:lang w:val="en-US"/>
        </w:rPr>
        <w:t>Madicott</w:t>
      </w:r>
      <w:proofErr w:type="spellEnd"/>
      <w:r w:rsidRPr="00471AD5">
        <w:rPr>
          <w:noProof w:val="0"/>
          <w:lang w:val="en-US"/>
        </w:rPr>
        <w:t xml:space="preserve">. The word “judicial” includes activities beyond the simple application of the law: petitions became necessary where remedies through the law were insufficient; </w:t>
      </w:r>
      <w:r w:rsidRPr="00471AD5">
        <w:rPr>
          <w:noProof w:val="0"/>
          <w:lang w:val="en-US"/>
        </w:rPr>
        <w:fldChar w:fldCharType="begin"/>
      </w:r>
      <w:r w:rsidRPr="00471AD5">
        <w:rPr>
          <w:noProof w:val="0"/>
          <w:lang w:val="en-US"/>
        </w:rPr>
        <w:instrText xml:space="preserve"> ADDIN EN.CITE &lt;EndNote&gt;&lt;Cite&gt;&lt;Author&gt;Dodd&lt;/Author&gt;&lt;Year&gt;2007&lt;/Year&gt;&lt;RecNum&gt;20671&lt;/RecNum&gt;&lt;Pages&gt;323&lt;/Pages&gt;&lt;DisplayText&gt;Dodd 2007, 323&lt;/DisplayText&gt;&lt;record&gt;&lt;rec-number&gt;20671&lt;/rec-number&gt;&lt;foreign-keys&gt;&lt;key app="EN" db-id="asvpwtp0b52ssfedvvhp25wjrdv5axfws0z0" timestamp="1526522419"&gt;2067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rsidRPr="00471AD5">
        <w:rPr>
          <w:noProof w:val="0"/>
          <w:lang w:val="en-US"/>
        </w:rPr>
        <w:fldChar w:fldCharType="separate"/>
      </w:r>
      <w:r w:rsidRPr="00471AD5">
        <w:rPr>
          <w:noProof w:val="0"/>
          <w:lang w:val="en-US"/>
        </w:rPr>
        <w:t>Dodd 2007, 323</w:t>
      </w:r>
      <w:r w:rsidRPr="00471AD5">
        <w:rPr>
          <w:noProof w:val="0"/>
          <w:lang w:val="en-US"/>
        </w:rPr>
        <w:fldChar w:fldCharType="end"/>
      </w:r>
      <w:r w:rsidRPr="00471AD5">
        <w:rPr>
          <w:noProof w:val="0"/>
          <w:lang w:val="en-US"/>
        </w:rPr>
        <w:t>. Adjudicatory is closer, but cumbersome</w:t>
      </w:r>
    </w:p>
  </w:footnote>
  <w:footnote w:id="22">
    <w:p w14:paraId="15378293" w14:textId="7381F91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Machiavelli’s </w:t>
      </w:r>
      <w:r w:rsidRPr="00471AD5">
        <w:rPr>
          <w:noProof w:val="0"/>
          <w:lang w:val="en-US"/>
        </w:rPr>
        <w:fldChar w:fldCharType="begin"/>
      </w:r>
      <w:r w:rsidRPr="00471AD5">
        <w:rPr>
          <w:noProof w:val="0"/>
          <w:lang w:val="en-US"/>
        </w:rPr>
        <w:instrText xml:space="preserve"> ADDIN EN.CITE &lt;EndNote&gt;&lt;Cite ExcludeAuth="1"&gt;&lt;Author&gt;Machiavelli&lt;/Author&gt;&lt;Year&gt;1970&lt;/Year&gt;&lt;RecNum&gt;2045&lt;/RecNum&gt;&lt;Pages&gt;2.10&lt;/Pages&gt;&lt;DisplayText&gt;1970, 2.10&lt;/DisplayText&gt;&lt;record&gt;&lt;rec-number&gt;2045&lt;/rec-number&gt;&lt;foreign-keys&gt;&lt;key app="EN" db-id="asvpwtp0b52ssfedvvhp25wjrdv5axfws0z0" timestamp="1306179947"&gt;2045&lt;/key&gt;&lt;/foreign-keys&gt;&lt;ref-type name="Book"&gt;6&lt;/ref-type&gt;&lt;contributors&gt;&lt;authors&gt;&lt;author&gt;Machiavelli, Niccolò&lt;/author&gt;&lt;/authors&gt;&lt;secondary-authors&gt;&lt;author&gt;Crick, Bernard R.&lt;/author&gt;&lt;/secondary-authors&gt;&lt;/contributors&gt;&lt;titles&gt;&lt;title&gt;The Discourses&lt;/title&gt;&lt;secondary-title&gt;Penguin classics&lt;/secondary-title&gt;&lt;/titles&gt;&lt;pages&gt;543&lt;/pages&gt;&lt;keywords&gt;&lt;keyword&gt;Livy.&lt;/keyword&gt;&lt;keyword&gt;Political science Early works to 1800.&lt;/keyword&gt;&lt;/keywords&gt;&lt;dates&gt;&lt;year&gt;1970&lt;/year&gt;&lt;/dates&gt;&lt;pub-location&gt;Hammondsworth&lt;/pub-location&gt;&lt;publisher&gt;Penguin Books&lt;/publisher&gt;&lt;isbn&gt;0140400141&lt;/isbn&gt;&lt;accession-num&gt;000210525-x&lt;/accession-num&gt;&lt;call-num&gt;Jc143 .m163 1970&amp;#xD;320.9/37&amp;#xD;Lit jc143 .m163 1970&amp;#xD;Qua jc143 .m163 1970&amp;#xD;Lam jc143 .m163 1970&amp;#xD;WID Ital 7666.62&lt;/call-num&gt;&lt;urls&gt;&lt;/urls&gt;&lt;/record&gt;&lt;/Cite&gt;&lt;/EndNote&gt;</w:instrText>
      </w:r>
      <w:r w:rsidRPr="00471AD5">
        <w:rPr>
          <w:noProof w:val="0"/>
          <w:lang w:val="en-US"/>
        </w:rPr>
        <w:fldChar w:fldCharType="separate"/>
      </w:r>
      <w:r w:rsidRPr="00471AD5">
        <w:rPr>
          <w:noProof w:val="0"/>
          <w:lang w:val="en-US"/>
        </w:rPr>
        <w:t>1970, 2.10</w:t>
      </w:r>
      <w:r w:rsidRPr="00471AD5">
        <w:rPr>
          <w:noProof w:val="0"/>
          <w:lang w:val="en-US"/>
        </w:rPr>
        <w:fldChar w:fldCharType="end"/>
      </w:r>
      <w:r w:rsidRPr="00471AD5">
        <w:rPr>
          <w:noProof w:val="0"/>
          <w:lang w:val="en-US"/>
        </w:rPr>
        <w:t xml:space="preserve"> alternative</w:t>
      </w:r>
      <w:r w:rsidRPr="00471AD5">
        <w:rPr>
          <w:noProof w:val="0"/>
          <w:lang w:val="en-US"/>
        </w:rPr>
        <w:sym w:font="Symbol" w:char="F0BE"/>
      </w:r>
      <w:r w:rsidRPr="00471AD5">
        <w:rPr>
          <w:noProof w:val="0"/>
          <w:lang w:val="en-US"/>
        </w:rPr>
        <w:t>military and leadership virtue</w:t>
      </w:r>
      <w:r w:rsidRPr="00471AD5">
        <w:rPr>
          <w:noProof w:val="0"/>
          <w:lang w:val="en-US"/>
        </w:rPr>
        <w:sym w:font="Symbol" w:char="F0BE"/>
      </w:r>
      <w:r w:rsidRPr="00471AD5">
        <w:rPr>
          <w:noProof w:val="0"/>
          <w:lang w:val="en-US"/>
        </w:rPr>
        <w:t>cannot explain representative emergence either.</w:t>
      </w:r>
    </w:p>
  </w:footnote>
  <w:footnote w:id="23">
    <w:p w14:paraId="3B034539" w14:textId="7A84BAA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0039089A">
        <w:rPr>
          <w:noProof w:val="0"/>
          <w:lang w:val="en-US"/>
        </w:rPr>
        <w:instrText xml:space="preserve"> ADDIN EN.CITE &lt;EndNote&gt;&lt;Cite&gt;&lt;Author&gt;van Zanden&lt;/Author&gt;&lt;Year&gt;2012&lt;/Year&gt;&lt;RecNum&gt;6159&lt;/RecNum&gt;&lt;DisplayText&gt;van Zanden, Buringh et al. 2012&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rsidRPr="00471AD5">
        <w:rPr>
          <w:noProof w:val="0"/>
          <w:lang w:val="en-US"/>
        </w:rPr>
        <w:fldChar w:fldCharType="separate"/>
      </w:r>
      <w:r w:rsidR="0039089A">
        <w:rPr>
          <w:lang w:val="en-US"/>
        </w:rPr>
        <w:t>van Zanden, Buringh et al. 2012</w:t>
      </w:r>
      <w:r w:rsidRPr="00471AD5">
        <w:rPr>
          <w:noProof w:val="0"/>
          <w:lang w:val="en-US"/>
        </w:rPr>
        <w:fldChar w:fldCharType="end"/>
      </w:r>
      <w:r w:rsidRPr="00471AD5">
        <w:rPr>
          <w:noProof w:val="0"/>
          <w:lang w:val="en-US"/>
        </w:rPr>
        <w:t>.</w:t>
      </w:r>
    </w:p>
  </w:footnote>
  <w:footnote w:id="24">
    <w:p w14:paraId="1BFDAC0D" w14:textId="2A90070F"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fldData xml:space="preserve">PEVuZE5vdGU+PENpdGU+PEF1dGhvcj5MZXZpPC9BdXRob3I+PFllYXI+MTk4ODwvWWVhcj48UmVj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</w:fldData>
        </w:fldChar>
      </w:r>
      <w:r w:rsidR="0039089A">
        <w:rPr>
          <w:noProof w:val="0"/>
          <w:lang w:val="en-US"/>
        </w:rPr>
        <w:instrText xml:space="preserve"> ADDIN EN.CITE </w:instrText>
      </w:r>
      <w:r w:rsidR="0039089A">
        <w:rPr>
          <w:noProof w:val="0"/>
          <w:lang w:val="en-US"/>
        </w:rPr>
        <w:fldChar w:fldCharType="begin">
          <w:fldData xml:space="preserve">PEVuZE5vdGU+PENpdGU+PEF1dGhvcj5MZXZpPC9BdXRob3I+PFllYXI+MTk4ODwvWWVhcj48UmVj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0039089A">
        <w:rPr>
          <w:noProof w:val="0"/>
          <w:lang w:val="en-US"/>
        </w:rPr>
      </w:r>
      <w:r w:rsidR="0039089A">
        <w:rPr>
          <w:noProof w:val="0"/>
          <w:lang w:val="en-US"/>
        </w:rPr>
        <w:fldChar w:fldCharType="separate"/>
      </w:r>
      <w:r w:rsidR="0039089A">
        <w:rPr>
          <w:lang w:val="en-US"/>
        </w:rPr>
        <w:t>Levi 1988, 96; Besley and Persson 2011</w:t>
      </w:r>
      <w:r w:rsidR="0039089A">
        <w:rPr>
          <w:noProof w:val="0"/>
          <w:lang w:val="en-US"/>
        </w:rPr>
        <w:fldChar w:fldCharType="end"/>
      </w:r>
      <w:r w:rsidRPr="00471AD5">
        <w:rPr>
          <w:noProof w:val="0"/>
          <w:lang w:val="en-US"/>
        </w:rPr>
        <w:t>.</w:t>
      </w:r>
    </w:p>
  </w:footnote>
  <w:footnote w:id="25">
    <w:p w14:paraId="3F89F3B7" w14:textId="690D2119" w:rsidR="007F6DAB" w:rsidRPr="00471AD5" w:rsidRDefault="007F6DAB" w:rsidP="00D91A49">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Gennaioli&lt;/Author&gt;&lt;Year&gt;2015&lt;/Year&gt;&lt;RecNum&gt;20949&lt;/RecNum&gt;&lt;Pages&gt;1410&lt;/Pages&gt;&lt;DisplayText&gt;Gennaioli and Voth 2015, 1410&lt;/DisplayText&gt;&lt;record&gt;&lt;rec-number&gt;20949&lt;/rec-number&gt;&lt;foreign-keys&gt;&lt;key app="EN" db-id="asvpwtp0b52ssfedvvhp25wjrdv5axfws0z0" timestamp="1556936242"&gt;20949&lt;/key&gt;&lt;/foreign-keys&gt;&lt;ref-type name="Journal Article"&gt;17&lt;/ref-type&gt;&lt;contributors&gt;&lt;authors&gt;&lt;author&gt;Gennaioli, Nicola&lt;/author&gt;&lt;author&gt;Voth, Hans-Joachim&lt;/author&gt;&lt;/authors&gt;&lt;/contributors&gt;&lt;titles&gt;&lt;title&gt;State Capacity and Military Conflict&lt;/title&gt;&lt;secondary-title&gt;The Review of Economic Studies&lt;/secondary-title&gt;&lt;/titles&gt;&lt;periodical&gt;&lt;full-title&gt;The Review of Economic Studies&lt;/full-title&gt;&lt;/periodical&gt;&lt;pages&gt;1409-1448&lt;/pages&gt;&lt;volume&gt;82&lt;/volume&gt;&lt;number&gt;4&lt;/number&gt;&lt;dates&gt;&lt;year&gt;2015&lt;/year&gt;&lt;/dates&gt;&lt;isbn&gt;0034-6527&lt;/isbn&gt;&lt;urls&gt;&lt;related-urls&gt;&lt;url&gt;https://doi.org/10.1093/restud/rdv019&lt;/url&gt;&lt;/related-urls&gt;&lt;/urls&gt;&lt;electronic-resource-num&gt;10.1093/restud/rdv019&lt;/electronic-resource-num&gt;&lt;access-date&gt;5/4/2019&lt;/access-date&gt;&lt;/record&gt;&lt;/Cite&gt;&lt;/EndNote&gt;</w:instrText>
      </w:r>
      <w:r w:rsidR="0039089A">
        <w:rPr>
          <w:noProof w:val="0"/>
          <w:lang w:val="en-US"/>
        </w:rPr>
        <w:fldChar w:fldCharType="separate"/>
      </w:r>
      <w:r w:rsidR="0039089A">
        <w:rPr>
          <w:lang w:val="en-US"/>
        </w:rPr>
        <w:t>Gennaioli and Voth 2015, 1410</w:t>
      </w:r>
      <w:r w:rsidR="0039089A">
        <w:rPr>
          <w:noProof w:val="0"/>
          <w:lang w:val="en-US"/>
        </w:rPr>
        <w:fldChar w:fldCharType="end"/>
      </w:r>
      <w:r w:rsidRPr="00471AD5">
        <w:rPr>
          <w:noProof w:val="0"/>
          <w:lang w:val="en-US"/>
        </w:rPr>
        <w:t xml:space="preserve">. See also, </w:t>
      </w:r>
      <w:r w:rsidR="0039089A">
        <w:rPr>
          <w:noProof w:val="0"/>
          <w:lang w:val="en-US"/>
        </w:rPr>
        <w:fldChar w:fldCharType="begin"/>
      </w:r>
      <w:r w:rsidR="0039089A">
        <w:rPr>
          <w:noProof w:val="0"/>
          <w:lang w:val="en-US"/>
        </w:rPr>
        <w:instrText xml:space="preserve"> ADDIN EN.CITE &lt;EndNote&gt;&lt;Cite&gt;&lt;Author&gt;Harriss&lt;/Author&gt;&lt;Year&gt;1975&lt;/Year&gt;&lt;RecNum&gt;430&lt;/RecNum&gt;&lt;Pages&gt;34-5&lt;/Pages&gt;&lt;DisplayText&gt;Harriss 1975, 34-5&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rsidR="0039089A">
        <w:rPr>
          <w:noProof w:val="0"/>
          <w:lang w:val="en-US"/>
        </w:rPr>
        <w:fldChar w:fldCharType="separate"/>
      </w:r>
      <w:r w:rsidR="0039089A">
        <w:rPr>
          <w:lang w:val="en-US"/>
        </w:rPr>
        <w:t>Harriss 1975, 34-5</w:t>
      </w:r>
      <w:r w:rsidR="0039089A">
        <w:rPr>
          <w:noProof w:val="0"/>
          <w:lang w:val="en-US"/>
        </w:rPr>
        <w:fldChar w:fldCharType="end"/>
      </w:r>
      <w:r w:rsidRPr="00471AD5">
        <w:rPr>
          <w:noProof w:val="0"/>
          <w:lang w:val="en-US"/>
        </w:rPr>
        <w:t xml:space="preserve">. </w:t>
      </w:r>
    </w:p>
  </w:footnote>
  <w:footnote w:id="26">
    <w:p w14:paraId="5DF34144" w14:textId="453904FC"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0039089A">
        <w:rPr>
          <w:noProof w:val="0"/>
          <w:lang w:val="en-US"/>
        </w:rPr>
        <w:instrText xml:space="preserve"> ADDIN EN.CITE &lt;EndNote&gt;&lt;Cite&gt;&lt;Author&gt;Haber&lt;/Author&gt;&lt;Year&gt;2003&lt;/Year&gt;&lt;RecNum&gt;5667&lt;/RecNum&gt;&lt;Pages&gt;*&lt;/Pages&gt;&lt;DisplayText&gt;Haber, Maurer et al. 2003, *&lt;/DisplayText&gt;&lt;record&gt;&lt;rec-number&gt;5667&lt;/rec-number&gt;&lt;foreign-keys&gt;&lt;key app="EN" db-id="asvpwtp0b52ssfedvvhp25wjrdv5axfws0z0" timestamp="1344824028"&gt;5667&lt;/key&gt;&lt;/foreign-keys&gt;&lt;ref-type name="Book"&gt;6&lt;/ref-type&gt;&lt;contributors&gt;&lt;authors&gt;&lt;author&gt;Haber, Stephen H.&lt;/author&gt;&lt;author&gt;Maurer, Noel&lt;/author&gt;&lt;author&gt;Razo, Armando&lt;/author&gt;&lt;/authors&gt;&lt;/contributors&gt;&lt;titles&gt;&lt;title&gt;&lt;style face="normal" font="default" size="100%"&gt;The politics of property rights&lt;/style&gt;&lt;style face="normal" font="default" size="12"&gt;: &lt;/style&gt;&lt;style face="normal" font="default" size="100%"&gt;political instability, credible commitments, and economic growth in Mexico, 1876-1929&lt;/style&gt;&lt;/title&gt;&lt;secondary-title&gt;Political economy of institutions and decisions&lt;/secondary-title&gt;&lt;/titles&gt;&lt;pages&gt;xx, 382 p.&lt;/pages&gt;&lt;keywords&gt;&lt;keyword&gt;Right of property Mexico History.&lt;/keyword&gt;&lt;keyword&gt;Mexico Economic policy.&lt;/keyword&gt;&lt;keyword&gt;Mexico Politics and government 19th century.&lt;/keyword&gt;&lt;keyword&gt;Mexico Politics and government 20th century.&lt;/keyword&gt;&lt;/keywords&gt;&lt;dates&gt;&lt;year&gt;2003&lt;/year&gt;&lt;/dates&gt;&lt;pub-location&gt;Cambridge&lt;/pub-location&gt;&lt;publisher&gt;Cambridge University Press&lt;/publisher&gt;&lt;isbn&gt;0521820677&lt;/isbn&gt;&lt;call-num&gt;ALDERMAN STACKS HC135 .H173 2003 BOOK&lt;/call-num&gt;&lt;urls&gt;&lt;related-urls&gt;&lt;url&gt;http://www.loc.gov/catdir/description/cam031/2002031354.html&lt;/url&gt;&lt;url&gt;http://www.loc.gov/catdir/toc/cam031/2002031354.html&lt;/url&gt;&lt;/related-urls&gt;&lt;/urls&gt;&lt;/record&gt;&lt;/Cite&gt;&lt;/EndNote&gt;</w:instrText>
      </w:r>
      <w:r w:rsidRPr="00471AD5">
        <w:rPr>
          <w:noProof w:val="0"/>
          <w:lang w:val="en-US"/>
        </w:rPr>
        <w:fldChar w:fldCharType="separate"/>
      </w:r>
      <w:r w:rsidR="0039089A">
        <w:rPr>
          <w:lang w:val="en-US"/>
        </w:rPr>
        <w:t>Haber, Maurer et al. 2003, *</w:t>
      </w:r>
      <w:r w:rsidRPr="00471AD5">
        <w:rPr>
          <w:noProof w:val="0"/>
          <w:lang w:val="en-US"/>
        </w:rPr>
        <w:fldChar w:fldCharType="end"/>
      </w:r>
      <w:r w:rsidRPr="00471AD5">
        <w:rPr>
          <w:noProof w:val="0"/>
          <w:lang w:val="en-US"/>
        </w:rPr>
        <w:t>.</w:t>
      </w:r>
    </w:p>
  </w:footnote>
  <w:footnote w:id="27">
    <w:p w14:paraId="708B9D12"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Bates&lt;/Author&gt;&lt;Year&gt;1985&lt;/Year&gt;&lt;RecNum&gt;246&lt;/RecNum&gt;&lt;DisplayText&gt;Bates and Lien 1985; Levi 1988&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Cite&gt;&lt;Author&gt;Levi&lt;/Author&gt;&lt;Year&gt;1988&lt;/Year&gt;&lt;RecNum&gt;80&lt;/RecNum&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rsidRPr="00471AD5">
        <w:rPr>
          <w:noProof w:val="0"/>
          <w:lang w:val="en-US"/>
        </w:rPr>
        <w:fldChar w:fldCharType="separate"/>
      </w:r>
      <w:r w:rsidRPr="00471AD5">
        <w:rPr>
          <w:noProof w:val="0"/>
          <w:lang w:val="en-US"/>
        </w:rPr>
        <w:t>Bates and Lien 1985; Levi 1988</w:t>
      </w:r>
      <w:r w:rsidRPr="00471AD5">
        <w:rPr>
          <w:noProof w:val="0"/>
          <w:lang w:val="en-US"/>
        </w:rPr>
        <w:fldChar w:fldCharType="end"/>
      </w:r>
      <w:r w:rsidRPr="00471AD5">
        <w:rPr>
          <w:noProof w:val="0"/>
          <w:lang w:val="en-US"/>
        </w:rPr>
        <w:t>.</w:t>
      </w:r>
    </w:p>
  </w:footnote>
  <w:footnote w:id="28">
    <w:p w14:paraId="3B6409B9"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fldData xml:space="preserve">PEVuZE5vdGU+PENpdGU+PEF1dGhvcj5IYXJyaXNzPC9BdXRob3I+PFllYXI+MTk3NTwvWWVhcj48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</w:fldData>
        </w:fldChar>
      </w:r>
      <w:r w:rsidRPr="00471AD5">
        <w:rPr>
          <w:noProof w:val="0"/>
          <w:lang w:val="en-US"/>
        </w:rPr>
        <w:instrText xml:space="preserve"> ADDIN EN.CITE </w:instrText>
      </w:r>
      <w:r w:rsidRPr="00471AD5">
        <w:rPr>
          <w:noProof w:val="0"/>
          <w:lang w:val="en-US"/>
        </w:rPr>
        <w:fldChar w:fldCharType="begin">
          <w:fldData xml:space="preserve">PEVuZE5vdGU+PENpdGU+PEF1dGhvcj5IYXJyaXNzPC9BdXRob3I+PFllYXI+MTk3NTwvWWVhcj48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Harriss 1975, 427, 431; Prestwich 1990, 122; Mitchell 1951, 59; Matthew Paris 1852, 401-2; O'Callaghan 1989, 131</w:t>
      </w:r>
      <w:r w:rsidRPr="00471AD5">
        <w:rPr>
          <w:noProof w:val="0"/>
          <w:lang w:val="en-US"/>
        </w:rPr>
        <w:fldChar w:fldCharType="end"/>
      </w:r>
      <w:r w:rsidRPr="00471AD5">
        <w:rPr>
          <w:noProof w:val="0"/>
          <w:lang w:val="en-US"/>
        </w:rPr>
        <w:t>.</w:t>
      </w:r>
    </w:p>
  </w:footnote>
  <w:footnote w:id="29">
    <w:p w14:paraId="04DB0CD8" w14:textId="59CE3DD2"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Hoffman&lt;/Author&gt;&lt;Year&gt;2015&lt;/Year&gt;&lt;RecNum&gt;20255&lt;/RecNum&gt;&lt;Pages&gt;70&lt;/Pages&gt;&lt;DisplayText&gt;Hoffman 2015, 70&lt;/DisplayText&gt;&lt;record&gt;&lt;rec-number&gt;20255&lt;/rec-number&gt;&lt;foreign-keys&gt;&lt;key app="EN" db-id="asvpwtp0b52ssfedvvhp25wjrdv5axfws0z0" timestamp="1488152813"&gt;20255&lt;/key&gt;&lt;/foreign-keys&gt;&lt;ref-type name="Book"&gt;6&lt;/ref-type&gt;&lt;contributors&gt;&lt;authors&gt;&lt;author&gt;Hoffman, Philip T.&lt;/author&gt;&lt;/authors&gt;&lt;/contributors&gt;&lt;titles&gt;&lt;title&gt;Why did Europe conquer the world?&lt;/title&gt;&lt;secondary-title&gt;The Princeton economic history of the Western world&lt;/secondary-title&gt;&lt;/titles&gt;&lt;pages&gt;272 pages&lt;/pages&gt;&lt;keywords&gt;&lt;keyword&gt;Balance of power.&lt;/keyword&gt;&lt;keyword&gt;Europe Foreign relations History.&lt;/keyword&gt;&lt;keyword&gt;Europe Military policy.&lt;/keyword&gt;&lt;keyword&gt;Technology and state Europe History.&lt;/keyword&gt;&lt;/keywords&gt;&lt;dates&gt;&lt;year&gt;2015&lt;/year&gt;&lt;/dates&gt;&lt;pub-location&gt;Princeton&lt;/pub-location&gt;&lt;publisher&gt;Princeton University Press&lt;/publisher&gt;&lt;isbn&gt;9780691139708 (hardcover alk. paper)&lt;/isbn&gt;&lt;accession-num&gt;18379382&lt;/accession-num&gt;&lt;call-num&gt;D217 .H596 2015&lt;/call-num&gt;&lt;urls&gt;&lt;/urls&gt;&lt;/record&gt;&lt;/Cite&gt;&lt;/EndNote&gt;</w:instrText>
      </w:r>
      <w:r w:rsidR="0039089A">
        <w:rPr>
          <w:noProof w:val="0"/>
          <w:lang w:val="en-US"/>
        </w:rPr>
        <w:fldChar w:fldCharType="separate"/>
      </w:r>
      <w:r w:rsidR="0039089A">
        <w:rPr>
          <w:lang w:val="en-US"/>
        </w:rPr>
        <w:t>Hoffman 2015, 70</w:t>
      </w:r>
      <w:r w:rsidR="0039089A">
        <w:rPr>
          <w:noProof w:val="0"/>
          <w:lang w:val="en-US"/>
        </w:rPr>
        <w:fldChar w:fldCharType="end"/>
      </w:r>
      <w:r w:rsidRPr="00471AD5">
        <w:rPr>
          <w:noProof w:val="0"/>
          <w:lang w:val="en-US"/>
        </w:rPr>
        <w:t>.</w:t>
      </w:r>
    </w:p>
  </w:footnote>
  <w:footnote w:id="30">
    <w:p w14:paraId="33295E6C" w14:textId="71629D0B"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fldData xml:space="preserve">PEVuZE5vdGU+PENpdGU+PEF1dGhvcj5BzIFnb3N0b248L0F1dGhvcj48WWVhcj4yMDA1PC9ZZWFy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</w:fldData>
        </w:fldChar>
      </w:r>
      <w:r w:rsidR="0039089A">
        <w:rPr>
          <w:noProof w:val="0"/>
          <w:lang w:val="en-US"/>
        </w:rPr>
        <w:instrText xml:space="preserve"> ADDIN EN.CITE </w:instrText>
      </w:r>
      <w:r w:rsidR="0039089A">
        <w:rPr>
          <w:noProof w:val="0"/>
          <w:lang w:val="en-US"/>
        </w:rPr>
        <w:fldChar w:fldCharType="begin">
          <w:fldData xml:space="preserve">PEVuZE5vdGU+PENpdGU+PEF1dGhvcj5BzIFnb3N0b248L0F1dGhvcj48WWVhcj4yMDA1PC9ZZWFy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0039089A">
        <w:rPr>
          <w:noProof w:val="0"/>
          <w:lang w:val="en-US"/>
        </w:rPr>
      </w:r>
      <w:r w:rsidR="0039089A">
        <w:rPr>
          <w:noProof w:val="0"/>
          <w:lang w:val="en-US"/>
        </w:rPr>
        <w:fldChar w:fldCharType="separate"/>
      </w:r>
      <w:r w:rsidR="0039089A">
        <w:rPr>
          <w:lang w:val="en-US"/>
        </w:rPr>
        <w:t>Ágoston 2005; Hoffman 2015, 13</w:t>
      </w:r>
      <w:r w:rsidR="0039089A">
        <w:rPr>
          <w:noProof w:val="0"/>
          <w:lang w:val="en-US"/>
        </w:rPr>
        <w:fldChar w:fldCharType="end"/>
      </w:r>
      <w:r w:rsidRPr="00471AD5">
        <w:rPr>
          <w:noProof w:val="0"/>
          <w:lang w:val="en-US"/>
        </w:rPr>
        <w:t>.</w:t>
      </w:r>
    </w:p>
  </w:footnote>
  <w:footnote w:id="31">
    <w:p w14:paraId="01E89B58"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Pomeranz&lt;/Author&gt;&lt;Year&gt;2011&lt;/Year&gt;&lt;RecNum&gt;20954&lt;/RecNum&gt;&lt;DisplayText&gt;Pomeranz 2011; Rosenthal and Wong 2011&lt;/DisplayText&gt;&lt;record&gt;&lt;rec-number&gt;20954&lt;/rec-number&gt;&lt;foreign-keys&gt;&lt;key app="EN" db-id="asvpwtp0b52ssfedvvhp25wjrdv5axfws0z0" timestamp="1559495806"&gt;20954&lt;/key&gt;&lt;/foreign-keys&gt;&lt;ref-type name="Journal Article"&gt;17&lt;/ref-type&gt;&lt;contributors&gt;&lt;authors&gt;&lt;author&gt;Pomeranz, Kenneth&lt;/author&gt;&lt;/authors&gt;&lt;/contributors&gt;&lt;titles&gt;&lt;title&gt;Ten Years After: Responses and Reconsiderations&lt;/title&gt;&lt;secondary-title&gt;Historically Speaking&lt;/secondary-title&gt;&lt;/titles&gt;&lt;periodical&gt;&lt;full-title&gt;Historically Speaking&lt;/full-title&gt;&lt;/periodical&gt;&lt;pages&gt;20-25&lt;/pages&gt;&lt;volume&gt;12&lt;/volume&gt;&lt;number&gt;4&lt;/number&gt;&lt;dates&gt;&lt;year&gt;2011&lt;/year&gt;&lt;/dates&gt;&lt;urls&gt;&lt;/urls&gt;&lt;/record&gt;&lt;/Cite&gt;&lt;Cite&gt;&lt;Author&gt;Rosenthal&lt;/Author&gt;&lt;Year&gt;2011&lt;/Year&gt;&lt;RecNum&gt;11964&lt;/RecNum&gt;&lt;record&gt;&lt;rec-number&gt;11964&lt;/rec-number&gt;&lt;foreign-keys&gt;&lt;key app="EN" db-id="asvpwtp0b52ssfedvvhp25wjrdv5axfws0z0" timestamp="1418011224"&gt;11964&lt;/key&gt;&lt;/foreign-keys&gt;&lt;ref-type name="Book"&gt;6&lt;/ref-type&gt;&lt;contributors&gt;&lt;authors&gt;&lt;author&gt;Rosenthal, Jean-Laurent&lt;/author&gt;&lt;author&gt;Wong, Roy Bin&lt;/author&gt;&lt;/authors&gt;&lt;/contributors&gt;&lt;titles&gt;&lt;title&gt;&lt;style face="normal" font="default" size="100%"&gt;Before and beyond divergence&lt;/style&gt;&lt;style face="normal" font="default" size="12"&gt;: &lt;/style&gt;&lt;style face="normal" font="default" size="100%"&gt;the politics of economic change in China and Europe&lt;/style&gt;&lt;/title&gt;&lt;/titles&gt;&lt;pages&gt;xi, 276 p.&lt;/pages&gt;&lt;keywords&gt;&lt;keyword&gt;China Economic conditions.&lt;/keyword&gt;&lt;keyword&gt;China Economic policy.&lt;/keyword&gt;&lt;keyword&gt;Europe Economic conditions.&lt;/keyword&gt;&lt;keyword&gt;Europe Economic policy.&lt;/keyword&gt;&lt;keyword&gt;Comparative economics.&lt;/keyword&gt;&lt;/keywords&gt;&lt;dates&gt;&lt;year&gt;2011&lt;/year&gt;&lt;/dates&gt;&lt;pub-location&gt;Cambridge&lt;/pub-location&gt;&lt;publisher&gt;Harvard University Press&lt;/publisher&gt;&lt;isbn&gt;9780674057913 (hc alk. paper)&lt;/isbn&gt;&lt;accession-num&gt;16421598&lt;/accession-num&gt;&lt;urls&gt;&lt;/urls&gt;&lt;/record&gt;&lt;/Cite&gt;&lt;/EndNote&gt;</w:instrText>
      </w:r>
      <w:r w:rsidRPr="00471AD5">
        <w:rPr>
          <w:noProof w:val="0"/>
          <w:lang w:val="en-US"/>
        </w:rPr>
        <w:fldChar w:fldCharType="separate"/>
      </w:r>
      <w:r w:rsidRPr="00471AD5">
        <w:rPr>
          <w:noProof w:val="0"/>
          <w:lang w:val="en-US"/>
        </w:rPr>
        <w:t>Pomeranz 2011; Rosenthal and Wong 2011</w:t>
      </w:r>
      <w:r w:rsidRPr="00471AD5">
        <w:rPr>
          <w:noProof w:val="0"/>
          <w:lang w:val="en-US"/>
        </w:rPr>
        <w:fldChar w:fldCharType="end"/>
      </w:r>
      <w:r w:rsidRPr="00471AD5">
        <w:rPr>
          <w:noProof w:val="0"/>
          <w:lang w:val="en-US"/>
        </w:rPr>
        <w:t>.</w:t>
      </w:r>
    </w:p>
  </w:footnote>
  <w:footnote w:id="32">
    <w:p w14:paraId="539C2EFF" w14:textId="77777777" w:rsidR="007F6DAB" w:rsidRPr="00471AD5" w:rsidRDefault="007F6DAB" w:rsidP="000D0B3C">
      <w:pPr>
        <w:pStyle w:val="FootnoteText"/>
        <w:rPr>
          <w:noProof w:val="0"/>
          <w:lang w:val="en-US"/>
        </w:rPr>
      </w:pPr>
      <w:r w:rsidRPr="00471AD5">
        <w:rPr>
          <w:rStyle w:val="PageNumber"/>
          <w:noProof w:val="0"/>
          <w:vertAlign w:val="superscript"/>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Marongiu&lt;/Author&gt;&lt;Year&gt;1968&lt;/Year&gt;&lt;RecNum&gt;252&lt;/RecNum&gt;&lt;DisplayText&gt;Marongiu 1968&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sidRPr="00471AD5">
        <w:rPr>
          <w:noProof w:val="0"/>
          <w:lang w:val="en-US"/>
        </w:rPr>
        <w:fldChar w:fldCharType="separate"/>
      </w:r>
      <w:r w:rsidRPr="00471AD5">
        <w:rPr>
          <w:noProof w:val="0"/>
          <w:lang w:val="en-US"/>
        </w:rPr>
        <w:t>Marongiu 1968</w:t>
      </w:r>
      <w:r w:rsidRPr="00471AD5">
        <w:rPr>
          <w:noProof w:val="0"/>
          <w:lang w:val="en-US"/>
        </w:rPr>
        <w:fldChar w:fldCharType="end"/>
      </w:r>
      <w:r w:rsidRPr="00471AD5">
        <w:rPr>
          <w:noProof w:val="0"/>
          <w:lang w:val="en-US"/>
        </w:rPr>
        <w:t>.</w:t>
      </w:r>
    </w:p>
  </w:footnote>
  <w:footnote w:id="33">
    <w:p w14:paraId="30B74215" w14:textId="4B740AC3" w:rsidR="007F6DAB" w:rsidRPr="00471AD5" w:rsidRDefault="007F6DAB" w:rsidP="000D0B3C">
      <w:pPr>
        <w:pStyle w:val="FootnoteText"/>
        <w:rPr>
          <w:noProof w:val="0"/>
          <w:lang w:val="en-US"/>
        </w:rPr>
      </w:pPr>
      <w:r w:rsidRPr="00471AD5">
        <w:rPr>
          <w:rStyle w:val="PageNumber"/>
          <w:noProof w:val="0"/>
          <w:vertAlign w:val="superscript"/>
          <w:lang w:val="en-US"/>
        </w:rPr>
        <w:footnoteRef/>
      </w:r>
      <w:r w:rsidRPr="00471AD5">
        <w:rPr>
          <w:noProof w:val="0"/>
          <w:lang w:val="en-US"/>
        </w:rPr>
        <w:t xml:space="preserve"> </w:t>
      </w:r>
      <w:r w:rsidRPr="00471AD5">
        <w:rPr>
          <w:rStyle w:val="PageNumber"/>
          <w:noProof w:val="0"/>
          <w:lang w:val="en-US"/>
        </w:rPr>
        <w:fldChar w:fldCharType="begin">
          <w:fldData xml:space="preserve">PEVuZE5vdGU+PENpdGU+PEF1dGhvcj5NYW5uPC9BdXRob3I+PFllYXI+MTk4NjwvWWVhcj48UmVj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</w:fldData>
        </w:fldChar>
      </w:r>
      <w:r w:rsidR="0039089A">
        <w:rPr>
          <w:rStyle w:val="PageNumber"/>
          <w:noProof w:val="0"/>
          <w:lang w:val="en-US"/>
        </w:rPr>
        <w:instrText xml:space="preserve"> ADDIN EN.CITE </w:instrText>
      </w:r>
      <w:r w:rsidR="0039089A">
        <w:rPr>
          <w:rStyle w:val="PageNumber"/>
          <w:noProof w:val="0"/>
          <w:lang w:val="en-US"/>
        </w:rPr>
        <w:fldChar w:fldCharType="begin">
          <w:fldData xml:space="preserve">PEVuZE5vdGU+PENpdGU+PEF1dGhvcj5NYW5uPC9BdXRob3I+PFllYXI+MTk4NjwvWWVhcj48UmVj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</w:fldData>
        </w:fldChar>
      </w:r>
      <w:r w:rsidR="0039089A">
        <w:rPr>
          <w:rStyle w:val="PageNumber"/>
          <w:noProof w:val="0"/>
          <w:lang w:val="en-US"/>
        </w:rPr>
        <w:instrText xml:space="preserve"> ADDIN EN.CITE.DATA </w:instrText>
      </w:r>
      <w:r w:rsidR="0039089A">
        <w:rPr>
          <w:rStyle w:val="PageNumber"/>
          <w:noProof w:val="0"/>
          <w:lang w:val="en-US"/>
        </w:rPr>
      </w:r>
      <w:r w:rsidR="0039089A">
        <w:rPr>
          <w:rStyle w:val="PageNumber"/>
          <w:noProof w:val="0"/>
          <w:lang w:val="en-US"/>
        </w:rPr>
        <w:fldChar w:fldCharType="end"/>
      </w:r>
      <w:r w:rsidRPr="00471AD5">
        <w:rPr>
          <w:rStyle w:val="PageNumber"/>
          <w:noProof w:val="0"/>
          <w:lang w:val="en-US"/>
        </w:rPr>
      </w:r>
      <w:r w:rsidRPr="00471AD5">
        <w:rPr>
          <w:rStyle w:val="PageNumber"/>
          <w:noProof w:val="0"/>
          <w:lang w:val="en-US"/>
        </w:rPr>
        <w:fldChar w:fldCharType="separate"/>
      </w:r>
      <w:r w:rsidR="0039089A">
        <w:rPr>
          <w:rStyle w:val="PageNumber"/>
          <w:lang w:val="en-US"/>
        </w:rPr>
        <w:t>Mann 1986; Fukuyama 2011; Congleton 2011; North, Wallis et al. 2009; Ertman 1997</w:t>
      </w:r>
      <w:r w:rsidRPr="00471AD5">
        <w:rPr>
          <w:rStyle w:val="PageNumber"/>
          <w:noProof w:val="0"/>
          <w:lang w:val="en-US"/>
        </w:rPr>
        <w:fldChar w:fldCharType="end"/>
      </w:r>
      <w:r w:rsidRPr="00471AD5">
        <w:rPr>
          <w:rStyle w:val="PageNumber"/>
          <w:noProof w:val="0"/>
          <w:lang w:val="en-US"/>
        </w:rPr>
        <w:t>.</w:t>
      </w:r>
    </w:p>
  </w:footnote>
  <w:footnote w:id="34">
    <w:p w14:paraId="333A48D6" w14:textId="77777777" w:rsidR="007F6DAB" w:rsidRPr="00471AD5" w:rsidRDefault="007F6DAB" w:rsidP="000D0B3C">
      <w:pPr>
        <w:pStyle w:val="FootnoteText"/>
        <w:rPr>
          <w:noProof w:val="0"/>
          <w:lang w:val="en-US"/>
        </w:rPr>
      </w:pPr>
      <w:r w:rsidRPr="00471AD5">
        <w:rPr>
          <w:rStyle w:val="PageNumber"/>
          <w:noProof w:val="0"/>
          <w:vertAlign w:val="superscript"/>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North&lt;/Author&gt;&lt;Year&gt;1981&lt;/Year&gt;&lt;RecNum&gt;402&lt;/RecNum&gt;&lt;DisplayText&gt;North 1981; North and Weingast 1989&lt;/DisplayText&gt;&lt;record&gt;&lt;rec-number&gt;402&lt;/rec-number&gt;&lt;foreign-keys&gt;&lt;key app="EN" db-id="asvpwtp0b52ssfedvvhp25wjrdv5axfws0z0" timestamp="1284924095"&gt;402&lt;/key&gt;&lt;/foreign-keys&gt;&lt;ref-type name="Book"&gt;6&lt;/ref-type&gt;&lt;contributors&gt;&lt;authors&gt;&lt;author&gt;North, Douglass C.&lt;/author&gt;&lt;/authors&gt;&lt;/contributors&gt;&lt;titles&gt;&lt;title&gt;Structure and Change in Economic History&lt;/title&gt;&lt;/titles&gt;&lt;pages&gt;xi, 228&lt;/pages&gt;&lt;keywords&gt;&lt;keyword&gt;Economic history&lt;/keyword&gt;&lt;/keywords&gt;&lt;dates&gt;&lt;year&gt;1981&lt;/year&gt;&lt;/dates&gt;&lt;pub-location&gt;New York&lt;/pub-location&gt;&lt;publisher&gt;Norton&lt;/publisher&gt;&lt;isbn&gt;0393014789&lt;/isbn&gt;&lt;call-num&gt;Regenstein Circ HC21.N660 1981 c.4&lt;/call-num&gt;&lt;urls&gt;&lt;related-urls&gt;&lt;url&gt;Own&lt;/url&gt;&lt;/related-urls&gt;&lt;/urls&gt;&lt;/record&gt;&lt;/Cite&gt;&lt;Cite&gt;&lt;Author&gt;North&lt;/Author&gt;&lt;Year&gt;1989&lt;/Year&gt;&lt;RecNum&gt;6599&lt;/RecNum&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sidRPr="00471AD5">
        <w:rPr>
          <w:noProof w:val="0"/>
          <w:lang w:val="en-US"/>
        </w:rPr>
        <w:fldChar w:fldCharType="separate"/>
      </w:r>
      <w:r w:rsidRPr="00471AD5">
        <w:rPr>
          <w:noProof w:val="0"/>
          <w:lang w:val="en-US"/>
        </w:rPr>
        <w:t>North 1981; North and Weingast 1989</w:t>
      </w:r>
      <w:r w:rsidRPr="00471AD5">
        <w:rPr>
          <w:noProof w:val="0"/>
          <w:lang w:val="en-US"/>
        </w:rPr>
        <w:fldChar w:fldCharType="end"/>
      </w:r>
      <w:r w:rsidRPr="00471AD5">
        <w:rPr>
          <w:noProof w:val="0"/>
          <w:lang w:val="en-US"/>
        </w:rPr>
        <w:t>.</w:t>
      </w:r>
    </w:p>
  </w:footnote>
  <w:footnote w:id="35">
    <w:p w14:paraId="5E091407" w14:textId="6FCB6B78" w:rsidR="007F6DAB" w:rsidRPr="00471AD5" w:rsidRDefault="007F6DAB" w:rsidP="000D0B3C">
      <w:pPr>
        <w:pStyle w:val="FootnoteText"/>
        <w:rPr>
          <w:noProof w:val="0"/>
          <w:lang w:val="en-US"/>
        </w:rPr>
      </w:pPr>
      <w:r w:rsidRPr="00471AD5">
        <w:rPr>
          <w:rStyle w:val="PageNumber"/>
          <w:noProof w:val="0"/>
          <w:vertAlign w:val="superscript"/>
          <w:lang w:val="en-US"/>
        </w:rPr>
        <w:footnoteRef/>
      </w:r>
      <w:r w:rsidRPr="00471AD5">
        <w:rPr>
          <w:noProof w:val="0"/>
          <w:lang w:val="en-US"/>
        </w:rPr>
        <w:t xml:space="preserve"> </w:t>
      </w:r>
      <w:r w:rsidRPr="00471AD5">
        <w:rPr>
          <w:rStyle w:val="PageNumber"/>
          <w:noProof w:val="0"/>
          <w:lang w:val="en-US"/>
        </w:rPr>
        <w:fldChar w:fldCharType="begin">
          <w:fldData xml:space="preserve">PEVuZE5vdGU+PENpdGU+PEF1dGhvcj5TdGFzYXZhZ2U8L0F1dGhvcj48WWVhcj4yMDAzPC9ZZWFy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</w:fldData>
        </w:fldChar>
      </w:r>
      <w:r w:rsidR="0039089A">
        <w:rPr>
          <w:rStyle w:val="PageNumber"/>
          <w:noProof w:val="0"/>
          <w:lang w:val="en-US"/>
        </w:rPr>
        <w:instrText xml:space="preserve"> ADDIN EN.CITE </w:instrText>
      </w:r>
      <w:r w:rsidR="0039089A">
        <w:rPr>
          <w:rStyle w:val="PageNumber"/>
          <w:noProof w:val="0"/>
          <w:lang w:val="en-US"/>
        </w:rPr>
        <w:fldChar w:fldCharType="begin">
          <w:fldData xml:space="preserve">PEVuZE5vdGU+PENpdGU+PEF1dGhvcj5TdGFzYXZhZ2U8L0F1dGhvcj48WWVhcj4yMDAzPC9ZZWFy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</w:fldData>
        </w:fldChar>
      </w:r>
      <w:r w:rsidR="0039089A">
        <w:rPr>
          <w:rStyle w:val="PageNumber"/>
          <w:noProof w:val="0"/>
          <w:lang w:val="en-US"/>
        </w:rPr>
        <w:instrText xml:space="preserve"> ADDIN EN.CITE.DATA </w:instrText>
      </w:r>
      <w:r w:rsidR="0039089A">
        <w:rPr>
          <w:rStyle w:val="PageNumber"/>
          <w:noProof w:val="0"/>
          <w:lang w:val="en-US"/>
        </w:rPr>
      </w:r>
      <w:r w:rsidR="0039089A">
        <w:rPr>
          <w:rStyle w:val="PageNumber"/>
          <w:noProof w:val="0"/>
          <w:lang w:val="en-US"/>
        </w:rPr>
        <w:fldChar w:fldCharType="end"/>
      </w:r>
      <w:r w:rsidRPr="00471AD5">
        <w:rPr>
          <w:rStyle w:val="PageNumber"/>
          <w:noProof w:val="0"/>
          <w:lang w:val="en-US"/>
        </w:rPr>
      </w:r>
      <w:r w:rsidRPr="00471AD5">
        <w:rPr>
          <w:rStyle w:val="PageNumber"/>
          <w:noProof w:val="0"/>
          <w:lang w:val="en-US"/>
        </w:rPr>
        <w:fldChar w:fldCharType="separate"/>
      </w:r>
      <w:r w:rsidR="0039089A">
        <w:rPr>
          <w:rStyle w:val="PageNumber"/>
          <w:lang w:val="en-US"/>
        </w:rPr>
        <w:t>Stasavage 2003, 2011</w:t>
      </w:r>
      <w:r w:rsidRPr="00471AD5">
        <w:rPr>
          <w:rStyle w:val="PageNumber"/>
          <w:noProof w:val="0"/>
          <w:lang w:val="en-US"/>
        </w:rPr>
        <w:fldChar w:fldCharType="end"/>
      </w:r>
      <w:r w:rsidRPr="00471AD5">
        <w:rPr>
          <w:rStyle w:val="PageNumber"/>
          <w:noProof w:val="0"/>
          <w:lang w:val="en-US"/>
        </w:rPr>
        <w:t xml:space="preserve">. </w:t>
      </w:r>
    </w:p>
  </w:footnote>
  <w:footnote w:id="36">
    <w:p w14:paraId="1D524C07" w14:textId="154839E7" w:rsidR="007F6DAB" w:rsidRPr="00471AD5" w:rsidRDefault="007F6DAB" w:rsidP="000D0B3C">
      <w:pPr>
        <w:pStyle w:val="FootnoteText"/>
        <w:rPr>
          <w:noProof w:val="0"/>
          <w:lang w:val="en-US"/>
        </w:rPr>
      </w:pPr>
      <w:r w:rsidRPr="00471AD5">
        <w:rPr>
          <w:rStyle w:val="PageNumber"/>
          <w:noProof w:val="0"/>
          <w:vertAlign w:val="superscript"/>
          <w:lang w:val="en-US"/>
        </w:rPr>
        <w:footnoteRef/>
      </w:r>
      <w:r w:rsidRPr="00471AD5">
        <w:rPr>
          <w:noProof w:val="0"/>
          <w:lang w:val="en-US"/>
        </w:rPr>
        <w:t xml:space="preserve"> </w:t>
      </w:r>
      <w:r w:rsidRPr="00471AD5">
        <w:rPr>
          <w:noProof w:val="0"/>
          <w:lang w:val="en-US"/>
        </w:rPr>
        <w:fldChar w:fldCharType="begin">
          <w:fldData xml:space="preserve">PEVuZE5vdGU+PENpdGU+PEF1dGhvcj5IYWxsPC9BdXRob3I+PFllYXI+MTk4NTwvWWVhcj48UmVj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</w:fldData>
        </w:fldChar>
      </w:r>
      <w:r w:rsidR="0039089A">
        <w:rPr>
          <w:noProof w:val="0"/>
          <w:lang w:val="en-US"/>
        </w:rPr>
        <w:instrText xml:space="preserve"> ADDIN EN.CITE </w:instrText>
      </w:r>
      <w:r w:rsidR="0039089A">
        <w:rPr>
          <w:noProof w:val="0"/>
          <w:lang w:val="en-US"/>
        </w:rPr>
        <w:fldChar w:fldCharType="begin">
          <w:fldData xml:space="preserve">PEVuZE5vdGU+PENpdGU+PEF1dGhvcj5IYWxsPC9BdXRob3I+PFllYXI+MTk4NTwvWWVhcj48UmVj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Pr="00471AD5">
        <w:rPr>
          <w:noProof w:val="0"/>
          <w:lang w:val="en-US"/>
        </w:rPr>
      </w:r>
      <w:r w:rsidRPr="00471AD5">
        <w:rPr>
          <w:noProof w:val="0"/>
          <w:lang w:val="en-US"/>
        </w:rPr>
        <w:fldChar w:fldCharType="separate"/>
      </w:r>
      <w:r w:rsidR="0039089A">
        <w:rPr>
          <w:lang w:val="en-US"/>
        </w:rPr>
        <w:t>Hall 1985; Blaydes and Chaney 2013; van Zanden, Buringh et al. 2012; Hariri 2012</w:t>
      </w:r>
      <w:r w:rsidRPr="00471AD5">
        <w:rPr>
          <w:noProof w:val="0"/>
          <w:lang w:val="en-US"/>
        </w:rPr>
        <w:fldChar w:fldCharType="end"/>
      </w:r>
      <w:r w:rsidRPr="00471AD5">
        <w:rPr>
          <w:noProof w:val="0"/>
          <w:lang w:val="en-US"/>
        </w:rPr>
        <w:t xml:space="preserve">. Cf. </w:t>
      </w:r>
      <w:r w:rsidRPr="00471AD5">
        <w:rPr>
          <w:noProof w:val="0"/>
          <w:lang w:val="en-US"/>
        </w:rPr>
        <w:fldChar w:fldCharType="begin">
          <w:fldData xml:space="preserve">PEVuZE5vdGU+PENpdGU+PEF1dGhvcj5QYXJ0aGFzYXJhdGhpPC9BdXRob3I+PFllYXI+MjAxMTwv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</w:fldData>
        </w:fldChar>
      </w:r>
      <w:r w:rsidRPr="00471AD5">
        <w:rPr>
          <w:noProof w:val="0"/>
          <w:lang w:val="en-US"/>
        </w:rPr>
        <w:instrText xml:space="preserve"> ADDIN EN.CITE </w:instrText>
      </w:r>
      <w:r w:rsidRPr="00471AD5">
        <w:rPr>
          <w:noProof w:val="0"/>
          <w:lang w:val="en-US"/>
        </w:rPr>
        <w:fldChar w:fldCharType="begin">
          <w:fldData xml:space="preserve">PEVuZE5vdGU+PENpdGU+PEF1dGhvcj5QYXJ0aGFzYXJhdGhpPC9BdXRob3I+PFllYXI+MjAxMTwv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Parthasarathi 2011; Kuran 2011; Woodberry 2012</w:t>
      </w:r>
      <w:r w:rsidRPr="00471AD5">
        <w:rPr>
          <w:noProof w:val="0"/>
          <w:lang w:val="en-US"/>
        </w:rPr>
        <w:fldChar w:fldCharType="end"/>
      </w:r>
      <w:r w:rsidRPr="00471AD5">
        <w:rPr>
          <w:noProof w:val="0"/>
          <w:lang w:val="en-US"/>
        </w:rPr>
        <w:t>.</w:t>
      </w:r>
    </w:p>
  </w:footnote>
  <w:footnote w:id="37">
    <w:p w14:paraId="793B6934" w14:textId="420D877F"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fldData xml:space="preserve">PEVuZE5vdGU+PENpdGU+PEF1dGhvcj5Nb29yZTwvQXV0aG9yPjxZZWFyPjIwMDg8L1llYXI+PFJl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</w:fldData>
        </w:fldChar>
      </w:r>
      <w:r w:rsidR="0039089A">
        <w:rPr>
          <w:noProof w:val="0"/>
          <w:lang w:val="en-US"/>
        </w:rPr>
        <w:instrText xml:space="preserve"> ADDIN EN.CITE </w:instrText>
      </w:r>
      <w:r w:rsidR="0039089A">
        <w:rPr>
          <w:noProof w:val="0"/>
          <w:lang w:val="en-US"/>
        </w:rPr>
        <w:fldChar w:fldCharType="begin">
          <w:fldData xml:space="preserve">PEVuZE5vdGU+PENpdGU+PEF1dGhvcj5Nb29yZTwvQXV0aG9yPjxZZWFyPjIwMDg8L1llYXI+PFJl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Pr="00471AD5">
        <w:rPr>
          <w:noProof w:val="0"/>
          <w:lang w:val="en-US"/>
        </w:rPr>
      </w:r>
      <w:r w:rsidRPr="00471AD5">
        <w:rPr>
          <w:noProof w:val="0"/>
          <w:lang w:val="en-US"/>
        </w:rPr>
        <w:fldChar w:fldCharType="separate"/>
      </w:r>
      <w:r w:rsidR="0039089A">
        <w:rPr>
          <w:lang w:val="en-US"/>
        </w:rPr>
        <w:t>Moore 2008; Bräutigam, Fjeldstad et al. 2008</w:t>
      </w:r>
      <w:r w:rsidRPr="00471AD5">
        <w:rPr>
          <w:noProof w:val="0"/>
          <w:lang w:val="en-US"/>
        </w:rPr>
        <w:fldChar w:fldCharType="end"/>
      </w:r>
      <w:r w:rsidRPr="00471AD5">
        <w:rPr>
          <w:noProof w:val="0"/>
          <w:lang w:val="en-US"/>
        </w:rPr>
        <w:t>.</w:t>
      </w:r>
    </w:p>
  </w:footnote>
  <w:footnote w:id="38">
    <w:p w14:paraId="76E1BC45"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Levitsky&lt;/Author&gt;&lt;Year&gt;2018&lt;/Year&gt;&lt;RecNum&gt;20757&lt;/RecNum&gt;&lt;DisplayText&gt;Levitsky and Ziblatt 2018&lt;/DisplayText&gt;&lt;record&gt;&lt;rec-number&gt;20757&lt;/rec-number&gt;&lt;foreign-keys&gt;&lt;key app="EN" db-id="asvpwtp0b52ssfedvvhp25wjrdv5axfws0z0" timestamp="1536717405"&gt;20757&lt;/key&gt;&lt;/foreign-keys&gt;&lt;ref-type name="Book"&gt;6&lt;/ref-type&gt;&lt;contributors&gt;&lt;authors&gt;&lt;author&gt;Levitsky, Steven&lt;/author&gt;&lt;author&gt;Ziblatt, Daniel&lt;/author&gt;&lt;/authors&gt;&lt;/contributors&gt;&lt;titles&gt;&lt;title&gt;How democracies die&lt;/title&gt;&lt;/titles&gt;&lt;pages&gt;312 pages&lt;/pages&gt;&lt;keywords&gt;&lt;keyword&gt;Democracy.&lt;/keyword&gt;&lt;keyword&gt;Political culture.&lt;/keyword&gt;&lt;keyword&gt;Democracy United States.&lt;/keyword&gt;&lt;keyword&gt;Political culture United States.&lt;/keyword&gt;&lt;keyword&gt;United States Politics and government 2017-&lt;/keyword&gt;&lt;/keywords&gt;&lt;dates&gt;&lt;year&gt;2018&lt;/year&gt;&lt;/dates&gt;&lt;pub-location&gt;New York&lt;/pub-location&gt;&lt;publisher&gt;Crown&lt;/publisher&gt;&lt;isbn&gt;9781524762933&amp;#xD;9781524762940 (pbk.)&lt;/isbn&gt;&lt;accession-num&gt;20060559&lt;/accession-num&gt;&lt;call-num&gt;JC423 .L4855 2018&lt;/call-num&gt;&lt;urls&gt;&lt;/urls&gt;&lt;/record&gt;&lt;/Cite&gt;&lt;/EndNote&gt;</w:instrText>
      </w:r>
      <w:r w:rsidRPr="00471AD5">
        <w:rPr>
          <w:noProof w:val="0"/>
          <w:lang w:val="en-US"/>
        </w:rPr>
        <w:fldChar w:fldCharType="separate"/>
      </w:r>
      <w:r w:rsidRPr="00471AD5">
        <w:rPr>
          <w:noProof w:val="0"/>
          <w:lang w:val="en-US"/>
        </w:rPr>
        <w:t>Levitsky and Ziblatt 2018</w:t>
      </w:r>
      <w:r w:rsidRPr="00471AD5">
        <w:rPr>
          <w:noProof w:val="0"/>
          <w:lang w:val="en-US"/>
        </w:rPr>
        <w:fldChar w:fldCharType="end"/>
      </w:r>
      <w:r w:rsidRPr="00471AD5">
        <w:rPr>
          <w:noProof w:val="0"/>
          <w:lang w:val="en-US"/>
        </w:rPr>
        <w:t>.</w:t>
      </w:r>
    </w:p>
  </w:footnote>
  <w:footnote w:id="39">
    <w:p w14:paraId="773FE6B9"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fldData xml:space="preserve">PEVuZE5vdGU+PENpdGU+PEF1dGhvcj5Nb2U8L0F1dGhvcj48WWVhcj4yMDA1PC9ZZWFyPjxSZWNO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</w:fldData>
        </w:fldChar>
      </w:r>
      <w:r w:rsidRPr="00471AD5">
        <w:rPr>
          <w:noProof w:val="0"/>
          <w:lang w:val="en-US"/>
        </w:rPr>
        <w:instrText xml:space="preserve"> ADDIN EN.CITE </w:instrText>
      </w:r>
      <w:r w:rsidRPr="00471AD5">
        <w:rPr>
          <w:noProof w:val="0"/>
          <w:lang w:val="en-US"/>
        </w:rPr>
        <w:fldChar w:fldCharType="begin">
          <w:fldData xml:space="preserve">PEVuZE5vdGU+PENpdGU+PEF1dGhvcj5Nb2U8L0F1dGhvcj48WWVhcj4yMDA1PC9ZZWFyPjxSZWNO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Moe 2005; Besley and Persson 2011</w:t>
      </w:r>
      <w:r w:rsidRPr="00471AD5">
        <w:rPr>
          <w:noProof w:val="0"/>
          <w:lang w:val="en-US"/>
        </w:rPr>
        <w:fldChar w:fldCharType="end"/>
      </w:r>
      <w:r w:rsidRPr="00471AD5">
        <w:rPr>
          <w:noProof w:val="0"/>
          <w:lang w:val="en-US"/>
        </w:rPr>
        <w:t>.</w:t>
      </w:r>
    </w:p>
  </w:footnote>
  <w:footnote w:id="40">
    <w:p w14:paraId="69834AB4"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rStyle w:val="PageNumber"/>
          <w:noProof w:val="0"/>
          <w:lang w:val="en-US"/>
        </w:rPr>
        <w:fldChar w:fldCharType="begin"/>
      </w:r>
      <w:r w:rsidRPr="00471AD5">
        <w:rPr>
          <w:rStyle w:val="PageNumber"/>
          <w:noProof w:val="0"/>
          <w:lang w:val="en-US"/>
        </w:rPr>
        <w:instrText xml:space="preserve"> ADDIN EN.CITE &lt;EndNote&gt;&lt;Cite&gt;&lt;Author&gt;Weingast&lt;/Author&gt;&lt;Year&gt;1995&lt;/Year&gt;&lt;RecNum&gt;7094&lt;/RecNum&gt;&lt;Pages&gt;1&lt;/Pages&gt;&lt;DisplayText&gt;Weingast 1995, 1&lt;/DisplayText&gt;&lt;record&gt;&lt;rec-number&gt;7094&lt;/rec-number&gt;&lt;foreign-keys&gt;&lt;key app="EN" db-id="asvpwtp0b52ssfedvvhp25wjrdv5axfws0z0" timestamp="1371436606"&gt;7094&lt;/key&gt;&lt;/foreign-keys&gt;&lt;ref-type name="Journal Article"&gt;17&lt;/ref-type&gt;&lt;contributors&gt;&lt;authors&gt;&lt;author&gt;Weingast, Barry R.&lt;/author&gt;&lt;/authors&gt;&lt;/contributors&gt;&lt;titles&gt;&lt;title&gt;The Economic Role of Political Institutions: Market-Preserving Federalism and Economic Development&lt;/title&gt;&lt;secondary-title&gt;Journal of Law, Economics, &amp;amp; Organization&lt;/secondary-title&gt;&lt;/titles&gt;&lt;periodical&gt;&lt;full-title&gt;Journal of Law, Economics, &amp;amp; Organization&lt;/full-title&gt;&lt;/periodical&gt;&lt;pages&gt;1-31&lt;/pages&gt;&lt;volume&gt;11&lt;/volume&gt;&lt;number&gt;1&lt;/number&gt;&lt;dates&gt;&lt;year&gt;1995&lt;/year&gt;&lt;/dates&gt;&lt;publisher&gt;Oxford University Press&lt;/publisher&gt;&lt;isbn&gt;87566222&lt;/isbn&gt;&lt;urls&gt;&lt;related-urls&gt;&lt;url&gt;http://www.jstor.org/stable/765068&lt;/url&gt;&lt;/related-urls&gt;&lt;/urls&gt;&lt;electronic-resource-num&gt;10.2307/765068&lt;/electronic-resource-num&gt;&lt;/record&gt;&lt;/Cite&gt;&lt;/EndNote&gt;</w:instrText>
      </w:r>
      <w:r w:rsidRPr="00471AD5">
        <w:rPr>
          <w:rStyle w:val="PageNumber"/>
          <w:noProof w:val="0"/>
          <w:lang w:val="en-US"/>
        </w:rPr>
        <w:fldChar w:fldCharType="separate"/>
      </w:r>
      <w:r w:rsidRPr="00471AD5">
        <w:rPr>
          <w:rStyle w:val="PageNumber"/>
          <w:noProof w:val="0"/>
          <w:lang w:val="en-US"/>
        </w:rPr>
        <w:t>Weingast 1995, 1</w:t>
      </w:r>
      <w:r w:rsidRPr="00471AD5">
        <w:rPr>
          <w:rStyle w:val="PageNumber"/>
          <w:noProof w:val="0"/>
          <w:lang w:val="en-US"/>
        </w:rPr>
        <w:fldChar w:fldCharType="end"/>
      </w:r>
      <w:r w:rsidRPr="00471AD5">
        <w:rPr>
          <w:rStyle w:val="PageNumber"/>
          <w:noProof w:val="0"/>
          <w:lang w:val="en-US"/>
        </w:rPr>
        <w:t>.</w:t>
      </w:r>
    </w:p>
  </w:footnote>
  <w:footnote w:id="41">
    <w:p w14:paraId="6CD5D333"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Acemoglu&lt;/Author&gt;&lt;Year&gt;2005&lt;/Year&gt;&lt;RecNum&gt;224&lt;/RecNum&gt;&lt;DisplayText&gt;Acemoglu and Robinson 2005&lt;/DisplayText&gt;&lt;record&gt;&lt;rec-number&gt;224&lt;/rec-number&gt;&lt;foreign-keys&gt;&lt;key app="EN" db-id="asvpwtp0b52ssfedvvhp25wjrdv5axfws0z0" timestamp="1284924091"&gt;224&lt;/key&gt;&lt;/foreign-keys&gt;&lt;ref-type name="Book"&gt;6&lt;/ref-type&gt;&lt;contributors&gt;&lt;authors&gt;&lt;author&gt;Acemoglu, Daron&lt;/author&gt;&lt;author&gt;Robinson, James A.&lt;/author&gt;&lt;/authors&gt;&lt;/contributors&gt;&lt;titles&gt;&lt;title&gt;Economic Origins of Dictatorship and Democracy: Economic and Political Origins&lt;/title&gt;&lt;short-title&gt;Economic Origins&lt;/short-title&gt;&lt;/titles&gt;&lt;pages&gt;540&lt;/pages&gt;&lt;dates&gt;&lt;year&gt;2005&lt;/year&gt;&lt;/dates&gt;&lt;pub-location&gt;Cambridge&lt;/pub-location&gt;&lt;publisher&gt;Cambridge University Press&lt;/publisher&gt;&lt;urls&gt;&lt;/urls&gt;&lt;/record&gt;&lt;/Cite&gt;&lt;/EndNote&gt;</w:instrText>
      </w:r>
      <w:r w:rsidRPr="00471AD5">
        <w:rPr>
          <w:noProof w:val="0"/>
          <w:lang w:val="en-US"/>
        </w:rPr>
        <w:fldChar w:fldCharType="separate"/>
      </w:r>
      <w:r w:rsidRPr="00471AD5">
        <w:rPr>
          <w:noProof w:val="0"/>
          <w:lang w:val="en-US"/>
        </w:rPr>
        <w:t>Acemoglu and Robinson 2005</w:t>
      </w:r>
      <w:r w:rsidRPr="00471AD5">
        <w:rPr>
          <w:noProof w:val="0"/>
          <w:lang w:val="en-US"/>
        </w:rPr>
        <w:fldChar w:fldCharType="end"/>
      </w:r>
      <w:r w:rsidRPr="00471AD5">
        <w:rPr>
          <w:noProof w:val="0"/>
          <w:lang w:val="en-US"/>
        </w:rPr>
        <w:t>.</w:t>
      </w:r>
    </w:p>
  </w:footnote>
  <w:footnote w:id="42">
    <w:p w14:paraId="3C76DB9D"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rStyle w:val="PageNumber"/>
          <w:noProof w:val="0"/>
          <w:lang w:val="en-US"/>
        </w:rPr>
        <w:fldChar w:fldCharType="begin"/>
      </w:r>
      <w:r w:rsidRPr="00471AD5">
        <w:rPr>
          <w:rStyle w:val="PageNumber"/>
          <w:noProof w:val="0"/>
          <w:lang w:val="en-US"/>
        </w:rP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sidRPr="00471AD5">
        <w:rPr>
          <w:rStyle w:val="PageNumber"/>
          <w:noProof w:val="0"/>
          <w:lang w:val="en-US"/>
        </w:rPr>
        <w:fldChar w:fldCharType="separate"/>
      </w:r>
      <w:r w:rsidRPr="00471AD5">
        <w:rPr>
          <w:rStyle w:val="PageNumber"/>
          <w:noProof w:val="0"/>
          <w:lang w:val="en-US"/>
        </w:rPr>
        <w:t>North and Weingast 1989</w:t>
      </w:r>
      <w:r w:rsidRPr="00471AD5">
        <w:rPr>
          <w:rStyle w:val="PageNumber"/>
          <w:noProof w:val="0"/>
          <w:lang w:val="en-US"/>
        </w:rPr>
        <w:fldChar w:fldCharType="end"/>
      </w:r>
      <w:r w:rsidRPr="00471AD5">
        <w:rPr>
          <w:rStyle w:val="PageNumber"/>
          <w:noProof w:val="0"/>
          <w:lang w:val="en-US"/>
        </w:rPr>
        <w:t>.</w:t>
      </w:r>
    </w:p>
  </w:footnote>
  <w:footnote w:id="43">
    <w:p w14:paraId="5634951D" w14:textId="77777777" w:rsidR="007F6DAB" w:rsidRPr="00471AD5" w:rsidRDefault="007F6DAB" w:rsidP="00067B63">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rStyle w:val="PageNumber"/>
          <w:noProof w:val="0"/>
          <w:lang w:val="en-US"/>
        </w:rPr>
        <w:fldChar w:fldCharType="begin">
          <w:fldData xml:space="preserve">PEVuZE5vdGU+PENpdGU+PEF1dGhvcj5HZWhsYmFjaDwvQXV0aG9yPjxZZWFyPjIwMTQ8L1llYXI+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</w:fldData>
        </w:fldChar>
      </w:r>
      <w:r w:rsidRPr="00471AD5">
        <w:rPr>
          <w:rStyle w:val="PageNumber"/>
          <w:noProof w:val="0"/>
          <w:lang w:val="en-US"/>
        </w:rPr>
        <w:instrText xml:space="preserve"> ADDIN EN.CITE </w:instrText>
      </w:r>
      <w:r w:rsidRPr="00471AD5">
        <w:rPr>
          <w:rStyle w:val="PageNumber"/>
          <w:noProof w:val="0"/>
          <w:lang w:val="en-US"/>
        </w:rPr>
        <w:fldChar w:fldCharType="begin">
          <w:fldData xml:space="preserve">PEVuZE5vdGU+PENpdGU+PEF1dGhvcj5HZWhsYmFjaDwvQXV0aG9yPjxZZWFyPjIwMTQ8L1llYXI+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</w:fldData>
        </w:fldChar>
      </w:r>
      <w:r w:rsidRPr="00471AD5">
        <w:rPr>
          <w:rStyle w:val="PageNumber"/>
          <w:noProof w:val="0"/>
          <w:lang w:val="en-US"/>
        </w:rPr>
        <w:instrText xml:space="preserve"> ADDIN EN.CITE.DATA </w:instrText>
      </w:r>
      <w:r w:rsidRPr="00471AD5">
        <w:rPr>
          <w:rStyle w:val="PageNumber"/>
          <w:noProof w:val="0"/>
          <w:lang w:val="en-US"/>
        </w:rPr>
      </w:r>
      <w:r w:rsidRPr="00471AD5">
        <w:rPr>
          <w:rStyle w:val="PageNumber"/>
          <w:noProof w:val="0"/>
          <w:lang w:val="en-US"/>
        </w:rPr>
        <w:fldChar w:fldCharType="end"/>
      </w:r>
      <w:r w:rsidRPr="00471AD5">
        <w:rPr>
          <w:rStyle w:val="PageNumber"/>
          <w:noProof w:val="0"/>
          <w:lang w:val="en-US"/>
        </w:rPr>
      </w:r>
      <w:r w:rsidRPr="00471AD5">
        <w:rPr>
          <w:rStyle w:val="PageNumber"/>
          <w:noProof w:val="0"/>
          <w:lang w:val="en-US"/>
        </w:rPr>
        <w:fldChar w:fldCharType="separate"/>
      </w:r>
      <w:r w:rsidRPr="00471AD5">
        <w:rPr>
          <w:rStyle w:val="PageNumber"/>
          <w:noProof w:val="0"/>
          <w:lang w:val="en-US"/>
        </w:rPr>
        <w:t>Gehlbach and Malesky 2014; MacIntyre 2003</w:t>
      </w:r>
      <w:r w:rsidRPr="00471AD5">
        <w:rPr>
          <w:rStyle w:val="PageNumber"/>
          <w:noProof w:val="0"/>
          <w:lang w:val="en-US"/>
        </w:rPr>
        <w:fldChar w:fldCharType="end"/>
      </w:r>
      <w:r w:rsidRPr="00471AD5">
        <w:rPr>
          <w:rStyle w:val="PageNumber"/>
          <w:noProof w:val="0"/>
          <w:lang w:val="en-US"/>
        </w:rPr>
        <w:t>.</w:t>
      </w:r>
    </w:p>
  </w:footnote>
  <w:footnote w:id="44">
    <w:p w14:paraId="5FC73B9B"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Olson&lt;/Author&gt;&lt;Year&gt;2000&lt;/Year&gt;&lt;RecNum&gt;449&lt;/RecNum&gt;&lt;DisplayText&gt;Olson 2000&lt;/DisplayText&gt;&lt;record&gt;&lt;rec-number&gt;449&lt;/rec-number&gt;&lt;foreign-keys&gt;&lt;key app="EN" db-id="asvpwtp0b52ssfedvvhp25wjrdv5axfws0z0" timestamp="1284924095"&gt;449&lt;/key&gt;&lt;/foreign-keys&gt;&lt;ref-type name="Book"&gt;6&lt;/ref-type&gt;&lt;contributors&gt;&lt;authors&gt;&lt;author&gt;Olson, Mancur&lt;/author&gt;&lt;/authors&gt;&lt;/contributors&gt;&lt;titles&gt;&lt;title&gt;Power and Prosperity: Outgrowing Communist and Capitalist Dictatorships&lt;/title&gt;&lt;short-title&gt;Power and Prosperity&lt;/short-title&gt;&lt;/titles&gt;&lt;pages&gt;xxvii, 233&lt;/pages&gt;&lt;keywords&gt;&lt;keyword&gt;Economic policy&lt;/keyword&gt;&lt;keyword&gt;Comparative economics&lt;/keyword&gt;&lt;keyword&gt;Free enterprise&lt;/keyword&gt;&lt;keyword&gt;Post-communism&lt;/keyword&gt;&lt;/keywords&gt;&lt;dates&gt;&lt;year&gt;2000&lt;/year&gt;&lt;/dates&gt;&lt;pub-location&gt;New York&lt;/pub-location&gt;&lt;publisher&gt;Basic Books&lt;/publisher&gt;&lt;isbn&gt;0465051952&lt;/isbn&gt;&lt;call-num&gt;HD87.O47 2000&lt;/call-num&gt;&lt;urls&gt;&lt;/urls&gt;&lt;/record&gt;&lt;/Cite&gt;&lt;/EndNote&gt;</w:instrText>
      </w:r>
      <w:r w:rsidRPr="00471AD5">
        <w:rPr>
          <w:noProof w:val="0"/>
          <w:lang w:val="en-US"/>
        </w:rPr>
        <w:fldChar w:fldCharType="separate"/>
      </w:r>
      <w:r w:rsidRPr="00471AD5">
        <w:rPr>
          <w:noProof w:val="0"/>
          <w:lang w:val="en-US"/>
        </w:rPr>
        <w:t>Olson 2000</w:t>
      </w:r>
      <w:r w:rsidRPr="00471AD5">
        <w:rPr>
          <w:noProof w:val="0"/>
          <w:lang w:val="en-US"/>
        </w:rPr>
        <w:fldChar w:fldCharType="end"/>
      </w:r>
      <w:r w:rsidRPr="00471AD5">
        <w:rPr>
          <w:noProof w:val="0"/>
          <w:lang w:val="en-US"/>
        </w:rPr>
        <w:t>.</w:t>
      </w:r>
    </w:p>
  </w:footnote>
  <w:footnote w:id="45">
    <w:p w14:paraId="79469786" w14:textId="5059145F"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0039089A">
        <w:rPr>
          <w:noProof w:val="0"/>
          <w:lang w:val="en-US"/>
        </w:rPr>
        <w:instrText xml:space="preserve"> ADDIN EN.CITE &lt;EndNote&gt;&lt;Cite&gt;&lt;Author&gt;Haber&lt;/Author&gt;&lt;Year&gt;2003&lt;/Year&gt;&lt;RecNum&gt;5667&lt;/RecNum&gt;&lt;Pages&gt;3&lt;/Pages&gt;&lt;DisplayText&gt;Haber, Maurer et al. 2003, 3&lt;/DisplayText&gt;&lt;record&gt;&lt;rec-number&gt;5667&lt;/rec-number&gt;&lt;foreign-keys&gt;&lt;key app="EN" db-id="asvpwtp0b52ssfedvvhp25wjrdv5axfws0z0" timestamp="1344824028"&gt;5667&lt;/key&gt;&lt;/foreign-keys&gt;&lt;ref-type name="Book"&gt;6&lt;/ref-type&gt;&lt;contributors&gt;&lt;authors&gt;&lt;author&gt;Haber, Stephen H.&lt;/author&gt;&lt;author&gt;Maurer, Noel&lt;/author&gt;&lt;author&gt;Razo, Armando&lt;/author&gt;&lt;/authors&gt;&lt;/contributors&gt;&lt;titles&gt;&lt;title&gt;&lt;style face="normal" font="default" size="100%"&gt;The politics of property rights&lt;/style&gt;&lt;style face="normal" font="default" size="12"&gt;: &lt;/style&gt;&lt;style face="normal" font="default" size="100%"&gt;political instability, credible commitments, and economic growth in Mexico, 1876-1929&lt;/style&gt;&lt;/title&gt;&lt;secondary-title&gt;Political economy of institutions and decisions&lt;/secondary-title&gt;&lt;/titles&gt;&lt;pages&gt;xx, 382 p.&lt;/pages&gt;&lt;keywords&gt;&lt;keyword&gt;Right of property Mexico History.&lt;/keyword&gt;&lt;keyword&gt;Mexico Economic policy.&lt;/keyword&gt;&lt;keyword&gt;Mexico Politics and government 19th century.&lt;/keyword&gt;&lt;keyword&gt;Mexico Politics and government 20th century.&lt;/keyword&gt;&lt;/keywords&gt;&lt;dates&gt;&lt;year&gt;2003&lt;/year&gt;&lt;/dates&gt;&lt;pub-location&gt;Cambridge&lt;/pub-location&gt;&lt;publisher&gt;Cambridge University Press&lt;/publisher&gt;&lt;isbn&gt;0521820677&lt;/isbn&gt;&lt;call-num&gt;ALDERMAN STACKS HC135 .H173 2003 BOOK&lt;/call-num&gt;&lt;urls&gt;&lt;related-urls&gt;&lt;url&gt;http://www.loc.gov/catdir/description/cam031/2002031354.html&lt;/url&gt;&lt;url&gt;http://www.loc.gov/catdir/toc/cam031/2002031354.html&lt;/url&gt;&lt;/related-urls&gt;&lt;/urls&gt;&lt;/record&gt;&lt;/Cite&gt;&lt;/EndNote&gt;</w:instrText>
      </w:r>
      <w:r w:rsidRPr="00471AD5">
        <w:rPr>
          <w:noProof w:val="0"/>
          <w:lang w:val="en-US"/>
        </w:rPr>
        <w:fldChar w:fldCharType="separate"/>
      </w:r>
      <w:r w:rsidR="0039089A">
        <w:rPr>
          <w:lang w:val="en-US"/>
        </w:rPr>
        <w:t>Haber, Maurer et al. 2003, 3</w:t>
      </w:r>
      <w:r w:rsidRPr="00471AD5">
        <w:rPr>
          <w:noProof w:val="0"/>
          <w:lang w:val="en-US"/>
        </w:rPr>
        <w:fldChar w:fldCharType="end"/>
      </w:r>
      <w:r w:rsidRPr="00471AD5">
        <w:rPr>
          <w:noProof w:val="0"/>
          <w:lang w:val="en-US"/>
        </w:rPr>
        <w:t>.</w:t>
      </w:r>
    </w:p>
  </w:footnote>
  <w:footnote w:id="46">
    <w:p w14:paraId="238C56CA" w14:textId="6BB8371A"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See the critique in </w:t>
      </w:r>
      <w:r w:rsidR="0039089A">
        <w:rPr>
          <w:noProof w:val="0"/>
          <w:lang w:val="en-US"/>
        </w:rPr>
        <w:fldChar w:fldCharType="begin"/>
      </w:r>
      <w:r w:rsidR="0039089A">
        <w:rPr>
          <w:noProof w:val="0"/>
          <w:lang w:val="en-US"/>
        </w:rPr>
        <w:instrText xml:space="preserve"> ADDIN EN.CITE &lt;EndNote&gt;&lt;Cite&gt;&lt;Author&gt;Fukuyama&lt;/Author&gt;&lt;Year&gt;2004&lt;/Year&gt;&lt;RecNum&gt;1290&lt;/RecNum&gt;&lt;DisplayText&gt;Fukuyama 2004&lt;/DisplayText&gt;&lt;record&gt;&lt;rec-number&gt;1290&lt;/rec-number&gt;&lt;foreign-keys&gt;&lt;key app="EN" db-id="asvpwtp0b52ssfedvvhp25wjrdv5axfws0z0" timestamp="1298909107"&gt;1290&lt;/key&gt;&lt;/foreign-keys&gt;&lt;ref-type name="Book"&gt;6&lt;/ref-type&gt;&lt;contributors&gt;&lt;authors&gt;&lt;author&gt;Fukuyama, Francis&lt;/author&gt;&lt;/authors&gt;&lt;/contributors&gt;&lt;titles&gt;&lt;title&gt;&lt;style face="normal" font="default" size="100%"&gt;State-building&lt;/style&gt;&lt;style face="normal" font="default" size="12"&gt;: &lt;/style&gt;&lt;style face="normal" font="default" size="100%"&gt;governance and world order in the 21st century&lt;/style&gt;&lt;/title&gt;&lt;/titles&gt;&lt;pages&gt;xiii, 137 p.&lt;/pages&gt;&lt;keywords&gt;&lt;keyword&gt;State, The.&lt;/keyword&gt;&lt;keyword&gt;Nation-state.&lt;/keyword&gt;&lt;/keywords&gt;&lt;dates&gt;&lt;year&gt;2004&lt;/year&gt;&lt;/dates&gt;&lt;pub-location&gt;Ithaca, N.Y.&lt;/pub-location&gt;&lt;publisher&gt;Cornell University Press&lt;/publisher&gt;&lt;isbn&gt;0801442923 (cloth alk. paper)&lt;/isbn&gt;&lt;accession-num&gt;13457646&lt;/accession-num&gt;&lt;call-num&gt;Jefferson or Adams Building Reading Rooms JA66; .F85 2004&lt;/call-num&gt;&lt;urls&gt;&lt;related-urls&gt;&lt;url&gt;http://www.loc.gov/catdir/toc/ecip0413/2004000905.html&lt;/url&gt;&lt;/related-urls&gt;&lt;/urls&gt;&lt;/record&gt;&lt;/Cite&gt;&lt;/EndNote&gt;</w:instrText>
      </w:r>
      <w:r w:rsidR="0039089A">
        <w:rPr>
          <w:noProof w:val="0"/>
          <w:lang w:val="en-US"/>
        </w:rPr>
        <w:fldChar w:fldCharType="separate"/>
      </w:r>
      <w:r w:rsidR="0039089A">
        <w:rPr>
          <w:lang w:val="en-US"/>
        </w:rPr>
        <w:t>Fukuyama 2004</w:t>
      </w:r>
      <w:r w:rsidR="0039089A">
        <w:rPr>
          <w:noProof w:val="0"/>
          <w:lang w:val="en-US"/>
        </w:rPr>
        <w:fldChar w:fldCharType="end"/>
      </w:r>
      <w:r w:rsidRPr="00471AD5">
        <w:rPr>
          <w:noProof w:val="0"/>
          <w:lang w:val="en-US"/>
        </w:rPr>
        <w:t>.</w:t>
      </w:r>
    </w:p>
  </w:footnote>
  <w:footnote w:id="47">
    <w:p w14:paraId="6D82E5B7" w14:textId="77777777" w:rsidR="007F6DAB" w:rsidRPr="00471AD5" w:rsidRDefault="007F6DAB" w:rsidP="00124332">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Bloch&lt;/Author&gt;&lt;Year&gt;1953&lt;/Year&gt;&lt;RecNum&gt;19873&lt;/RecNum&gt;&lt;DisplayText&gt;Bloch 1953&lt;/DisplayText&gt;&lt;record&gt;&lt;rec-number&gt;19873&lt;/rec-number&gt;&lt;foreign-keys&gt;&lt;key app="EN" db-id="asvpwtp0b52ssfedvvhp25wjrdv5axfws0z0" timestamp="1452650109"&gt;19873&lt;/key&gt;&lt;/foreign-keys&gt;&lt;ref-type name="Book"&gt;6&lt;/ref-type&gt;&lt;contributors&gt;&lt;authors&gt;&lt;author&gt;Bloch, Marc&lt;/author&gt;&lt;/authors&gt;&lt;/contributors&gt;&lt;titles&gt;&lt;title&gt;The historian&amp;apos;s craft&lt;/title&gt;&lt;/titles&gt;&lt;pages&gt;197 p.&lt;/pages&gt;&lt;keywords&gt;&lt;keyword&gt;Historiography.&lt;/keyword&gt;&lt;/keywords&gt;&lt;dates&gt;&lt;year&gt;1953&lt;/year&gt;&lt;/dates&gt;&lt;pub-location&gt;New York&lt;/pub-location&gt;&lt;publisher&gt;Knopf&lt;/publisher&gt;&lt;accession-num&gt;4528751&lt;/accession-num&gt;&lt;call-num&gt;D13 .B5613&lt;/call-num&gt;&lt;urls&gt;&lt;/urls&gt;&lt;/record&gt;&lt;/Cite&gt;&lt;/EndNote&gt;</w:instrText>
      </w:r>
      <w:r w:rsidRPr="00471AD5">
        <w:rPr>
          <w:noProof w:val="0"/>
          <w:lang w:val="en-US"/>
        </w:rPr>
        <w:fldChar w:fldCharType="separate"/>
      </w:r>
      <w:r w:rsidRPr="00471AD5">
        <w:rPr>
          <w:noProof w:val="0"/>
          <w:lang w:val="en-US"/>
        </w:rPr>
        <w:t>Bloch 1953</w:t>
      </w:r>
      <w:r w:rsidRPr="00471AD5">
        <w:rPr>
          <w:noProof w:val="0"/>
          <w:lang w:val="en-US"/>
        </w:rPr>
        <w:fldChar w:fldCharType="end"/>
      </w:r>
      <w:r w:rsidRPr="00471AD5">
        <w:rPr>
          <w:noProof w:val="0"/>
          <w:lang w:val="en-US"/>
        </w:rPr>
        <w:t>.</w:t>
      </w:r>
    </w:p>
  </w:footnote>
  <w:footnote w:id="48">
    <w:p w14:paraId="4DC3A8E9" w14:textId="77777777" w:rsidR="007F6DAB" w:rsidRPr="00471AD5" w:rsidRDefault="007F6DAB" w:rsidP="004E651A">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fldData xml:space="preserve">PEVuZE5vdGU+PENpdGU+PEF1dGhvcj5LbmlnaHQ8L0F1dGhvcj48WWVhcj4xOTk1PC9ZZWFyPjxS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</w:fldData>
        </w:fldChar>
      </w:r>
      <w:r w:rsidRPr="00471AD5">
        <w:rPr>
          <w:noProof w:val="0"/>
          <w:lang w:val="en-US"/>
        </w:rPr>
        <w:instrText xml:space="preserve"> ADDIN EN.CITE </w:instrText>
      </w:r>
      <w:r w:rsidRPr="00471AD5">
        <w:rPr>
          <w:noProof w:val="0"/>
          <w:lang w:val="en-US"/>
        </w:rPr>
        <w:fldChar w:fldCharType="begin">
          <w:fldData xml:space="preserve">PEVuZE5vdGU+PENpdGU+PEF1dGhvcj5LbmlnaHQ8L0F1dGhvcj48WWVhcj4xOTk1PC9ZZWFyPjxS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Knight 1995; Thelen 2003; Capoccia and Ziblatt 2010</w:t>
      </w:r>
      <w:r w:rsidRPr="00471AD5">
        <w:rPr>
          <w:noProof w:val="0"/>
          <w:lang w:val="en-US"/>
        </w:rPr>
        <w:fldChar w:fldCharType="end"/>
      </w:r>
      <w:r w:rsidRPr="00471AD5">
        <w:rPr>
          <w:noProof w:val="0"/>
          <w:lang w:val="en-US"/>
        </w:rPr>
        <w:t xml:space="preserve">. </w:t>
      </w:r>
    </w:p>
  </w:footnote>
  <w:footnote w:id="49">
    <w:p w14:paraId="0F133E27" w14:textId="77777777" w:rsidR="007F6DAB" w:rsidRPr="00471AD5" w:rsidRDefault="007F6DAB" w:rsidP="00124332">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fldData xml:space="preserve">PEVuZE5vdGU+PENpdGU+PEF1dGhvcj5FcnRtYW48L0F1dGhvcj48WWVhcj4xOTk3PC9ZZWFyPjxS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</w:fldData>
        </w:fldChar>
      </w:r>
      <w:r w:rsidRPr="00471AD5">
        <w:rPr>
          <w:noProof w:val="0"/>
          <w:lang w:val="en-US"/>
        </w:rPr>
        <w:instrText xml:space="preserve"> ADDIN EN.CITE </w:instrText>
      </w:r>
      <w:r w:rsidRPr="00471AD5">
        <w:rPr>
          <w:noProof w:val="0"/>
          <w:lang w:val="en-US"/>
        </w:rPr>
        <w:fldChar w:fldCharType="begin">
          <w:fldData xml:space="preserve">PEVuZE5vdGU+PENpdGU+PEF1dGhvcj5FcnRtYW48L0F1dGhvcj48WWVhcj4xOTk3PC9ZZWFyPjxS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Ertman 1997; Downing 1992</w:t>
      </w:r>
      <w:r w:rsidRPr="00471AD5">
        <w:rPr>
          <w:noProof w:val="0"/>
          <w:lang w:val="en-US"/>
        </w:rPr>
        <w:fldChar w:fldCharType="end"/>
      </w:r>
      <w:r w:rsidRPr="00471AD5">
        <w:rPr>
          <w:noProof w:val="0"/>
          <w:lang w:val="en-US"/>
        </w:rPr>
        <w:t>.</w:t>
      </w:r>
    </w:p>
  </w:footnote>
  <w:footnote w:id="50">
    <w:p w14:paraId="7044250C" w14:textId="0228FE48" w:rsidR="007F6DAB" w:rsidRPr="00471AD5" w:rsidRDefault="007F6DAB" w:rsidP="00124332">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fldData xml:space="preserve">PEVuZE5vdGU+PENpdGU+PEF1dGhvcj5CbG9ja21hbnM8L0F1dGhvcj48WWVhcj4xOTc4PC9ZZWFy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</w:fldData>
        </w:fldChar>
      </w:r>
      <w:r w:rsidR="0039089A">
        <w:rPr>
          <w:noProof w:val="0"/>
          <w:lang w:val="en-US"/>
        </w:rPr>
        <w:instrText xml:space="preserve"> ADDIN EN.CITE </w:instrText>
      </w:r>
      <w:r w:rsidR="0039089A">
        <w:rPr>
          <w:noProof w:val="0"/>
          <w:lang w:val="en-US"/>
        </w:rPr>
        <w:fldChar w:fldCharType="begin">
          <w:fldData xml:space="preserve">PEVuZE5vdGU+PENpdGU+PEF1dGhvcj5CbG9ja21hbnM8L0F1dGhvcj48WWVhcj4xOTc4PC9ZZWFy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0039089A">
        <w:rPr>
          <w:noProof w:val="0"/>
          <w:lang w:val="en-US"/>
        </w:rPr>
      </w:r>
      <w:r w:rsidR="0039089A">
        <w:rPr>
          <w:noProof w:val="0"/>
          <w:lang w:val="en-US"/>
        </w:rPr>
        <w:fldChar w:fldCharType="separate"/>
      </w:r>
      <w:r w:rsidR="0039089A">
        <w:rPr>
          <w:lang w:val="en-US"/>
        </w:rPr>
        <w:t>Blockmans 1978, 192; Hechter and Brustein 1980; Hopcroft 1999; Zolberg 1980, 689</w:t>
      </w:r>
      <w:r w:rsidR="0039089A">
        <w:rPr>
          <w:noProof w:val="0"/>
          <w:lang w:val="en-US"/>
        </w:rPr>
        <w:fldChar w:fldCharType="end"/>
      </w:r>
      <w:r w:rsidRPr="00471AD5">
        <w:rPr>
          <w:noProof w:val="0"/>
          <w:lang w:val="en-US"/>
        </w:rPr>
        <w:t>.</w:t>
      </w:r>
    </w:p>
  </w:footnote>
  <w:footnote w:id="51">
    <w:p w14:paraId="00F4C489" w14:textId="7690BCAF" w:rsidR="007F6DAB" w:rsidRPr="00471AD5" w:rsidRDefault="007F6DAB" w:rsidP="005C08F0">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Scott&lt;/Author&gt;&lt;Year&gt;1998&lt;/Year&gt;&lt;RecNum&gt;2664&lt;/RecNum&gt;&lt;DisplayText&gt;Scott 1998; North 1990, 113-4&lt;/DisplayText&gt;&lt;record&gt;&lt;rec-number&gt;2664&lt;/rec-number&gt;&lt;foreign-keys&gt;&lt;key app="EN" db-id="asvpwtp0b52ssfedvvhp25wjrdv5axfws0z0" timestamp="1315708632"&gt;2664&lt;/key&gt;&lt;/foreign-keys&gt;&lt;ref-type name="Book"&gt;6&lt;/ref-type&gt;&lt;contributors&gt;&lt;authors&gt;&lt;author&gt;Scott, James C.&lt;/author&gt;&lt;/authors&gt;&lt;/contributors&gt;&lt;titles&gt;&lt;title&gt;&lt;style face="normal" font="default" size="100%"&gt;Seeing like a state&lt;/style&gt;&lt;style face="normal" font="default" size="12"&gt;: &lt;/style&gt;&lt;style face="normal" font="default" size="100%"&gt;how certain schemes to improve the human condition have failed&lt;/style&gt;&lt;/title&gt;&lt;/titles&gt;&lt;dates&gt;&lt;year&gt;1998&lt;/year&gt;&lt;/dates&gt;&lt;pub-location&gt;New Haven&lt;/pub-location&gt;&lt;publisher&gt;Yale University Press&lt;/publisher&gt;&lt;isbn&gt;&lt;style face="normal" font="default" size="100%"&gt;0300070160 (cloth&lt;/style&gt;&lt;style face="normal" font="default" size="12"&gt;: &lt;/style&gt;&lt;style face="normal" font="default" size="100%"&gt;alk. paper)&lt;/style&gt;&lt;/isbn&gt;&lt;urls&gt;&lt;/urls&gt;&lt;/record&gt;&lt;/Cite&gt;&lt;Cite&gt;&lt;Author&gt;North&lt;/Author&gt;&lt;Year&gt;1990&lt;/Year&gt;&lt;RecNum&gt;331&lt;/RecNum&gt;&lt;Pages&gt;113-4&lt;/Pages&gt;&lt;record&gt;&lt;rec-number&gt;331&lt;/rec-number&gt;&lt;foreign-keys&gt;&lt;key app="EN" db-id="asvpwtp0b52ssfedvvhp25wjrdv5axfws0z0" timestamp="1284924093"&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sidRPr="00471AD5">
        <w:rPr>
          <w:noProof w:val="0"/>
          <w:lang w:val="en-US"/>
        </w:rPr>
        <w:fldChar w:fldCharType="separate"/>
      </w:r>
      <w:r w:rsidRPr="00471AD5">
        <w:rPr>
          <w:noProof w:val="0"/>
          <w:lang w:val="en-US"/>
        </w:rPr>
        <w:t>Scott 1998; North 1990, 113-4</w:t>
      </w:r>
      <w:r w:rsidRPr="00471AD5">
        <w:rPr>
          <w:noProof w:val="0"/>
          <w:lang w:val="en-US"/>
        </w:rPr>
        <w:fldChar w:fldCharType="end"/>
      </w:r>
      <w:r w:rsidRPr="00471AD5">
        <w:rPr>
          <w:noProof w:val="0"/>
          <w:lang w:val="en-US"/>
        </w:rPr>
        <w:t xml:space="preserve">. See the dissenting revisionism in </w:t>
      </w:r>
      <w:r w:rsidRPr="00471AD5">
        <w:rPr>
          <w:rStyle w:val="PageNumber"/>
          <w:noProof w:val="0"/>
          <w:lang w:val="en-US"/>
        </w:rPr>
        <w:fldChar w:fldCharType="begin"/>
      </w:r>
      <w:r w:rsidRPr="00471AD5">
        <w:rPr>
          <w:rStyle w:val="PageNumber"/>
          <w:noProof w:val="0"/>
          <w:lang w:val="en-US"/>
        </w:rPr>
        <w:instrText xml:space="preserve"> ADDIN EN.CITE &lt;EndNote&gt;&lt;Cite&gt;&lt;Author&gt;Treisman&lt;/Author&gt;&lt;Year&gt;2007&lt;/Year&gt;&lt;RecNum&gt;19470&lt;/RecNum&gt;&lt;DisplayText&gt;Treisman 2007&lt;/DisplayText&gt;&lt;record&gt;&lt;rec-number&gt;19470&lt;/rec-number&gt;&lt;foreign-keys&gt;&lt;key app="EN" db-id="asvpwtp0b52ssfedvvhp25wjrdv5axfws0z0" timestamp="1428436043"&gt;19470&lt;/key&gt;&lt;/foreign-keys&gt;&lt;ref-type name="Book"&gt;6&lt;/ref-type&gt;&lt;contributors&gt;&lt;authors&gt;&lt;author&gt;Treisman, Daniel&lt;/author&gt;&lt;/authors&gt;&lt;/contributors&gt;&lt;titles&gt;&lt;title&gt;The architecture of government: rethinking political decentralization&lt;/title&gt;&lt;secondary-title&gt;Cambridge studies in comparative politics&lt;/secondary-title&gt;&lt;/titles&gt;&lt;pages&gt;xvi, 328 p.&lt;/pages&gt;&lt;keywords&gt;&lt;keyword&gt;Decentralization in government.&lt;/keyword&gt;&lt;keyword&gt;Central-local government relations.&lt;/keyword&gt;&lt;keyword&gt;Federal government.&lt;/keyword&gt;&lt;keyword&gt;Comparative government.&lt;/keyword&gt;&lt;/keywords&gt;&lt;dates&gt;&lt;year&gt;2007&lt;/year&gt;&lt;/dates&gt;&lt;pub-location&gt;Cambridge&lt;/pub-location&gt;&lt;publisher&gt;Cambridge University Press&lt;/publisher&gt;&lt;isbn&gt;0521872294 (hardback)&amp;#xD;0521693829 (pbk.)&lt;/isbn&gt;&lt;accession-num&gt;2006032899&lt;/accession-num&gt;&lt;call-num&gt;ALDERMAN CHECKEDOUT JS113 .T74 2007 BOOK&lt;/call-num&gt;&lt;urls&gt;&lt;related-urls&gt;&lt;url&gt;http://www.loc.gov/catdir/toc/ecip072/2006032899.html&lt;/url&gt;&lt;/related-urls&gt;&lt;/urls&gt;&lt;/record&gt;&lt;/Cite&gt;&lt;/EndNote&gt;</w:instrText>
      </w:r>
      <w:r w:rsidRPr="00471AD5">
        <w:rPr>
          <w:rStyle w:val="PageNumber"/>
          <w:noProof w:val="0"/>
          <w:lang w:val="en-US"/>
        </w:rPr>
        <w:fldChar w:fldCharType="separate"/>
      </w:r>
      <w:r w:rsidRPr="00471AD5">
        <w:rPr>
          <w:rStyle w:val="PageNumber"/>
          <w:noProof w:val="0"/>
          <w:lang w:val="en-US"/>
        </w:rPr>
        <w:t>Treisman 2007</w:t>
      </w:r>
      <w:r w:rsidRPr="00471AD5">
        <w:rPr>
          <w:rStyle w:val="PageNumber"/>
          <w:noProof w:val="0"/>
          <w:lang w:val="en-US"/>
        </w:rPr>
        <w:fldChar w:fldCharType="end"/>
      </w:r>
      <w:r w:rsidRPr="00471AD5">
        <w:rPr>
          <w:rStyle w:val="PageNumber"/>
          <w:noProof w:val="0"/>
          <w:lang w:val="en-US"/>
        </w:rPr>
        <w:t xml:space="preserve">. Classic statements are </w:t>
      </w:r>
      <w:r w:rsidRPr="00471AD5">
        <w:rPr>
          <w:rStyle w:val="PageNumber"/>
          <w:noProof w:val="0"/>
          <w:lang w:val="en-US"/>
        </w:rPr>
        <w:fldChar w:fldCharType="begin"/>
      </w:r>
      <w:r w:rsidRPr="00471AD5">
        <w:rPr>
          <w:rStyle w:val="PageNumber"/>
          <w:noProof w:val="0"/>
          <w:lang w:val="en-US"/>
        </w:rPr>
        <w:instrText xml:space="preserve"> ADDIN EN.CITE &lt;EndNote&gt;&lt;Cite&gt;&lt;Author&gt;Austin&lt;/Author&gt;&lt;Year&gt;1847&lt;/Year&gt;&lt;RecNum&gt;382&lt;/RecNum&gt;&lt;DisplayText&gt;Austin 1847&lt;/DisplayText&gt;&lt;record&gt;&lt;rec-number&gt;382&lt;/rec-number&gt;&lt;foreign-keys&gt;&lt;key app="EN" db-id="asvpwtp0b52ssfedvvhp25wjrdv5axfws0z0" timestamp="1284924094"&gt;382&lt;/key&gt;&lt;/foreign-keys&gt;&lt;ref-type name="Journal Article"&gt;17&lt;/ref-type&gt;&lt;contributors&gt;&lt;authors&gt;&lt;author&gt;Austin, John&lt;/author&gt;&lt;/authors&gt;&lt;/contributors&gt;&lt;titles&gt;&lt;title&gt;Centralization&lt;/title&gt;&lt;secondary-title&gt;Edinburgh Review&lt;/secondary-title&gt;&lt;/titles&gt;&lt;periodical&gt;&lt;full-title&gt;Edinburgh Review&lt;/full-title&gt;&lt;/periodical&gt;&lt;pages&gt;221-258&lt;/pages&gt;&lt;volume&gt;85&lt;/volume&gt;&lt;dates&gt;&lt;year&gt;1847&lt;/year&gt;&lt;/dates&gt;&lt;urls&gt;&lt;/urls&gt;&lt;/record&gt;&lt;/Cite&gt;&lt;/EndNote&gt;</w:instrText>
      </w:r>
      <w:r w:rsidRPr="00471AD5">
        <w:rPr>
          <w:rStyle w:val="PageNumber"/>
          <w:noProof w:val="0"/>
          <w:lang w:val="en-US"/>
        </w:rPr>
        <w:fldChar w:fldCharType="separate"/>
      </w:r>
      <w:r w:rsidRPr="00471AD5">
        <w:rPr>
          <w:rStyle w:val="PageNumber"/>
          <w:noProof w:val="0"/>
          <w:lang w:val="en-US"/>
        </w:rPr>
        <w:t>Austin 1847</w:t>
      </w:r>
      <w:r w:rsidRPr="00471AD5">
        <w:rPr>
          <w:rStyle w:val="PageNumber"/>
          <w:noProof w:val="0"/>
          <w:lang w:val="en-US"/>
        </w:rPr>
        <w:fldChar w:fldCharType="end"/>
      </w:r>
      <w:r w:rsidRPr="00471AD5">
        <w:rPr>
          <w:rStyle w:val="PageNumber"/>
          <w:noProof w:val="0"/>
          <w:lang w:val="en-US"/>
        </w:rPr>
        <w:t xml:space="preserve"> and </w:t>
      </w:r>
      <w:r w:rsidRPr="00471AD5">
        <w:rPr>
          <w:rStyle w:val="PageNumber"/>
          <w:noProof w:val="0"/>
          <w:lang w:val="en-US"/>
        </w:rPr>
        <w:fldChar w:fldCharType="begin"/>
      </w:r>
      <w:r w:rsidRPr="00471AD5">
        <w:rPr>
          <w:rStyle w:val="PageNumber"/>
          <w:noProof w:val="0"/>
          <w:lang w:val="en-US"/>
        </w:rPr>
        <w:instrText xml:space="preserve"> ADDIN EN.CITE &lt;EndNote&gt;&lt;Cite&gt;&lt;Author&gt;Riker&lt;/Author&gt;&lt;Year&gt;1964&lt;/Year&gt;&lt;RecNum&gt;19679&lt;/RecNum&gt;&lt;DisplayText&gt;Riker 1964&lt;/DisplayText&gt;&lt;record&gt;&lt;rec-number&gt;19679&lt;/rec-number&gt;&lt;foreign-keys&gt;&lt;key app="EN" db-id="asvpwtp0b52ssfedvvhp25wjrdv5axfws0z0" timestamp="1431061880"&gt;19679&lt;/key&gt;&lt;/foreign-keys&gt;&lt;ref-type name="Book"&gt;6&lt;/ref-type&gt;&lt;contributors&gt;&lt;authors&gt;&lt;author&gt;Riker, William H.&lt;/author&gt;&lt;/authors&gt;&lt;/contributors&gt;&lt;titles&gt;&lt;title&gt;Federalism: origin, operation, significance&lt;/title&gt;&lt;secondary-title&gt;LB basic studies in politics&lt;/secondary-title&gt;&lt;/titles&gt;&lt;pages&gt;xvii, 169 p.&lt;/pages&gt;&lt;keywords&gt;&lt;keyword&gt;Federal government.&lt;/keyword&gt;&lt;/keywords&gt;&lt;dates&gt;&lt;year&gt;1964&lt;/year&gt;&lt;/dates&gt;&lt;pub-location&gt;Boston&lt;/pub-location&gt;&lt;publisher&gt;Little&lt;/publisher&gt;&lt;accession-num&gt;4059170&lt;/accession-num&gt;&lt;urls&gt;&lt;/urls&gt;&lt;/record&gt;&lt;/Cite&gt;&lt;/EndNote&gt;</w:instrText>
      </w:r>
      <w:r w:rsidRPr="00471AD5">
        <w:rPr>
          <w:rStyle w:val="PageNumber"/>
          <w:noProof w:val="0"/>
          <w:lang w:val="en-US"/>
        </w:rPr>
        <w:fldChar w:fldCharType="separate"/>
      </w:r>
      <w:r w:rsidRPr="00471AD5">
        <w:rPr>
          <w:rStyle w:val="PageNumber"/>
          <w:noProof w:val="0"/>
          <w:lang w:val="en-US"/>
        </w:rPr>
        <w:t>Riker 1964</w:t>
      </w:r>
      <w:r w:rsidRPr="00471AD5">
        <w:rPr>
          <w:rStyle w:val="PageNumber"/>
          <w:noProof w:val="0"/>
          <w:lang w:val="en-US"/>
        </w:rPr>
        <w:fldChar w:fldCharType="end"/>
      </w:r>
      <w:r w:rsidRPr="00471AD5">
        <w:rPr>
          <w:rStyle w:val="PageNumber"/>
          <w:noProof w:val="0"/>
          <w:lang w:val="en-US"/>
        </w:rPr>
        <w:t>.</w:t>
      </w:r>
    </w:p>
  </w:footnote>
  <w:footnote w:id="52">
    <w:p w14:paraId="76ED0BE7" w14:textId="77777777" w:rsidR="007F6DAB" w:rsidRPr="00471AD5" w:rsidRDefault="007F6DAB" w:rsidP="005C08F0">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Anderson&lt;/Author&gt;&lt;Year&gt;1974&lt;/Year&gt;&lt;RecNum&gt;4921&lt;/RecNum&gt;&lt;DisplayText&gt;Anderson 1974&lt;/DisplayText&gt;&lt;record&gt;&lt;rec-number&gt;4921&lt;/rec-number&gt;&lt;foreign-keys&gt;&lt;key app="EN" db-id="asvpwtp0b52ssfedvvhp25wjrdv5axfws0z0" timestamp="1333838947"&gt;4921&lt;/key&gt;&lt;/foreign-keys&gt;&lt;ref-type name="Book"&gt;6&lt;/ref-type&gt;&lt;contributors&gt;&lt;authors&gt;&lt;author&gt;Anderson, Perry&lt;/author&gt;&lt;/authors&gt;&lt;/contributors&gt;&lt;titles&gt;&lt;title&gt;Lineages of the absolutist state&lt;/title&gt;&lt;/titles&gt;&lt;number&gt;Core text&lt;/number&gt;&lt;dates&gt;&lt;year&gt;1974&lt;/year&gt;&lt;/dates&gt;&lt;pub-location&gt;London&lt;/pub-location&gt;&lt;publisher&gt;N.L.B.&lt;/publisher&gt;&lt;isbn&gt;0902308165&lt;/isbn&gt;&lt;urls&gt;&lt;/urls&gt;&lt;/record&gt;&lt;/Cite&gt;&lt;/EndNote&gt;</w:instrText>
      </w:r>
      <w:r w:rsidRPr="00471AD5">
        <w:rPr>
          <w:noProof w:val="0"/>
          <w:lang w:val="en-US"/>
        </w:rPr>
        <w:fldChar w:fldCharType="separate"/>
      </w:r>
      <w:r w:rsidRPr="00471AD5">
        <w:rPr>
          <w:noProof w:val="0"/>
          <w:lang w:val="en-US"/>
        </w:rPr>
        <w:t>Anderson 1974</w:t>
      </w:r>
      <w:r w:rsidRPr="00471AD5">
        <w:rPr>
          <w:noProof w:val="0"/>
          <w:lang w:val="en-US"/>
        </w:rPr>
        <w:fldChar w:fldCharType="end"/>
      </w:r>
      <w:r w:rsidRPr="00471AD5">
        <w:rPr>
          <w:noProof w:val="0"/>
          <w:lang w:val="en-US"/>
        </w:rPr>
        <w:t>.</w:t>
      </w:r>
    </w:p>
  </w:footnote>
  <w:footnote w:id="53">
    <w:p w14:paraId="738AEAF5" w14:textId="757AE287"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p>
  </w:footnote>
  <w:footnote w:id="54">
    <w:p w14:paraId="30A55A2F" w14:textId="12B0F9E2" w:rsidR="007F6DAB" w:rsidRPr="00471AD5" w:rsidRDefault="007F6DAB" w:rsidP="00124332">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Epstein&lt;/Author&gt;&lt;Year&gt;2000&lt;/Year&gt;&lt;RecNum&gt;1670&lt;/RecNum&gt;&lt;Pages&gt;13&lt;/Pages&gt;&lt;DisplayText&gt;Epstein 2000, 13&lt;/DisplayText&gt;&lt;record&gt;&lt;rec-number&gt;1670&lt;/rec-number&gt;&lt;foreign-keys&gt;&lt;key app="EN" db-id="asvpwtp0b52ssfedvvhp25wjrdv5axfws0z0" timestamp="1302618849"&gt;1670&lt;/key&gt;&lt;/foreign-keys&gt;&lt;ref-type name="Book"&gt;6&lt;/ref-type&gt;&lt;contributors&gt;&lt;authors&gt;&lt;author&gt;Epstein, Stephan R.&lt;/author&gt;&lt;/authors&gt;&lt;/contributors&gt;&lt;titles&gt;&lt;title&gt;Freedom and growth: The rise of states and markets in Europe, 1300-1750&lt;/title&gt;&lt;/titles&gt;&lt;dates&gt;&lt;year&gt;2000&lt;/year&gt;&lt;/dates&gt;&lt;pub-location&gt;London&lt;/pub-location&gt;&lt;publisher&gt;Routledge&lt;/publisher&gt;&lt;urls&gt;&lt;related-urls&gt;&lt;url&gt;http://site.ebrary.com/lib/uvalib/Doc?id=10017759&lt;/url&gt;&lt;/related-urls&gt;&lt;/urls&gt;&lt;/record&gt;&lt;/Cite&gt;&lt;/EndNote&gt;</w:instrText>
      </w:r>
      <w:r w:rsidR="0039089A">
        <w:rPr>
          <w:noProof w:val="0"/>
          <w:lang w:val="en-US"/>
        </w:rPr>
        <w:fldChar w:fldCharType="separate"/>
      </w:r>
      <w:r w:rsidR="0039089A">
        <w:rPr>
          <w:lang w:val="en-US"/>
        </w:rPr>
        <w:t>Epstein 2000, 13</w:t>
      </w:r>
      <w:r w:rsidR="0039089A">
        <w:rPr>
          <w:noProof w:val="0"/>
          <w:lang w:val="en-US"/>
        </w:rPr>
        <w:fldChar w:fldCharType="end"/>
      </w:r>
      <w:r w:rsidRPr="00471AD5">
        <w:rPr>
          <w:noProof w:val="0"/>
          <w:lang w:val="en-US"/>
        </w:rPr>
        <w:t xml:space="preserve">. See also </w:t>
      </w:r>
      <w:r w:rsidRPr="00471AD5">
        <w:rPr>
          <w:noProof w:val="0"/>
          <w:lang w:val="en-US"/>
        </w:rPr>
        <w:fldChar w:fldCharType="begin">
          <w:fldData xml:space="preserve">PEVuZE5vdGU+PENpdGU+PEF1dGhvcj5NZXR0YW08L0F1dGhvcj48WWVhcj4xOTc3PC9ZZWFyPjxS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</w:fldData>
        </w:fldChar>
      </w:r>
      <w:r w:rsidRPr="00471AD5">
        <w:rPr>
          <w:noProof w:val="0"/>
          <w:lang w:val="en-US"/>
        </w:rPr>
        <w:instrText xml:space="preserve"> ADDIN EN.CITE </w:instrText>
      </w:r>
      <w:r w:rsidRPr="00471AD5">
        <w:rPr>
          <w:noProof w:val="0"/>
          <w:lang w:val="en-US"/>
        </w:rPr>
        <w:fldChar w:fldCharType="begin">
          <w:fldData xml:space="preserve">PEVuZE5vdGU+PENpdGU+PEF1dGhvcj5NZXR0YW08L0F1dGhvcj48WWVhcj4xOTc3PC9ZZWFyPjxS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Mettam 1977; Major and Holt 1991; Henshall 1992</w:t>
      </w:r>
      <w:r w:rsidRPr="00471AD5">
        <w:rPr>
          <w:noProof w:val="0"/>
          <w:lang w:val="en-US"/>
        </w:rPr>
        <w:fldChar w:fldCharType="end"/>
      </w:r>
    </w:p>
  </w:footnote>
  <w:footnote w:id="55">
    <w:p w14:paraId="52818036" w14:textId="77777777" w:rsidR="007F6DAB" w:rsidRPr="00471AD5" w:rsidRDefault="007F6DAB" w:rsidP="00124332">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fldData xml:space="preserve">PEVuZE5vdGU+PENpdGU+PEF1dGhvcj5NaWdkYWw8L0F1dGhvcj48WWVhcj4xOTg4PC9ZZWFyPjxS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</w:fldData>
        </w:fldChar>
      </w:r>
      <w:r w:rsidRPr="00471AD5">
        <w:rPr>
          <w:noProof w:val="0"/>
          <w:lang w:val="en-US"/>
        </w:rPr>
        <w:instrText xml:space="preserve"> ADDIN EN.CITE </w:instrText>
      </w:r>
      <w:r w:rsidRPr="00471AD5">
        <w:rPr>
          <w:noProof w:val="0"/>
          <w:lang w:val="en-US"/>
        </w:rPr>
        <w:fldChar w:fldCharType="begin">
          <w:fldData xml:space="preserve">PEVuZE5vdGU+PENpdGU+PEF1dGhvcj5NaWdkYWw8L0F1dGhvcj48WWVhcj4xOTg4PC9ZZWFyPjxS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Migdal 1988; Chaudhry 1993</w:t>
      </w:r>
      <w:r w:rsidRPr="00471AD5">
        <w:rPr>
          <w:noProof w:val="0"/>
          <w:lang w:val="en-US"/>
        </w:rPr>
        <w:fldChar w:fldCharType="end"/>
      </w:r>
      <w:r w:rsidRPr="00471AD5">
        <w:rPr>
          <w:noProof w:val="0"/>
          <w:lang w:val="en-US"/>
        </w:rPr>
        <w:t>.</w:t>
      </w:r>
    </w:p>
  </w:footnote>
  <w:footnote w:id="56">
    <w:p w14:paraId="4D20735E" w14:textId="77777777" w:rsidR="007F6DAB" w:rsidRPr="00471AD5" w:rsidRDefault="007F6DAB" w:rsidP="00124332">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Arendt&lt;/Author&gt;&lt;Year&gt;1970&lt;/Year&gt;&lt;RecNum&gt;6451&lt;/RecNum&gt;&lt;DisplayText&gt;Arendt 1970&lt;/DisplayText&gt;&lt;record&gt;&lt;rec-number&gt;6451&lt;/rec-number&gt;&lt;foreign-keys&gt;&lt;key app="EN" db-id="asvpwtp0b52ssfedvvhp25wjrdv5axfws0z0" timestamp="1355816013"&gt;6451&lt;/key&gt;&lt;/foreign-keys&gt;&lt;ref-type name="Book"&gt;6&lt;/ref-type&gt;&lt;contributors&gt;&lt;authors&gt;&lt;author&gt;Arendt, Hannah&lt;/author&gt;&lt;/authors&gt;&lt;/contributors&gt;&lt;titles&gt;&lt;title&gt;On violence&lt;/title&gt;&lt;/titles&gt;&lt;pages&gt;106 p.&lt;/pages&gt;&lt;keywords&gt;&lt;keyword&gt;Violence.&lt;/keyword&gt;&lt;/keywords&gt;&lt;dates&gt;&lt;year&gt;1970&lt;/year&gt;&lt;/dates&gt;&lt;pub-location&gt;New York&lt;/pub-location&gt;&lt;publisher&gt;Harcourt&lt;/publisher&gt;&lt;call-num&gt;ALDERMAN MISSING HM291 .A693 BOOK&amp;#xD;CLEMONS STACKS HM291 .A693 BOOK&lt;/call-num&gt;&lt;urls&gt;&lt;/urls&gt;&lt;/record&gt;&lt;/Cite&gt;&lt;/EndNote&gt;</w:instrText>
      </w:r>
      <w:r w:rsidRPr="00471AD5">
        <w:rPr>
          <w:noProof w:val="0"/>
          <w:lang w:val="en-US"/>
        </w:rPr>
        <w:fldChar w:fldCharType="separate"/>
      </w:r>
      <w:r w:rsidRPr="00471AD5">
        <w:rPr>
          <w:noProof w:val="0"/>
          <w:lang w:val="en-US"/>
        </w:rPr>
        <w:t>Arendt 1970</w:t>
      </w:r>
      <w:r w:rsidRPr="00471AD5">
        <w:rPr>
          <w:noProof w:val="0"/>
          <w:lang w:val="en-US"/>
        </w:rPr>
        <w:fldChar w:fldCharType="end"/>
      </w:r>
      <w:r w:rsidRPr="00471AD5">
        <w:rPr>
          <w:noProof w:val="0"/>
          <w:lang w:val="en-US"/>
        </w:rPr>
        <w:t>.</w:t>
      </w:r>
    </w:p>
  </w:footnote>
  <w:footnote w:id="57">
    <w:p w14:paraId="454FFADD" w14:textId="270D43EA" w:rsidR="007F6DAB" w:rsidRPr="00471AD5" w:rsidRDefault="007F6DAB" w:rsidP="005D2FD8">
      <w:pPr>
        <w:pStyle w:val="FootnoteText"/>
        <w:rPr>
          <w:noProof w:val="0"/>
          <w:lang w:val="en-US"/>
        </w:rPr>
      </w:pPr>
      <w:r w:rsidRPr="00471AD5">
        <w:rPr>
          <w:rStyle w:val="FootnoteReference"/>
          <w:noProof w:val="0"/>
          <w:lang w:val="en-US"/>
        </w:rPr>
        <w:footnoteRef/>
      </w:r>
      <w:r w:rsidRPr="00471AD5">
        <w:rPr>
          <w:noProof w:val="0"/>
          <w:lang w:val="en-US"/>
        </w:rPr>
        <w:t xml:space="preserve"> See chapter 5.</w:t>
      </w:r>
    </w:p>
  </w:footnote>
  <w:footnote w:id="58">
    <w:p w14:paraId="04311BE1" w14:textId="7BCEFB49" w:rsidR="007F6DAB" w:rsidRPr="00471AD5" w:rsidRDefault="007F6DAB" w:rsidP="008A462A">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Runciman&lt;/Author&gt;&lt;Year&gt;1993&lt;/Year&gt;&lt;RecNum&gt;6528&lt;/RecNum&gt;&lt;Pages&gt;51&lt;/Pages&gt;&lt;DisplayText&gt;Runciman 1993, 51&lt;/DisplayText&gt;&lt;record&gt;&lt;rec-number&gt;6528&lt;/rec-number&gt;&lt;foreign-keys&gt;&lt;key app="EN" db-id="asvpwtp0b52ssfedvvhp25wjrdv5axfws0z0" timestamp="1356740933"&gt;6528&lt;/key&gt;&lt;/foreign-keys&gt;&lt;ref-type name="Book Section"&gt;5&lt;/ref-type&gt;&lt;contributors&gt;&lt;authors&gt;&lt;author&gt;Runciman, Walter G.&lt;/author&gt;&lt;/authors&gt;&lt;secondary-authors&gt;&lt;author&gt;Blockmans, Willem Pieter&lt;/author&gt;&lt;author&gt;Genêt, Jean-Philippe&lt;/author&gt;&lt;/secondary-authors&gt;&lt;/contributors&gt;&lt;titles&gt;&lt;title&gt;The Origins Of The Modern State In Europe And As A Topic In The Theory Of Social Selection&lt;/title&gt;&lt;secondary-title&gt;&lt;style face="normal" font="default" size="100%"&gt;Visions sur le développement des états européens&lt;/style&gt;&lt;style face="normal" font="default" size="12"&gt;: &lt;/style&gt;&lt;style face="normal" font="default" size="100%"&gt;théories et historiographies de l&amp;apos;état moderne&lt;/style&gt;&lt;style face="normal" font="default" size="12"&gt;: &lt;/style&gt;&lt;style face="normal" font="default" size="100%"&gt;actes du colloque&lt;/style&gt;&lt;/secondary-title&gt;&lt;/titles&gt;&lt;pages&gt;45-60&lt;/pages&gt;&lt;number&gt;171&lt;/number&gt;&lt;keywords&gt;&lt;keyword&gt;State, The Congresses.&lt;/keyword&gt;&lt;keyword&gt;Political science History Congresses.&lt;/keyword&gt;&lt;keyword&gt;Europe History Congresses.&lt;/keyword&gt;&lt;keyword&gt;Europe Historiography Congresses.&lt;/keyword&gt;&lt;keyword&gt;Europe Politics and government Congresses.&lt;/keyword&gt;&lt;/keywords&gt;&lt;dates&gt;&lt;year&gt;1993&lt;/year&gt;&lt;/dates&gt;&lt;pub-location&gt;Rome&lt;/pub-location&gt;&lt;publisher&gt;Ecole française de Rome&lt;/publisher&gt;&lt;isbn&gt;2728302758&amp;#xD;0223-5099 ;&lt;/isbn&gt;&lt;call-num&gt;ALDERMAN CHECKEDOUT D104 .V57 1993 BOOK&lt;/call-num&gt;&lt;urls&gt;&lt;/urls&gt;&lt;/record&gt;&lt;/Cite&gt;&lt;/EndNote&gt;</w:instrText>
      </w:r>
      <w:r w:rsidRPr="00471AD5">
        <w:rPr>
          <w:noProof w:val="0"/>
          <w:lang w:val="en-US"/>
        </w:rPr>
        <w:fldChar w:fldCharType="separate"/>
      </w:r>
      <w:r w:rsidRPr="00471AD5">
        <w:rPr>
          <w:noProof w:val="0"/>
          <w:lang w:val="en-US"/>
        </w:rPr>
        <w:t>Runciman 1993, 51</w:t>
      </w:r>
      <w:r w:rsidRPr="00471AD5">
        <w:rPr>
          <w:noProof w:val="0"/>
          <w:lang w:val="en-US"/>
        </w:rPr>
        <w:fldChar w:fldCharType="end"/>
      </w:r>
      <w:r w:rsidRPr="00471AD5">
        <w:rPr>
          <w:noProof w:val="0"/>
          <w:lang w:val="en-US"/>
        </w:rPr>
        <w:t xml:space="preserve">. </w:t>
      </w:r>
      <w:r w:rsidRPr="00471AD5">
        <w:rPr>
          <w:rStyle w:val="PageNumber"/>
          <w:noProof w:val="0"/>
          <w:lang w:val="en-US"/>
        </w:rPr>
        <w:fldChar w:fldCharType="begin"/>
      </w:r>
      <w:r w:rsidRPr="00471AD5">
        <w:rPr>
          <w:rStyle w:val="PageNumber"/>
          <w:noProof w:val="0"/>
          <w:lang w:val="en-US"/>
        </w:rPr>
        <w:instrText xml:space="preserve"> ADDIN EN.CITE &lt;EndNote&gt;&lt;Cite&gt;&lt;Author&gt;Grafe&lt;/Author&gt;&lt;Year&gt;2012&lt;/Year&gt;&lt;RecNum&gt;6851&lt;/RecNum&gt;&lt;DisplayText&gt;Grafe 2012&lt;/DisplayText&gt;&lt;record&gt;&lt;rec-number&gt;6851&lt;/rec-number&gt;&lt;foreign-keys&gt;&lt;key app="EN" db-id="asvpwtp0b52ssfedvvhp25wjrdv5axfws0z0" timestamp="1359247379"&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sidRPr="00471AD5">
        <w:rPr>
          <w:rStyle w:val="PageNumber"/>
          <w:noProof w:val="0"/>
          <w:lang w:val="en-US"/>
        </w:rPr>
        <w:fldChar w:fldCharType="separate"/>
      </w:r>
      <w:r w:rsidRPr="00471AD5">
        <w:rPr>
          <w:rStyle w:val="PageNumber"/>
          <w:noProof w:val="0"/>
          <w:lang w:val="en-US"/>
        </w:rPr>
        <w:t>Grafe 2012</w:t>
      </w:r>
      <w:r w:rsidRPr="00471AD5">
        <w:rPr>
          <w:rStyle w:val="PageNumber"/>
          <w:noProof w:val="0"/>
          <w:lang w:val="en-US"/>
        </w:rPr>
        <w:fldChar w:fldCharType="end"/>
      </w:r>
      <w:r w:rsidRPr="00471AD5">
        <w:rPr>
          <w:rStyle w:val="PageNumber"/>
          <w:noProof w:val="0"/>
          <w:lang w:val="en-US"/>
        </w:rPr>
        <w:t xml:space="preserve"> argues this powerfully for Spain. </w:t>
      </w:r>
    </w:p>
  </w:footnote>
  <w:footnote w:id="59">
    <w:p w14:paraId="0849F4B3" w14:textId="2CA998A6"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This will be explored in Part 4*.</w:t>
      </w:r>
    </w:p>
  </w:footnote>
  <w:footnote w:id="60">
    <w:p w14:paraId="58C955C9" w14:textId="399A736F"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Dincecco&lt;/Author&gt;&lt;Year&gt;2011&lt;/Year&gt;&lt;RecNum&gt;5301&lt;/RecNum&gt;&lt;DisplayText&gt;Dincecco 2011&lt;/DisplayText&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rsidR="0039089A">
        <w:rPr>
          <w:noProof w:val="0"/>
          <w:lang w:val="en-US"/>
        </w:rPr>
        <w:fldChar w:fldCharType="separate"/>
      </w:r>
      <w:r w:rsidR="0039089A">
        <w:rPr>
          <w:lang w:val="en-US"/>
        </w:rPr>
        <w:t>Dincecco 2011</w:t>
      </w:r>
      <w:r w:rsidR="0039089A">
        <w:rPr>
          <w:noProof w:val="0"/>
          <w:lang w:val="en-US"/>
        </w:rPr>
        <w:fldChar w:fldCharType="end"/>
      </w:r>
      <w:r w:rsidRPr="00471AD5">
        <w:rPr>
          <w:noProof w:val="0"/>
          <w:lang w:val="en-US"/>
        </w:rPr>
        <w:t xml:space="preserve"> makes this case effectively for a later period.</w:t>
      </w:r>
    </w:p>
  </w:footnote>
  <w:footnote w:id="61">
    <w:p w14:paraId="53E8DEA0" w14:textId="7781357F" w:rsidR="007F6DAB" w:rsidRPr="00471AD5" w:rsidRDefault="007F6DAB" w:rsidP="00A673BF">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0039089A">
        <w:rPr>
          <w:noProof w:val="0"/>
          <w:lang w:val="en-US"/>
        </w:rPr>
        <w:instrText xml:space="preserve"> ADDIN EN.CITE &lt;EndNote&gt;&lt;Cite&gt;&lt;Author&gt;Vile&lt;/Author&gt;&lt;Year&gt;1967&lt;/Year&gt;&lt;RecNum&gt;221&lt;/RecNum&gt;&lt;DisplayText&gt;Vile 1967; Jay 1994&lt;/DisplayText&gt;&lt;record&gt;&lt;rec-number&gt;221&lt;/rec-number&gt;&lt;foreign-keys&gt;&lt;key app="EN" db-id="asvpwtp0b52ssfedvvhp25wjrdv5axfws0z0" timestamp="1284924091"&gt;221&lt;/key&gt;&lt;/foreign-keys&gt;&lt;ref-type name="Book"&gt;6&lt;/ref-type&gt;&lt;contributors&gt;&lt;authors&gt;&lt;author&gt;Vile, M. J. C.&lt;/author&gt;&lt;/authors&gt;&lt;/contributors&gt;&lt;titles&gt;&lt;title&gt;Constitutionalism and the Separation of Powers&lt;/title&gt;&lt;/titles&gt;&lt;pages&gt;vii, 359&lt;/pages&gt;&lt;keywords&gt;&lt;keyword&gt;Separation of powers&lt;/keyword&gt;&lt;/keywords&gt;&lt;dates&gt;&lt;year&gt;1967&lt;/year&gt;&lt;/dates&gt;&lt;pub-location&gt;Oxford&lt;/pub-location&gt;&lt;publisher&gt;Clarendon Press&lt;/publisher&gt;&lt;call-num&gt;Harper Library Harper Lib JF229.V69 c.2&amp;#xD;Joseph Regenstein Library Regenstein Stacks JF229.V69 c.1&amp;#xD;Joseph Regenstein Library Regenstein Stacks JF229.V69 c.3&amp;#xD;Joseph Regenstein Library Regenstein Stacks JF229.V69 c.4&lt;/call-num&gt;&lt;urls&gt;&lt;/urls&gt;&lt;/record&gt;&lt;/Cite&gt;&lt;Cite&gt;&lt;Author&gt;Jay&lt;/Author&gt;&lt;Year&gt;1994&lt;/Year&gt;&lt;RecNum&gt;1342&lt;/RecNum&gt;&lt;record&gt;&lt;rec-number&gt;1342&lt;/rec-number&gt;&lt;foreign-keys&gt;&lt;key app="EN" db-id="asvpwtp0b52ssfedvvhp25wjrdv5axfws0z0" timestamp="1299458789"&gt;1342&lt;/key&gt;&lt;/foreign-keys&gt;&lt;ref-type name="Journal Article"&gt;17&lt;/ref-type&gt;&lt;contributors&gt;&lt;authors&gt;&lt;author&gt;Jay, Stewart&lt;/author&gt;&lt;/authors&gt;&lt;/contributors&gt;&lt;titles&gt;&lt;title&gt;Servants of Monarchs and Lords: The Advisory Role of Early English Judges&lt;/title&gt;&lt;secondary-title&gt;The American Journal of Legal History&lt;/secondary-title&gt;&lt;/titles&gt;&lt;periodical&gt;&lt;full-title&gt;The American Journal of Legal History&lt;/full-title&gt;&lt;/periodical&gt;&lt;pages&gt;117-196&lt;/pages&gt;&lt;volume&gt;38&lt;/volume&gt;&lt;number&gt;2&lt;/number&gt;&lt;dates&gt;&lt;year&gt;1994&lt;/year&gt;&lt;/dates&gt;&lt;publisher&gt;Temple University&lt;/publisher&gt;&lt;isbn&gt;00029319&lt;/isbn&gt;&lt;urls&gt;&lt;related-urls&gt;&lt;url&gt;http://www.jstor.org/stable/845560&lt;/url&gt;&lt;/related-urls&gt;&lt;/urls&gt;&lt;/record&gt;&lt;/Cite&gt;&lt;/EndNote&gt;</w:instrText>
      </w:r>
      <w:r w:rsidRPr="00471AD5">
        <w:rPr>
          <w:noProof w:val="0"/>
          <w:lang w:val="en-US"/>
        </w:rPr>
        <w:fldChar w:fldCharType="separate"/>
      </w:r>
      <w:r w:rsidR="0039089A">
        <w:rPr>
          <w:lang w:val="en-US"/>
        </w:rPr>
        <w:t>Vile 1967; Jay 1994</w:t>
      </w:r>
      <w:r w:rsidRPr="00471AD5">
        <w:rPr>
          <w:noProof w:val="0"/>
          <w:lang w:val="en-US"/>
        </w:rPr>
        <w:fldChar w:fldCharType="end"/>
      </w:r>
      <w:r w:rsidRPr="00471AD5">
        <w:rPr>
          <w:noProof w:val="0"/>
          <w:lang w:val="en-US"/>
        </w:rPr>
        <w:t>.</w:t>
      </w:r>
    </w:p>
  </w:footnote>
  <w:footnote w:id="62">
    <w:p w14:paraId="65B27EEB" w14:textId="07984423"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p>
  </w:footnote>
  <w:footnote w:id="63">
    <w:p w14:paraId="026D426A" w14:textId="69BFD26E"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The few other states that adopted parliamentary supremacy, such as Sweden or the Netherlands, did so in the modern period.</w:t>
      </w:r>
    </w:p>
  </w:footnote>
  <w:footnote w:id="64">
    <w:p w14:paraId="10E246DF" w14:textId="77777777" w:rsidR="007F6DAB" w:rsidRPr="00471AD5" w:rsidRDefault="007F6DAB" w:rsidP="00023C98">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Kelemen&lt;/Author&gt;&lt;Year&gt;2016&lt;/Year&gt;&lt;RecNum&gt;20501&lt;/RecNum&gt;&lt;DisplayText&gt;Kelemen 2016&lt;/DisplayText&gt;&lt;record&gt;&lt;rec-number&gt;20501&lt;/rec-number&gt;&lt;foreign-keys&gt;&lt;key app="EN" db-id="asvpwtp0b52ssfedvvhp25wjrdv5axfws0z0" timestamp="1516057858"&gt;20501&lt;/key&gt;&lt;/foreign-keys&gt;&lt;ref-type name="Conference Proceedings"&gt;10&lt;/ref-type&gt;&lt;contributors&gt;&lt;authors&gt;&lt;author&gt;Kelemen, R. Daniel&lt;/author&gt;&lt;/authors&gt;&lt;/contributors&gt;&lt;titles&gt;&lt;title&gt;Constructing the European Judiciary&lt;/title&gt;&lt;secondary-title&gt;Council for European Studies&lt;/secondary-title&gt;&lt;/titles&gt;&lt;pages&gt;1-26&lt;/pages&gt;&lt;dates&gt;&lt;year&gt;2016&lt;/year&gt;&lt;/dates&gt;&lt;pub-location&gt;Philadelphia&lt;/pub-location&gt;&lt;urls&gt;&lt;/urls&gt;&lt;/record&gt;&lt;/Cite&gt;&lt;/EndNote&gt;</w:instrText>
      </w:r>
      <w:r w:rsidRPr="00471AD5">
        <w:rPr>
          <w:noProof w:val="0"/>
          <w:lang w:val="en-US"/>
        </w:rPr>
        <w:fldChar w:fldCharType="separate"/>
      </w:r>
      <w:r w:rsidRPr="00471AD5">
        <w:rPr>
          <w:noProof w:val="0"/>
          <w:lang w:val="en-US"/>
        </w:rPr>
        <w:t>Kelemen 2016</w:t>
      </w:r>
      <w:r w:rsidRPr="00471AD5">
        <w:rPr>
          <w:noProof w:val="0"/>
          <w:lang w:val="en-US"/>
        </w:rPr>
        <w:fldChar w:fldCharType="end"/>
      </w:r>
      <w:r w:rsidRPr="00471AD5">
        <w:rPr>
          <w:noProof w:val="0"/>
          <w:lang w:val="en-US"/>
        </w:rPr>
        <w:t>.</w:t>
      </w:r>
    </w:p>
  </w:footnote>
  <w:footnote w:id="65">
    <w:p w14:paraId="69F278C4" w14:textId="29417E7F"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Rodrik&lt;/Author&gt;&lt;Year&gt;2003&lt;/Year&gt;&lt;RecNum&gt;6753&lt;/RecNum&gt;&lt;DisplayText&gt;Rodrik 2003&lt;/DisplayText&gt;&lt;record&gt;&lt;rec-number&gt;6753&lt;/rec-number&gt;&lt;foreign-keys&gt;&lt;key app="EN" db-id="asvpwtp0b52ssfedvvhp25wjrdv5axfws0z0" timestamp="1358571871"&gt;6753&lt;/key&gt;&lt;/foreign-keys&gt;&lt;ref-type name="Book"&gt;6&lt;/ref-type&gt;&lt;contributors&gt;&lt;authors&gt;&lt;author&gt;Rodrik, Dani&lt;/author&gt;&lt;/authors&gt;&lt;/contributors&gt;&lt;titles&gt;&lt;title&gt;&lt;style face="normal" font="default" size="100%"&gt;In search of prosperity&lt;/style&gt;&lt;style face="normal" font="default" size="12"&gt;: &lt;/style&gt;&lt;style face="normal" font="default" size="100%"&gt;analytic narratives on economic growth&lt;/style&gt;&lt;/title&gt;&lt;/titles&gt;&lt;pages&gt;vi, 481 p.&lt;/pages&gt;&lt;keywords&gt;&lt;keyword&gt;Economic development Congresses.&lt;/keyword&gt;&lt;keyword&gt;Developing countries Economic conditions Congresses.&lt;/keyword&gt;&lt;/keywords&gt;&lt;dates&gt;&lt;year&gt;2003&lt;/year&gt;&lt;/dates&gt;&lt;pub-location&gt;Princeton&lt;/pub-location&gt;&lt;publisher&gt;Princeton University Press&lt;/publisher&gt;&lt;isbn&gt;0691092680 (cl alk. paper)&amp;#xD;0691092699 (pbk alk. paper)&lt;/isbn&gt;&lt;call-num&gt;ALDERMAN CHECKEDOUT HD73 .I52 2003 BOOK&lt;/call-num&gt;&lt;urls&gt;&lt;related-urls&gt;&lt;url&gt;http://www.loc.gov/catdir/description/prin031/2002072854.html&lt;/url&gt;&lt;/related-urls&gt;&lt;/urls&gt;&lt;/record&gt;&lt;/Cite&gt;&lt;/EndNote&gt;</w:instrText>
      </w:r>
      <w:r w:rsidR="0039089A">
        <w:rPr>
          <w:noProof w:val="0"/>
          <w:lang w:val="en-US"/>
        </w:rPr>
        <w:fldChar w:fldCharType="separate"/>
      </w:r>
      <w:r w:rsidR="0039089A">
        <w:rPr>
          <w:lang w:val="en-US"/>
        </w:rPr>
        <w:t>Rodrik 2003</w:t>
      </w:r>
      <w:r w:rsidR="0039089A">
        <w:rPr>
          <w:noProof w:val="0"/>
          <w:lang w:val="en-US"/>
        </w:rPr>
        <w:fldChar w:fldCharType="end"/>
      </w:r>
      <w:r w:rsidRPr="00471AD5">
        <w:rPr>
          <w:noProof w:val="0"/>
          <w:lang w:val="en-US"/>
        </w:rPr>
        <w:t>.</w:t>
      </w:r>
    </w:p>
  </w:footnote>
  <w:footnote w:id="66">
    <w:p w14:paraId="70D25907" w14:textId="516354FE"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See the accounts in </w:t>
      </w:r>
      <w:r w:rsidR="0039089A">
        <w:rPr>
          <w:noProof w:val="0"/>
          <w:lang w:val="en-US"/>
        </w:rPr>
        <w:fldChar w:fldCharType="begin">
          <w:fldData xml:space="preserve">PEVuZE5vdGU+PENpdGU+PEF1dGhvcj5CZXJtYW48L0F1dGhvcj48WWVhcj4yMDE4PC9ZZWFyPjxS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</w:fldData>
        </w:fldChar>
      </w:r>
      <w:r w:rsidR="0039089A">
        <w:rPr>
          <w:noProof w:val="0"/>
          <w:lang w:val="en-US"/>
        </w:rPr>
        <w:instrText xml:space="preserve"> ADDIN EN.CITE </w:instrText>
      </w:r>
      <w:r w:rsidR="0039089A">
        <w:rPr>
          <w:noProof w:val="0"/>
          <w:lang w:val="en-US"/>
        </w:rPr>
        <w:fldChar w:fldCharType="begin">
          <w:fldData xml:space="preserve">PEVuZE5vdGU+PENpdGU+PEF1dGhvcj5CZXJtYW48L0F1dGhvcj48WWVhcj4yMDE4PC9ZZWFyPjxS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0039089A">
        <w:rPr>
          <w:noProof w:val="0"/>
          <w:lang w:val="en-US"/>
        </w:rPr>
      </w:r>
      <w:r w:rsidR="0039089A">
        <w:rPr>
          <w:noProof w:val="0"/>
          <w:lang w:val="en-US"/>
        </w:rPr>
        <w:fldChar w:fldCharType="separate"/>
      </w:r>
      <w:r w:rsidR="0039089A">
        <w:rPr>
          <w:lang w:val="en-US"/>
        </w:rPr>
        <w:t>Berman 2018; Ziblatt 2006</w:t>
      </w:r>
      <w:r w:rsidR="0039089A">
        <w:rPr>
          <w:noProof w:val="0"/>
          <w:lang w:val="en-US"/>
        </w:rPr>
        <w:fldChar w:fldCharType="end"/>
      </w:r>
      <w:r w:rsidRPr="00471AD5">
        <w:rPr>
          <w:noProof w:val="0"/>
          <w:lang w:val="en-US"/>
        </w:rPr>
        <w:t>.</w:t>
      </w:r>
    </w:p>
  </w:footnote>
  <w:footnote w:id="67">
    <w:p w14:paraId="539086D0" w14:textId="2B485CDC"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Moore&lt;/Author&gt;&lt;Year&gt;2004&lt;/Year&gt;&lt;RecNum&gt;20948&lt;/RecNum&gt;&lt;Pages&gt;297&lt;/Pages&gt;&lt;DisplayText&gt;Moore 2004, 297; Dincecco 2011, 1&lt;/DisplayText&gt;&lt;record&gt;&lt;rec-number&gt;20948&lt;/rec-number&gt;&lt;foreign-keys&gt;&lt;key app="EN" db-id="asvpwtp0b52ssfedvvhp25wjrdv5axfws0z0" timestamp="1556865896"&gt;20948&lt;/key&gt;&lt;/foreign-keys&gt;&lt;ref-type name="Journal Article"&gt;17&lt;/ref-type&gt;&lt;contributors&gt;&lt;authors&gt;&lt;author&gt;Moore, Mick&lt;/author&gt;&lt;/authors&gt;&lt;/contributors&gt;&lt;titles&gt;&lt;title&gt;Revenues, State Formation, and the Quality of Governance in Developing Countries&lt;/title&gt;&lt;secondary-title&gt;International Political Science Review&lt;/secondary-title&gt;&lt;/titles&gt;&lt;periodical&gt;&lt;full-title&gt;International Political Science Review&lt;/full-title&gt;&lt;/periodical&gt;&lt;pages&gt;297–319&lt;/pages&gt;&lt;volume&gt;25&lt;/volume&gt;&lt;number&gt;3&lt;/number&gt;&lt;dates&gt;&lt;year&gt;2004&lt;/year&gt;&lt;/dates&gt;&lt;urls&gt;&lt;/urls&gt;&lt;/record&gt;&lt;/Cite&gt;&lt;Cite&gt;&lt;Author&gt;Dincecco&lt;/Author&gt;&lt;Year&gt;2011&lt;/Year&gt;&lt;RecNum&gt;5301&lt;/RecNum&gt;&lt;Pages&gt;1&lt;/Pages&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rsidR="0039089A">
        <w:rPr>
          <w:noProof w:val="0"/>
          <w:lang w:val="en-US"/>
        </w:rPr>
        <w:fldChar w:fldCharType="separate"/>
      </w:r>
      <w:r w:rsidR="0039089A">
        <w:rPr>
          <w:lang w:val="en-US"/>
        </w:rPr>
        <w:t>Moore 2004, 297; Dincecco 2011, 1</w:t>
      </w:r>
      <w:r w:rsidR="0039089A">
        <w:rPr>
          <w:noProof w:val="0"/>
          <w:lang w:val="en-US"/>
        </w:rPr>
        <w:fldChar w:fldCharType="end"/>
      </w:r>
      <w:r w:rsidRPr="00471AD5">
        <w:rPr>
          <w:noProof w:val="0"/>
          <w:lang w:val="en-US"/>
        </w:rPr>
        <w:t>.</w:t>
      </w:r>
    </w:p>
  </w:footnote>
  <w:footnote w:id="68">
    <w:p w14:paraId="4EA97754" w14:textId="3A7734B0"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rsidR="0039089A">
        <w:rPr>
          <w:noProof w:val="0"/>
          <w:lang w:val="en-US"/>
        </w:rPr>
        <w:fldChar w:fldCharType="separate"/>
      </w:r>
      <w:r w:rsidR="0039089A">
        <w:rPr>
          <w:lang w:val="en-US"/>
        </w:rPr>
        <w:t>North and Weingast 1989</w:t>
      </w:r>
      <w:r w:rsidR="0039089A">
        <w:rPr>
          <w:noProof w:val="0"/>
          <w:lang w:val="en-US"/>
        </w:rPr>
        <w:fldChar w:fldCharType="end"/>
      </w:r>
      <w:r w:rsidRPr="00471AD5">
        <w:rPr>
          <w:noProof w:val="0"/>
          <w:lang w:val="en-US"/>
        </w:rPr>
        <w:t>.</w:t>
      </w:r>
    </w:p>
  </w:footnote>
  <w:footnote w:id="69">
    <w:p w14:paraId="73B74AD2" w14:textId="77777777" w:rsidR="007F6DAB" w:rsidRPr="00471AD5" w:rsidRDefault="007F6DAB" w:rsidP="00895DB7">
      <w:pPr>
        <w:pStyle w:val="FootnoteText"/>
        <w:rPr>
          <w:noProof w:val="0"/>
          <w:lang w:val="en-US"/>
        </w:rPr>
      </w:pPr>
      <w:r w:rsidRPr="00471AD5">
        <w:rPr>
          <w:rStyle w:val="FootnoteReference"/>
          <w:noProof w:val="0"/>
          <w:lang w:val="en-US"/>
        </w:rPr>
        <w:footnoteRef/>
      </w:r>
      <w:r w:rsidRPr="00471AD5">
        <w:rPr>
          <w:noProof w:val="0"/>
          <w:lang w:val="en-US"/>
        </w:rPr>
        <w:t xml:space="preserve"> *.</w:t>
      </w:r>
    </w:p>
  </w:footnote>
  <w:footnote w:id="70">
    <w:p w14:paraId="7A072141" w14:textId="58ECA325"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Coffman&lt;/Author&gt;&lt;Year&gt;2013&lt;/Year&gt;&lt;RecNum&gt;20037&lt;/RecNum&gt;&lt;DisplayText&gt;Coffman, Adrian et al. 2013&lt;/DisplayText&gt;&lt;record&gt;&lt;rec-number&gt;20037&lt;/rec-number&gt;&lt;foreign-keys&gt;&lt;key app="EN" db-id="asvpwtp0b52ssfedvvhp25wjrdv5axfws0z0" timestamp="1459549931"&gt;20037&lt;/key&gt;&lt;/foreign-keys&gt;&lt;ref-type name="Edited Book"&gt;28&lt;/ref-type&gt;&lt;contributors&gt;&lt;authors&gt;&lt;author&gt;Coffman, D&amp;apos;Maris&lt;/author&gt;&lt;author&gt;Adrian, Leonard&lt;/author&gt;&lt;author&gt;Neal, Larry&lt;/author&gt;&lt;/authors&gt;&lt;/contributors&gt;&lt;titles&gt;&lt;title&gt;Questioning credible commitment: perspectives on the rise of financial capitalism&lt;/title&gt;&lt;secondary-title&gt;Macroeconomic policy making&lt;/secondary-title&gt;&lt;/titles&gt;&lt;pages&gt;xvii, 282 pages : illustrations ; 24 cm.&lt;/pages&gt;&lt;keywords&gt;&lt;keyword&gt;Finance, Public -- Europe -- History&lt;/keyword&gt;&lt;keyword&gt;Capital -- Europe -- History&lt;/keyword&gt;&lt;keyword&gt;Credit -- Europe -- History&lt;/keyword&gt;&lt;keyword&gt;Europe -- Economic policy&lt;/keyword&gt;&lt;keyword&gt;Coffman, D&amp;apos;Maris, 1973-&lt;/keyword&gt;&lt;/keywords&gt;&lt;dates&gt;&lt;year&gt;2013&lt;/year&gt;&lt;/dates&gt;&lt;pub-location&gt;Cambridge&lt;/pub-location&gt;&lt;publisher&gt;Cambridge University Press&lt;/publisher&gt;&lt;isbn&gt;9781107039018; 1107039010; 9781299842175; 1299842178; 9781107418349 (e-book); 1107418348 (e-book)&lt;/isbn&gt;&lt;call-num&gt;HJ1000 .Q47 2013&lt;/call-num&gt;&lt;work-type&gt;Book&lt;/work-type&gt;&lt;urls&gt;&lt;related-urls&gt;&lt;url&gt;http://search.lib.virginia.edu/catalog/u6192064&lt;/url&gt;&lt;/related-urls&gt;&lt;/urls&gt;&lt;research-notes&gt;xvii, 282 pages : illustrations ; 24 cm.; Includes bibliographical references and index.&lt;/research-notes&gt;&lt;/record&gt;&lt;/Cite&gt;&lt;/EndNote&gt;</w:instrText>
      </w:r>
      <w:r w:rsidR="0039089A">
        <w:rPr>
          <w:noProof w:val="0"/>
          <w:lang w:val="en-US"/>
        </w:rPr>
        <w:fldChar w:fldCharType="separate"/>
      </w:r>
      <w:r w:rsidR="0039089A">
        <w:rPr>
          <w:lang w:val="en-US"/>
        </w:rPr>
        <w:t>Coffman, Adrian et al. 2013</w:t>
      </w:r>
      <w:r w:rsidR="0039089A">
        <w:rPr>
          <w:noProof w:val="0"/>
          <w:lang w:val="en-US"/>
        </w:rPr>
        <w:fldChar w:fldCharType="end"/>
      </w:r>
      <w:r w:rsidRPr="00471AD5">
        <w:rPr>
          <w:noProof w:val="0"/>
          <w:lang w:val="en-US"/>
        </w:rPr>
        <w:t>.</w:t>
      </w:r>
    </w:p>
  </w:footnote>
  <w:footnote w:id="71">
    <w:p w14:paraId="41CABE5D" w14:textId="569228A9"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sz w:val="24"/>
          <w:lang w:val="en-US"/>
        </w:rPr>
        <w:fldChar w:fldCharType="begin"/>
      </w:r>
      <w:r w:rsidR="0039089A">
        <w:rPr>
          <w:noProof w:val="0"/>
          <w:sz w:val="24"/>
          <w:lang w:val="en-US"/>
        </w:rPr>
        <w:instrText xml:space="preserve"> ADDIN EN.CITE &lt;EndNote&gt;&lt;Cite&gt;&lt;Author&gt;Dickson&lt;/Author&gt;&lt;Year&gt;1967&lt;/Year&gt;&lt;RecNum&gt;2665&lt;/RecNum&gt;&lt;DisplayText&gt;Dickson 1967; Deane 1979, 184-5&lt;/DisplayText&gt;&lt;record&gt;&lt;rec-number&gt;2665&lt;/rec-number&gt;&lt;ref-type name="Book"&gt;6&lt;/ref-type&gt;&lt;contributors&gt;&lt;authors&gt;&lt;author&gt;Dickson, Peter G. M.&lt;/author&gt;&lt;/authors&gt;&lt;/contributors&gt;&lt;titles&gt;&lt;title&gt;The Financial Revolution In England: A Study In The Development Of Public Credit, 1688-1756&lt;/title&gt;&lt;/titles&gt;&lt;pages&gt;xxi, 580&lt;/pages&gt;&lt;keywords&gt;&lt;keyword&gt;Debts, Public Great Britain.&lt;/keyword&gt;&lt;/keywords&gt;&lt;dates&gt;&lt;year&gt;1967&lt;/year&gt;&lt;/dates&gt;&lt;pub-location&gt;London&lt;/pub-location&gt;&lt;publisher&gt;Macmillan&lt;/publisher&gt;&lt;call-num&gt;Regenstein Stacks HJ8623.D55 c.2&lt;/call-num&gt;&lt;urls&gt;&lt;/urls&gt;&lt;/record&gt;&lt;/Cite&gt;&lt;Cite&gt;&lt;Author&gt;Deane&lt;/Author&gt;&lt;Year&gt;1979&lt;/Year&gt;&lt;RecNum&gt;410&lt;/RecNum&gt;&lt;Pages&gt;184-5&lt;/Pages&gt;&lt;record&gt;&lt;rec-number&gt;410&lt;/rec-number&gt;&lt;foreign-keys&gt;&lt;key app="EN" db-id="asvpwtp0b52ssfedvvhp25wjrdv5axfws0z0" timestamp="1284924095"&gt;410&lt;/key&gt;&lt;/foreign-keys&gt;&lt;ref-type name="Book"&gt;6&lt;/ref-type&gt;&lt;contributors&gt;&lt;authors&gt;&lt;author&gt;Deane, Phyllis&lt;/author&gt;&lt;/authors&gt;&lt;/contributors&gt;&lt;titles&gt;&lt;title&gt;The First Industrial Revolution&lt;/title&gt;&lt;/titles&gt;&lt;pages&gt;ix, 318&lt;/pages&gt;&lt;edition&gt;2d&lt;/edition&gt;&lt;keywords&gt;&lt;keyword&gt;Industries Great Britain.&lt;/keyword&gt;&lt;keyword&gt;Great Britain Economic conditions 1760-1860.&lt;/keyword&gt;&lt;/keywords&gt;&lt;dates&gt;&lt;year&gt;1979&lt;/year&gt;&lt;/dates&gt;&lt;pub-location&gt;Cambridge&lt;/pub-location&gt;&lt;publisher&gt;Cambridge University Press&lt;/publisher&gt;&lt;isbn&gt;0521226678&amp;#xD;0521296099 (pbk.)&lt;/isbn&gt;&lt;accession-num&gt;000542094-6&lt;/accession-num&gt;&lt;call-num&gt;Lam hc254.5 .d3 1979&amp;#xD;Bak hc254.5 .d3 1979&amp;#xD;Wid hc254.5 .d3 1979&amp;#xD;Lit hc254.5 .d3 1979&lt;/call-num&gt;&lt;urls&gt;&lt;/urls&gt;&lt;/record&gt;&lt;/Cite&gt;&lt;/EndNote&gt;</w:instrText>
      </w:r>
      <w:r w:rsidRPr="00471AD5">
        <w:rPr>
          <w:noProof w:val="0"/>
          <w:sz w:val="24"/>
          <w:lang w:val="en-US"/>
        </w:rPr>
        <w:fldChar w:fldCharType="separate"/>
      </w:r>
      <w:r w:rsidR="0039089A">
        <w:rPr>
          <w:sz w:val="24"/>
          <w:lang w:val="en-US"/>
        </w:rPr>
        <w:t>Dickson 1967; Deane 1979, 184-5</w:t>
      </w:r>
      <w:r w:rsidRPr="00471AD5">
        <w:rPr>
          <w:noProof w:val="0"/>
          <w:sz w:val="24"/>
          <w:lang w:val="en-US"/>
        </w:rPr>
        <w:fldChar w:fldCharType="end"/>
      </w:r>
      <w:r w:rsidRPr="00471AD5">
        <w:rPr>
          <w:noProof w:val="0"/>
          <w:sz w:val="24"/>
          <w:lang w:val="en-US"/>
        </w:rPr>
        <w:t>*</w:t>
      </w:r>
      <w:proofErr w:type="spellStart"/>
      <w:r w:rsidRPr="00471AD5">
        <w:rPr>
          <w:noProof w:val="0"/>
          <w:sz w:val="24"/>
          <w:lang w:val="en-US"/>
        </w:rPr>
        <w:t>check</w:t>
      </w:r>
      <w:r w:rsidRPr="00471AD5">
        <w:rPr>
          <w:noProof w:val="0"/>
          <w:lang w:val="en-US"/>
        </w:rPr>
        <w:t>.</w:t>
      </w:r>
      <w:r w:rsidRPr="00471AD5">
        <w:rPr>
          <w:noProof w:val="0"/>
          <w:sz w:val="24"/>
          <w:lang w:val="en-US"/>
        </w:rPr>
        <w:fldChar w:fldCharType="begin"/>
      </w:r>
      <w:r w:rsidR="0039089A">
        <w:rPr>
          <w:noProof w:val="0"/>
          <w:sz w:val="24"/>
          <w:lang w:val="en-US"/>
        </w:rPr>
        <w:instrText xml:space="preserve"> ADDIN EN.CITE &lt;EndNote&gt;&lt;Cite&gt;&lt;Author&gt;Dickson&lt;/Author&gt;&lt;Year&gt;1967&lt;/Year&gt;&lt;RecNum&gt;2665&lt;/RecNum&gt;&lt;Pages&gt;457&lt;/Pages&gt;&lt;DisplayText&gt;Dickson 1967, 457&lt;/DisplayText&gt;&lt;record&gt;&lt;rec-number&gt;2665&lt;/rec-number&gt;&lt;ref-type name="Book"&gt;6&lt;/ref-type&gt;&lt;contributors&gt;&lt;authors&gt;&lt;author&gt;Dickson, Peter G. M.&lt;/author&gt;&lt;/authors&gt;&lt;/contributors&gt;&lt;titles&gt;&lt;title&gt;The Financial Revolution In England: A Study In The Development Of Public Credit, 1688-1756&lt;/title&gt;&lt;/titles&gt;&lt;pages&gt;xxi, 580&lt;/pages&gt;&lt;keywords&gt;&lt;keyword&gt;Debts, Public Great Britain.&lt;/keyword&gt;&lt;/keywords&gt;&lt;dates&gt;&lt;year&gt;1967&lt;/year&gt;&lt;/dates&gt;&lt;pub-location&gt;London&lt;/pub-location&gt;&lt;publisher&gt;Macmillan&lt;/publisher&gt;&lt;call-num&gt;Regenstein Stacks HJ8623.D55 c.2&lt;/call-num&gt;&lt;urls&gt;&lt;/urls&gt;&lt;/record&gt;&lt;/Cite&gt;&lt;/EndNote&gt;</w:instrText>
      </w:r>
      <w:r w:rsidRPr="00471AD5">
        <w:rPr>
          <w:noProof w:val="0"/>
          <w:sz w:val="24"/>
          <w:lang w:val="en-US"/>
        </w:rPr>
        <w:fldChar w:fldCharType="separate"/>
      </w:r>
      <w:r w:rsidR="0039089A">
        <w:rPr>
          <w:sz w:val="24"/>
          <w:lang w:val="en-US"/>
        </w:rPr>
        <w:t>Dickson</w:t>
      </w:r>
      <w:proofErr w:type="spellEnd"/>
      <w:r w:rsidR="0039089A">
        <w:rPr>
          <w:sz w:val="24"/>
          <w:lang w:val="en-US"/>
        </w:rPr>
        <w:t xml:space="preserve"> 1967, 457</w:t>
      </w:r>
      <w:r w:rsidRPr="00471AD5">
        <w:rPr>
          <w:noProof w:val="0"/>
          <w:sz w:val="24"/>
          <w:lang w:val="en-US"/>
        </w:rPr>
        <w:fldChar w:fldCharType="end"/>
      </w:r>
      <w:r w:rsidRPr="00471AD5">
        <w:rPr>
          <w:noProof w:val="0"/>
          <w:sz w:val="24"/>
          <w:lang w:val="en-US"/>
        </w:rPr>
        <w:t>.</w:t>
      </w:r>
    </w:p>
  </w:footnote>
  <w:footnote w:id="72">
    <w:p w14:paraId="36FEA176" w14:textId="6E3849FB"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Stasavage&lt;/Author&gt;&lt;Year&gt;2007&lt;/Year&gt;&lt;RecNum&gt;1118&lt;/RecNum&gt;&lt;DisplayText&gt;Stasavage 2007&lt;/DisplayText&gt;&lt;record&gt;&lt;rec-number&gt;1118&lt;/rec-number&gt;&lt;foreign-keys&gt;&lt;key app="EN" db-id="asvpwtp0b52ssfedvvhp25wjrdv5axfws0z0" timestamp="1291597306"&gt;1118&lt;/key&gt;&lt;/foreign-keys&gt;&lt;ref-type name="Journal Article"&gt;17&lt;/ref-type&gt;&lt;contributors&gt;&lt;authors&gt;&lt;author&gt;Stasavage, David&lt;/author&gt;&lt;/authors&gt;&lt;/contributors&gt;&lt;titles&gt;&lt;title&gt;Partisan politics and public debt: The importance of the &amp;apos;Whig Supremacy&amp;apos; for Britain&amp;apos;s financial revolution&lt;/title&gt;&lt;secondary-title&gt;European Review of Economic History&lt;/secondary-title&gt;&lt;/titles&gt;&lt;periodical&gt;&lt;full-title&gt;European Review of Economic History&lt;/full-title&gt;&lt;/periodical&gt;&lt;pages&gt;123-153&lt;/pages&gt;&lt;volume&gt;11&lt;/volume&gt;&lt;number&gt;01&lt;/number&gt;&lt;dates&gt;&lt;year&gt;2007&lt;/year&gt;&lt;/dates&gt;&lt;publisher&gt;Cambridge Journals Online&lt;/publisher&gt;&lt;isbn&gt;1361-4916&lt;/isbn&gt;&lt;urls&gt;&lt;related-urls&gt;&lt;url&gt;http://journals.cambridge.org/action/displayAbstract?fromPage=online&amp;amp;aid=967568&amp;amp;fulltextType=RA&amp;amp;fileId=S1361491606001900&lt;/url&gt;&lt;/related-urls&gt;&lt;/urls&gt;&lt;electronic-resource-num&gt;doi:10.1017/S1361491606001900&lt;/electronic-resource-num&gt;&lt;access-date&gt;2007&lt;/access-date&gt;&lt;/record&gt;&lt;/Cite&gt;&lt;/EndNote&gt;</w:instrText>
      </w:r>
      <w:r w:rsidR="0039089A">
        <w:rPr>
          <w:noProof w:val="0"/>
          <w:lang w:val="en-US"/>
        </w:rPr>
        <w:fldChar w:fldCharType="separate"/>
      </w:r>
      <w:r w:rsidR="0039089A">
        <w:rPr>
          <w:lang w:val="en-US"/>
        </w:rPr>
        <w:t>Stasavage 2007</w:t>
      </w:r>
      <w:r w:rsidR="0039089A">
        <w:rPr>
          <w:noProof w:val="0"/>
          <w:lang w:val="en-US"/>
        </w:rPr>
        <w:fldChar w:fldCharType="end"/>
      </w:r>
      <w:r w:rsidRPr="00471AD5">
        <w:rPr>
          <w:noProof w:val="0"/>
          <w:lang w:val="en-US"/>
        </w:rPr>
        <w:t>{Pincus, 2011 #5267.</w:t>
      </w:r>
    </w:p>
  </w:footnote>
  <w:footnote w:id="73">
    <w:p w14:paraId="5F217CD0" w14:textId="77777777" w:rsidR="007F6DAB" w:rsidRPr="00471AD5" w:rsidRDefault="007F6DAB" w:rsidP="009A4B4E">
      <w:pPr>
        <w:pStyle w:val="FootnoteText"/>
        <w:rPr>
          <w:noProof w:val="0"/>
          <w:lang w:val="en-US"/>
        </w:rPr>
      </w:pPr>
      <w:r w:rsidRPr="00471AD5">
        <w:rPr>
          <w:rStyle w:val="FootnoteReference"/>
          <w:noProof w:val="0"/>
          <w:lang w:val="en-US"/>
        </w:rPr>
        <w:footnoteRef/>
      </w:r>
      <w:r w:rsidRPr="00471AD5">
        <w:rPr>
          <w:noProof w:val="0"/>
          <w:lang w:val="en-US"/>
        </w:rPr>
        <w:t xml:space="preserve"> {Cox, 2016 #20959}.</w:t>
      </w:r>
    </w:p>
  </w:footnote>
  <w:footnote w:id="74">
    <w:p w14:paraId="22BE1B12" w14:textId="03E1CCE3" w:rsidR="007F6DAB" w:rsidRPr="00471AD5" w:rsidRDefault="007F6DAB" w:rsidP="009A4B4E">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Karaman&lt;/Author&gt;&lt;Year&gt;2013&lt;/Year&gt;&lt;RecNum&gt;7118&lt;/RecNum&gt;&lt;DisplayText&gt;Karaman and Pamuk 2013&lt;/DisplayText&gt;&lt;record&gt;&lt;rec-number&gt;7118&lt;/rec-number&gt;&lt;foreign-keys&gt;&lt;key app="EN" db-id="asvpwtp0b52ssfedvvhp25wjrdv5axfws0z0" timestamp="1374720556"&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sidR="0039089A">
        <w:rPr>
          <w:noProof w:val="0"/>
          <w:lang w:val="en-US"/>
        </w:rPr>
        <w:fldChar w:fldCharType="separate"/>
      </w:r>
      <w:r w:rsidR="0039089A">
        <w:rPr>
          <w:lang w:val="en-US"/>
        </w:rPr>
        <w:t>Karaman and Pamuk 2013</w:t>
      </w:r>
      <w:r w:rsidR="0039089A">
        <w:rPr>
          <w:noProof w:val="0"/>
          <w:lang w:val="en-US"/>
        </w:rPr>
        <w:fldChar w:fldCharType="end"/>
      </w:r>
      <w:r w:rsidRPr="00471AD5">
        <w:rPr>
          <w:noProof w:val="0"/>
          <w:lang w:val="en-US"/>
        </w:rPr>
        <w:t>.</w:t>
      </w:r>
    </w:p>
  </w:footnote>
  <w:footnote w:id="75">
    <w:p w14:paraId="393035B3" w14:textId="4EFD8D0B" w:rsidR="007F6DAB" w:rsidRPr="00471AD5" w:rsidRDefault="007F6DAB" w:rsidP="00BE6BE8">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North&lt;/Author&gt;&lt;Year&gt;1981&lt;/Year&gt;&lt;RecNum&gt;402&lt;/RecNum&gt;&lt;Pages&gt;28&lt;/Pages&gt;&lt;DisplayText&gt;North 1981, 28&lt;/DisplayText&gt;&lt;record&gt;&lt;rec-number&gt;402&lt;/rec-number&gt;&lt;foreign-keys&gt;&lt;key app="EN" db-id="asvpwtp0b52ssfedvvhp25wjrdv5axfws0z0" timestamp="1284924095"&gt;402&lt;/key&gt;&lt;/foreign-keys&gt;&lt;ref-type name="Book"&gt;6&lt;/ref-type&gt;&lt;contributors&gt;&lt;authors&gt;&lt;author&gt;North, Douglass C.&lt;/author&gt;&lt;/authors&gt;&lt;/contributors&gt;&lt;titles&gt;&lt;title&gt;Structure and Change in Economic History&lt;/title&gt;&lt;/titles&gt;&lt;pages&gt;xi, 228&lt;/pages&gt;&lt;keywords&gt;&lt;keyword&gt;Economic history&lt;/keyword&gt;&lt;/keywords&gt;&lt;dates&gt;&lt;year&gt;1981&lt;/year&gt;&lt;/dates&gt;&lt;pub-location&gt;New York&lt;/pub-location&gt;&lt;publisher&gt;Norton&lt;/publisher&gt;&lt;isbn&gt;0393014789&lt;/isbn&gt;&lt;call-num&gt;Regenstein Circ HC21.N660 1981 c.4&lt;/call-num&gt;&lt;urls&gt;&lt;related-urls&gt;&lt;url&gt;Own&lt;/url&gt;&lt;/related-urls&gt;&lt;/urls&gt;&lt;/record&gt;&lt;/Cite&gt;&lt;/EndNote&gt;</w:instrText>
      </w:r>
      <w:r w:rsidR="0039089A">
        <w:rPr>
          <w:noProof w:val="0"/>
          <w:lang w:val="en-US"/>
        </w:rPr>
        <w:fldChar w:fldCharType="separate"/>
      </w:r>
      <w:r w:rsidR="0039089A">
        <w:rPr>
          <w:lang w:val="en-US"/>
        </w:rPr>
        <w:t>North 1981, 28</w:t>
      </w:r>
      <w:r w:rsidR="0039089A">
        <w:rPr>
          <w:noProof w:val="0"/>
          <w:lang w:val="en-US"/>
        </w:rPr>
        <w:fldChar w:fldCharType="end"/>
      </w:r>
      <w:r w:rsidRPr="00471AD5">
        <w:rPr>
          <w:noProof w:val="0"/>
          <w:lang w:val="en-US"/>
        </w:rPr>
        <w:t>.</w:t>
      </w:r>
    </w:p>
  </w:footnote>
  <w:footnote w:id="76">
    <w:p w14:paraId="10CCBF45" w14:textId="5F865BC8" w:rsidR="007F6DAB" w:rsidRPr="00471AD5" w:rsidRDefault="007F6DAB" w:rsidP="00684108">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Hough&lt;/Author&gt;&lt;Year&gt;2015&lt;/Year&gt;&lt;RecNum&gt;19902&lt;/RecNum&gt;&lt;Pages&gt;30&lt;/Pages&gt;&lt;DisplayText&gt;Hough and Grier 2015, 30&lt;/DisplayText&gt;&lt;record&gt;&lt;rec-number&gt;19902&lt;/rec-number&gt;&lt;foreign-keys&gt;&lt;key app="EN" db-id="asvpwtp0b52ssfedvvhp25wjrdv5axfws0z0" timestamp="1453832236"&gt;19902&lt;/key&gt;&lt;/foreign-keys&gt;&lt;ref-type name="Book"&gt;6&lt;/ref-type&gt;&lt;contributors&gt;&lt;authors&gt;&lt;author&gt;Hough, Jerry F.&lt;/author&gt;&lt;author&gt;Grier, Robin M.&lt;/author&gt;&lt;/authors&gt;&lt;/contributors&gt;&lt;titles&gt;&lt;title&gt;The long process of development: building markets and states in pre-industrial England, Spain, and their colonies&lt;/title&gt;&lt;/titles&gt;&lt;pages&gt;x, 448 pages&lt;/pages&gt;&lt;keywords&gt;&lt;keyword&gt;State, The Philosophy.&lt;/keyword&gt;&lt;keyword&gt;Political development.&lt;/keyword&gt;&lt;keyword&gt;Great Britain Politics and governmenty 1066-1485.&lt;/keyword&gt;&lt;keyword&gt;Spain Politics and government To 1479.&lt;/keyword&gt;&lt;keyword&gt;Great Britain Colonies America Administration.&lt;/keyword&gt;&lt;keyword&gt;Spain Colonies America Administration.&lt;/keyword&gt;&lt;keyword&gt;Economic development United States History 18th century.&lt;/keyword&gt;&lt;keyword&gt;Economic development Mexico History 18th century.&lt;/keyword&gt;&lt;keyword&gt;BUSINESS &amp;amp; ECONOMICS / Economic History.&lt;/keyword&gt;&lt;/keywords&gt;&lt;dates&gt;&lt;year&gt;2015&lt;/year&gt;&lt;/dates&gt;&lt;pub-location&gt;New York&lt;/pub-location&gt;&lt;publisher&gt;Cambridge University Press&lt;/publisher&gt;&lt;isbn&gt;9781107063693 (hardback)&amp;#xD;9781107670419 (paperback)&lt;/isbn&gt;&lt;accession-num&gt;18205822&lt;/accession-num&gt;&lt;call-num&gt;JC131 .H68 2015&lt;/call-num&gt;&lt;urls&gt;&lt;related-urls&gt;&lt;url&gt;Cover image http://assets.cambridge.org/97811070/63693/cover/9781107063693.jpg&lt;/url&gt;&lt;/related-urls&gt;&lt;/urls&gt;&lt;/record&gt;&lt;/Cite&gt;&lt;/EndNote&gt;</w:instrText>
      </w:r>
      <w:r w:rsidR="0039089A">
        <w:rPr>
          <w:noProof w:val="0"/>
          <w:lang w:val="en-US"/>
        </w:rPr>
        <w:fldChar w:fldCharType="separate"/>
      </w:r>
      <w:r w:rsidR="0039089A">
        <w:rPr>
          <w:lang w:val="en-US"/>
        </w:rPr>
        <w:t>Hough and Grier 2015, 30</w:t>
      </w:r>
      <w:r w:rsidR="0039089A">
        <w:rPr>
          <w:noProof w:val="0"/>
          <w:lang w:val="en-US"/>
        </w:rPr>
        <w:fldChar w:fldCharType="end"/>
      </w:r>
      <w:r w:rsidRPr="00471AD5">
        <w:rPr>
          <w:noProof w:val="0"/>
          <w:lang w:val="en-US"/>
        </w:rPr>
        <w:t>.</w:t>
      </w:r>
    </w:p>
  </w:footnote>
  <w:footnote w:id="77">
    <w:p w14:paraId="0CED5108" w14:textId="4FB4BFD4" w:rsidR="007F6DAB" w:rsidRPr="00471AD5" w:rsidRDefault="007F6DAB" w:rsidP="001B253A">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0039089A">
        <w:rPr>
          <w:noProof w:val="0"/>
          <w:lang w:val="en-US"/>
        </w:rPr>
        <w:instrText xml:space="preserve"> ADDIN EN.CITE &lt;EndNote&gt;&lt;Cite&gt;&lt;Author&gt;North&lt;/Author&gt;&lt;Year&gt;1990&lt;/Year&gt;&lt;RecNum&gt;331&lt;/RecNum&gt;&lt;Pages&gt;35`, 54-60&lt;/Pages&gt;&lt;DisplayText&gt;North 1990, 35, 54-60&lt;/DisplayText&gt;&lt;record&gt;&lt;rec-number&gt;331&lt;/rec-number&gt;&lt;foreign-keys&gt;&lt;key app="EN" db-id="asvpwtp0b52ssfedvvhp25wjrdv5axfws0z0" timestamp="1284924093"&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rsidRPr="00471AD5">
        <w:rPr>
          <w:noProof w:val="0"/>
          <w:lang w:val="en-US"/>
        </w:rPr>
        <w:fldChar w:fldCharType="separate"/>
      </w:r>
      <w:r w:rsidRPr="00471AD5">
        <w:rPr>
          <w:lang w:val="en-US"/>
        </w:rPr>
        <w:t>North 1990, 35, 54-60</w:t>
      </w:r>
      <w:r w:rsidRPr="00471AD5">
        <w:rPr>
          <w:noProof w:val="0"/>
          <w:lang w:val="en-US"/>
        </w:rPr>
        <w:fldChar w:fldCharType="end"/>
      </w:r>
      <w:r w:rsidRPr="00471AD5">
        <w:rPr>
          <w:noProof w:val="0"/>
          <w:lang w:val="en-US"/>
        </w:rPr>
        <w:t xml:space="preserve"> and especially in </w:t>
      </w:r>
      <w:r w:rsidR="0039089A">
        <w:rPr>
          <w:noProof w:val="0"/>
          <w:lang w:val="en-US"/>
        </w:rPr>
        <w:fldChar w:fldCharType="begin"/>
      </w:r>
      <w:r w:rsidR="0039089A">
        <w:rPr>
          <w:noProof w:val="0"/>
          <w:lang w:val="en-US"/>
        </w:rPr>
        <w:instrText xml:space="preserve"> ADDIN EN.CITE &lt;EndNote&gt;&lt;Cite&gt;&lt;Author&gt;North&lt;/Author&gt;&lt;Year&gt;2009&lt;/Year&gt;&lt;RecNum&gt;2419&lt;/RecNum&gt;&lt;DisplayText&gt;North, Wallis et al. 2009&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rsidR="0039089A">
        <w:rPr>
          <w:noProof w:val="0"/>
          <w:lang w:val="en-US"/>
        </w:rPr>
        <w:fldChar w:fldCharType="separate"/>
      </w:r>
      <w:r w:rsidR="0039089A">
        <w:rPr>
          <w:lang w:val="en-US"/>
        </w:rPr>
        <w:t>North, Wallis et al. 2009</w:t>
      </w:r>
      <w:r w:rsidR="0039089A">
        <w:rPr>
          <w:noProof w:val="0"/>
          <w:lang w:val="en-US"/>
        </w:rPr>
        <w:fldChar w:fldCharType="end"/>
      </w:r>
      <w:r w:rsidRPr="00471AD5">
        <w:rPr>
          <w:noProof w:val="0"/>
          <w:lang w:val="en-US"/>
        </w:rPr>
        <w:t>.</w:t>
      </w:r>
    </w:p>
  </w:footnote>
  <w:footnote w:id="78">
    <w:p w14:paraId="074A5B8E" w14:textId="665EEBCD" w:rsidR="007F6DAB" w:rsidRPr="00471AD5" w:rsidRDefault="007F6DAB" w:rsidP="001B253A">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Bosker&lt;/Author&gt;&lt;Year&gt;2013&lt;/Year&gt;&lt;RecNum&gt;3503&lt;/RecNum&gt;&lt;DisplayText&gt;Bosker, Buringh et al. 2013&lt;/DisplayText&gt;&lt;record&gt;&lt;rec-number&gt;3503&lt;/rec-number&gt;&lt;foreign-keys&gt;&lt;key app="EN" db-id="asvpwtp0b52ssfedvvhp25wjrdv5axfws0z0" timestamp="1333330926"&gt;3503&lt;/key&gt;&lt;/foreign-keys&gt;&lt;ref-type name="Journal Article"&gt;17&lt;/ref-type&gt;&lt;contributors&gt;&lt;authors&gt;&lt;author&gt;Bosker, Maarten&lt;/author&gt;&lt;author&gt;Buringh, Eltjo&lt;/author&gt;&lt;author&gt;Zanden, Jan L. van&lt;/author&gt;&lt;/authors&gt;&lt;/contributors&gt;&lt;titles&gt;&lt;title&gt;From Baghdad to London: unraveling urban development in Europe and the Arab world 800-1800&lt;/title&gt;&lt;secondary-title&gt;Review of Economics and Statistics&lt;/secondary-title&gt;&lt;/titles&gt;&lt;periodical&gt;&lt;full-title&gt;Review of Economics and Statistics&lt;/full-title&gt;&lt;/periodical&gt;&lt;pages&gt;1418-1437&lt;/pages&gt;&lt;volume&gt;95&lt;/volume&gt;&lt;number&gt;4&lt;/number&gt;&lt;dates&gt;&lt;year&gt;2013&lt;/year&gt;&lt;/dates&gt;&lt;urls&gt;&lt;/urls&gt;&lt;/record&gt;&lt;/Cite&gt;&lt;/EndNote&gt;</w:instrText>
      </w:r>
      <w:r w:rsidR="0039089A">
        <w:rPr>
          <w:noProof w:val="0"/>
          <w:lang w:val="en-US"/>
        </w:rPr>
        <w:fldChar w:fldCharType="separate"/>
      </w:r>
      <w:r w:rsidR="0039089A">
        <w:rPr>
          <w:lang w:val="en-US"/>
        </w:rPr>
        <w:t>Bosker, Buringh et al. 2013</w:t>
      </w:r>
      <w:r w:rsidR="0039089A">
        <w:rPr>
          <w:noProof w:val="0"/>
          <w:lang w:val="en-US"/>
        </w:rPr>
        <w:fldChar w:fldCharType="end"/>
      </w:r>
      <w:r w:rsidRPr="00471AD5">
        <w:rPr>
          <w:noProof w:val="0"/>
          <w:lang w:val="en-US"/>
        </w:rPr>
        <w:t>*</w:t>
      </w:r>
      <w:proofErr w:type="spellStart"/>
      <w:r w:rsidRPr="00471AD5">
        <w:rPr>
          <w:noProof w:val="0"/>
          <w:lang w:val="en-US"/>
        </w:rPr>
        <w:t>Levi</w:t>
      </w:r>
      <w:r w:rsidR="0039089A">
        <w:rPr>
          <w:noProof w:val="0"/>
          <w:lang w:val="en-US"/>
        </w:rPr>
        <w:fldChar w:fldCharType="begin"/>
      </w:r>
      <w:r w:rsidR="0039089A">
        <w:rPr>
          <w:noProof w:val="0"/>
          <w:lang w:val="en-US"/>
        </w:rPr>
        <w:instrText xml:space="preserve"> ADDIN EN.CITE &lt;EndNote&gt;&lt;Cite&gt;&lt;Author&gt;Brennan&lt;/Author&gt;&lt;Year&gt;1980&lt;/Year&gt;&lt;RecNum&gt;2323&lt;/RecNum&gt;&lt;DisplayText&gt;Brennan and Buchanan 1980&lt;/DisplayText&gt;&lt;record&gt;&lt;rec-number&gt;2323&lt;/rec-number&gt;&lt;foreign-keys&gt;&lt;key app="EN" db-id="asvpwtp0b52ssfedvvhp25wjrdv5axfws0z0" timestamp="1423944889"&gt;2323&lt;/key&gt;&lt;key app="ENWeb" db-id=""&gt;0&lt;/key&gt;&lt;/foreign-keys&gt;&lt;ref-type name="Book"&gt;6&lt;/ref-type&gt;&lt;contributors&gt;&lt;authors&gt;&lt;author&gt;Brennan, Geoffrey&lt;/author&gt;&lt;author&gt;Buchanan, James M.&lt;/author&gt;&lt;/authors&gt;&lt;/contributors&gt;&lt;titles&gt;&lt;title&gt;The Power to Tax: Analytical Foundations of a Fiscal Constitution&lt;/title&gt;&lt;/titles&gt;&lt;dates&gt;&lt;year&gt;1980&lt;/year&gt;&lt;/dates&gt;&lt;urls&gt;&lt;/urls&gt;&lt;/record&gt;&lt;/Cite&gt;&lt;/EndNote&gt;</w:instrText>
      </w:r>
      <w:r w:rsidR="0039089A">
        <w:rPr>
          <w:noProof w:val="0"/>
          <w:lang w:val="en-US"/>
        </w:rPr>
        <w:fldChar w:fldCharType="separate"/>
      </w:r>
      <w:r w:rsidR="0039089A">
        <w:rPr>
          <w:lang w:val="en-US"/>
        </w:rPr>
        <w:t>Brennan</w:t>
      </w:r>
      <w:proofErr w:type="spellEnd"/>
      <w:r w:rsidR="0039089A">
        <w:rPr>
          <w:lang w:val="en-US"/>
        </w:rPr>
        <w:t xml:space="preserve"> and Buchanan 1980</w:t>
      </w:r>
      <w:r w:rsidR="0039089A">
        <w:rPr>
          <w:noProof w:val="0"/>
          <w:lang w:val="en-US"/>
        </w:rPr>
        <w:fldChar w:fldCharType="end"/>
      </w:r>
      <w:r w:rsidRPr="00471AD5">
        <w:rPr>
          <w:noProof w:val="0"/>
          <w:lang w:val="en-US"/>
        </w:rPr>
        <w:t>.</w:t>
      </w:r>
    </w:p>
  </w:footnote>
  <w:footnote w:id="79">
    <w:p w14:paraId="4AA6FA2D" w14:textId="1A95B0CF" w:rsidR="007F6DAB" w:rsidRPr="00471AD5" w:rsidRDefault="007F6DAB" w:rsidP="001B253A">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Acemoglu&lt;/Author&gt;&lt;Year&gt;2012&lt;/Year&gt;&lt;RecNum&gt;3436&lt;/RecNum&gt;&lt;Pages&gt;73-76&lt;/Pages&gt;&lt;DisplayText&gt;Acemoglu and Robinson 2012, 73-76&lt;/DisplayText&gt;&lt;record&gt;&lt;rec-number&gt;3436&lt;/rec-number&gt;&lt;foreign-keys&gt;&lt;key app="EN" db-id="asvpwtp0b52ssfedvvhp25wjrdv5axfws0z0" timestamp="1331763513"&gt;3436&lt;/key&gt;&lt;/foreign-keys&gt;&lt;ref-type name="Book"&gt;6&lt;/ref-type&gt;&lt;contributors&gt;&lt;authors&gt;&lt;author&gt;Acemoglu, Daron&lt;/author&gt;&lt;author&gt;Robinson, James A.&lt;/author&gt;&lt;/authors&gt;&lt;/contributors&gt;&lt;titles&gt;&lt;title&gt;Why nations fail: the origins of power, prosperity and poverty&lt;/title&gt;&lt;short-title&gt;Why nations fail&lt;/short-title&gt;&lt;/titles&gt;&lt;dates&gt;&lt;year&gt;2012&lt;/year&gt;&lt;/dates&gt;&lt;pub-location&gt;New York&lt;/pub-location&gt;&lt;publisher&gt;Crown Business&lt;/publisher&gt;&lt;isbn&gt;9780307719218&amp;#xD;0307719219&lt;/isbn&gt;&lt;urls&gt;&lt;/urls&gt;&lt;/record&gt;&lt;/Cite&gt;&lt;/EndNote&gt;</w:instrText>
      </w:r>
      <w:r w:rsidR="0039089A">
        <w:rPr>
          <w:noProof w:val="0"/>
          <w:lang w:val="en-US"/>
        </w:rPr>
        <w:fldChar w:fldCharType="separate"/>
      </w:r>
      <w:r w:rsidR="0039089A">
        <w:rPr>
          <w:lang w:val="en-US"/>
        </w:rPr>
        <w:t>Acemoglu and Robinson 2012, 73-76</w:t>
      </w:r>
      <w:r w:rsidR="0039089A">
        <w:rPr>
          <w:noProof w:val="0"/>
          <w:lang w:val="en-US"/>
        </w:rPr>
        <w:fldChar w:fldCharType="end"/>
      </w:r>
      <w:r w:rsidRPr="00471AD5">
        <w:rPr>
          <w:noProof w:val="0"/>
          <w:lang w:val="en-US"/>
        </w:rPr>
        <w:t xml:space="preserve">. See also </w:t>
      </w:r>
      <w:r w:rsidR="0039089A">
        <w:rPr>
          <w:noProof w:val="0"/>
          <w:lang w:val="en-US"/>
        </w:rPr>
        <w:fldChar w:fldCharType="begin"/>
      </w:r>
      <w:r w:rsidR="0039089A">
        <w:rPr>
          <w:noProof w:val="0"/>
          <w:lang w:val="en-US"/>
        </w:rPr>
        <w:instrText xml:space="preserve"> ADDIN EN.CITE &lt;EndNote&gt;&lt;Cite&gt;&lt;Author&gt;Boix&lt;/Author&gt;&lt;Year&gt;2015&lt;/Year&gt;&lt;RecNum&gt;19386&lt;/RecNum&gt;&lt;DisplayText&gt;Boix 2015&lt;/DisplayText&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rsidR="0039089A">
        <w:rPr>
          <w:noProof w:val="0"/>
          <w:lang w:val="en-US"/>
        </w:rPr>
        <w:fldChar w:fldCharType="separate"/>
      </w:r>
      <w:r w:rsidR="0039089A">
        <w:rPr>
          <w:lang w:val="en-US"/>
        </w:rPr>
        <w:t>Boix 2015</w:t>
      </w:r>
      <w:r w:rsidR="0039089A">
        <w:rPr>
          <w:noProof w:val="0"/>
          <w:lang w:val="en-US"/>
        </w:rPr>
        <w:fldChar w:fldCharType="end"/>
      </w:r>
      <w:r w:rsidRPr="00471AD5">
        <w:rPr>
          <w:noProof w:val="0"/>
          <w:lang w:val="en-US"/>
        </w:rPr>
        <w:t xml:space="preserve"> on “producers” and “looters.”</w:t>
      </w:r>
    </w:p>
  </w:footnote>
  <w:footnote w:id="80">
    <w:p w14:paraId="02D874E8" w14:textId="410EB283" w:rsidR="007F6DAB" w:rsidRPr="00471AD5" w:rsidRDefault="007F6DAB" w:rsidP="001B253A">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Skocpol&lt;/Author&gt;&lt;Year&gt;2016&lt;/Year&gt;&lt;RecNum&gt;20963&lt;/RecNum&gt;&lt;DisplayText&gt;Skocpol and Williamson 2016&lt;/DisplayText&gt;&lt;record&gt;&lt;rec-number&gt;20963&lt;/rec-number&gt;&lt;foreign-keys&gt;&lt;key app="EN" db-id="asvpwtp0b52ssfedvvhp25wjrdv5axfws0z0" timestamp="1561336135"&gt;20963&lt;/key&gt;&lt;/foreign-keys&gt;&lt;ref-type name="Book"&gt;6&lt;/ref-type&gt;&lt;contributors&gt;&lt;authors&gt;&lt;author&gt;Skocpol, Theda&lt;/author&gt;&lt;author&gt;Williamson, Vanessa&lt;/author&gt;&lt;/authors&gt;&lt;/contributors&gt;&lt;titles&gt;&lt;title&gt;The Tea Party and the remaking of Republican conservatism&lt;/title&gt;&lt;/titles&gt;&lt;pages&gt;xii, 257 pages&lt;/pages&gt;&lt;keywords&gt;&lt;keyword&gt;Tea Party movement.&lt;/keyword&gt;&lt;keyword&gt;Conservatism United States.&lt;/keyword&gt;&lt;keyword&gt;Conservatism.&lt;/keyword&gt;&lt;keyword&gt;United States.&lt;/keyword&gt;&lt;/keywords&gt;&lt;dates&gt;&lt;year&gt;2016&lt;/year&gt;&lt;/dates&gt;&lt;pub-location&gt;New York&lt;/pub-location&gt;&lt;publisher&gt;Oxford University Press&lt;/publisher&gt;&lt;isbn&gt;0190633662&amp;#xD;9780190633660&lt;/isbn&gt;&lt;accession-num&gt;19475023&lt;/accession-num&gt;&lt;call-num&gt;JK2391.T43 S56 2016&lt;/call-num&gt;&lt;urls&gt;&lt;/urls&gt;&lt;/record&gt;&lt;/Cite&gt;&lt;/EndNote&gt;</w:instrText>
      </w:r>
      <w:r w:rsidR="0039089A">
        <w:rPr>
          <w:noProof w:val="0"/>
          <w:lang w:val="en-US"/>
        </w:rPr>
        <w:fldChar w:fldCharType="separate"/>
      </w:r>
      <w:r w:rsidR="0039089A">
        <w:rPr>
          <w:lang w:val="en-US"/>
        </w:rPr>
        <w:t>Skocpol and Williamson 2016</w:t>
      </w:r>
      <w:r w:rsidR="0039089A">
        <w:rPr>
          <w:noProof w:val="0"/>
          <w:lang w:val="en-US"/>
        </w:rPr>
        <w:fldChar w:fldCharType="end"/>
      </w:r>
      <w:r w:rsidRPr="00471AD5">
        <w:rPr>
          <w:noProof w:val="0"/>
          <w:lang w:val="en-US"/>
        </w:rPr>
        <w:t>.</w:t>
      </w:r>
    </w:p>
  </w:footnote>
  <w:footnote w:id="81">
    <w:p w14:paraId="358ED13F" w14:textId="031FEA26" w:rsidR="007F6DAB" w:rsidRPr="00471AD5" w:rsidRDefault="007F6DAB" w:rsidP="004B721D">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Grafe&lt;/Author&gt;&lt;Year&gt;2012&lt;/Year&gt;&lt;RecNum&gt;6851&lt;/RecNum&gt;&lt;Pages&gt;25&lt;/Pages&gt;&lt;DisplayText&gt;Grafe 2012, 25&lt;/DisplayText&gt;&lt;record&gt;&lt;rec-number&gt;6851&lt;/rec-number&gt;&lt;foreign-keys&gt;&lt;key app="EN" db-id="asvpwtp0b52ssfedvvhp25wjrdv5axfws0z0" timestamp="1359247379"&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sidRPr="00471AD5">
        <w:rPr>
          <w:noProof w:val="0"/>
          <w:lang w:val="en-US"/>
        </w:rPr>
        <w:fldChar w:fldCharType="separate"/>
      </w:r>
      <w:r w:rsidRPr="00471AD5">
        <w:rPr>
          <w:noProof w:val="0"/>
          <w:lang w:val="en-US"/>
        </w:rPr>
        <w:t>Grafe 2012, 25</w:t>
      </w:r>
      <w:r w:rsidRPr="00471AD5">
        <w:rPr>
          <w:noProof w:val="0"/>
          <w:lang w:val="en-US"/>
        </w:rPr>
        <w:fldChar w:fldCharType="end"/>
      </w:r>
      <w:r w:rsidRPr="00471AD5">
        <w:rPr>
          <w:noProof w:val="0"/>
          <w:lang w:val="en-US"/>
        </w:rPr>
        <w:t>.</w:t>
      </w:r>
    </w:p>
  </w:footnote>
  <w:footnote w:id="82">
    <w:p w14:paraId="7AAF2CA7" w14:textId="600FE1C8"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p>
  </w:footnote>
  <w:footnote w:id="83">
    <w:p w14:paraId="178BB744" w14:textId="566E1FCB"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Drelichman&lt;/Author&gt;&lt;Year&gt;2014&lt;/Year&gt;&lt;RecNum&gt;8885&lt;/RecNum&gt;&lt;Pages&gt;249&lt;/Pages&gt;&lt;DisplayText&gt;Drelichman and Voth 2014, 249&lt;/DisplayText&gt;&lt;record&gt;&lt;rec-number&gt;8885&lt;/rec-number&gt;&lt;foreign-keys&gt;&lt;key app="EN" db-id="asvpwtp0b52ssfedvvhp25wjrdv5axfws0z0" timestamp="1418011222"&gt;8885&lt;/key&gt;&lt;/foreign-keys&gt;&lt;ref-type name="Book"&gt;6&lt;/ref-type&gt;&lt;contributors&gt;&lt;authors&gt;&lt;author&gt;Drelichman, Mauricio&lt;/author&gt;&lt;author&gt;Voth, Hans-Joachim&lt;/author&gt;&lt;/authors&gt;&lt;/contributors&gt;&lt;titles&gt;&lt;title&gt;Lending to the borrower from hell: debt, taxes, and default in the age of Philip II&lt;/title&gt;&lt;secondary-title&gt;The Princeton economic history of the western world&lt;/secondary-title&gt;&lt;/titles&gt;&lt;pages&gt;pages cm.&lt;/pages&gt;&lt;keywords&gt;&lt;keyword&gt;Finance, Public Spain History 16th century.&lt;/keyword&gt;&lt;keyword&gt;Debts, Public Spain History 16th century.&lt;/keyword&gt;&lt;keyword&gt;Taxation Spain History 16th century.&lt;/keyword&gt;&lt;keyword&gt;Philip II, King of Spain, 1527-1598.&lt;/keyword&gt;&lt;keyword&gt;BUSINESS &amp;amp; ECONOMICS / Economic History.&lt;/keyword&gt;&lt;keyword&gt;HISTORY / Europe / Spain &amp;amp; Portugal.&lt;/keyword&gt;&lt;keyword&gt;HISTORY / Modern / 16th Century.&lt;/keyword&gt;&lt;/keywords&gt;&lt;dates&gt;&lt;year&gt;2014&lt;/year&gt;&lt;/dates&gt;&lt;pub-location&gt;Princeton&lt;/pub-location&gt;&lt;publisher&gt;Princeton University Press&lt;/publisher&gt;&lt;isbn&gt;9780691151496 (hardback)&lt;/isbn&gt;&lt;accession-num&gt;17834426&lt;/accession-num&gt;&lt;urls&gt;&lt;/urls&gt;&lt;/record&gt;&lt;/Cite&gt;&lt;/EndNote&gt;</w:instrText>
      </w:r>
      <w:r w:rsidR="0039089A">
        <w:rPr>
          <w:noProof w:val="0"/>
          <w:lang w:val="en-US"/>
        </w:rPr>
        <w:fldChar w:fldCharType="separate"/>
      </w:r>
      <w:r w:rsidR="0039089A">
        <w:rPr>
          <w:lang w:val="en-US"/>
        </w:rPr>
        <w:t>Drelichman and Voth 2014, 249</w:t>
      </w:r>
      <w:r w:rsidR="0039089A">
        <w:rPr>
          <w:noProof w:val="0"/>
          <w:lang w:val="en-US"/>
        </w:rPr>
        <w:fldChar w:fldCharType="end"/>
      </w:r>
      <w:r w:rsidRPr="00471AD5">
        <w:rPr>
          <w:noProof w:val="0"/>
          <w:lang w:val="en-US"/>
        </w:rPr>
        <w:t>.</w:t>
      </w:r>
    </w:p>
  </w:footnote>
  <w:footnote w:id="84">
    <w:p w14:paraId="562092F6" w14:textId="3407AAE9" w:rsidR="007F6DAB" w:rsidRPr="00471AD5" w:rsidRDefault="007F6DAB" w:rsidP="00907E49">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Grafe&lt;/Author&gt;&lt;Year&gt;2012&lt;/Year&gt;&lt;RecNum&gt;6851&lt;/RecNum&gt;&lt;Pages&gt;9&lt;/Pages&gt;&lt;DisplayText&gt;Grafe 2012, 9&lt;/DisplayText&gt;&lt;record&gt;&lt;rec-number&gt;6851&lt;/rec-number&gt;&lt;foreign-keys&gt;&lt;key app="EN" db-id="asvpwtp0b52ssfedvvhp25wjrdv5axfws0z0" timestamp="1359247379"&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sidRPr="00471AD5">
        <w:rPr>
          <w:noProof w:val="0"/>
          <w:lang w:val="en-US"/>
        </w:rPr>
        <w:fldChar w:fldCharType="separate"/>
      </w:r>
      <w:r w:rsidRPr="00471AD5">
        <w:rPr>
          <w:noProof w:val="0"/>
          <w:lang w:val="en-US"/>
        </w:rPr>
        <w:t>Grafe 2012, 9</w:t>
      </w:r>
      <w:r w:rsidRPr="00471AD5">
        <w:rPr>
          <w:noProof w:val="0"/>
          <w:lang w:val="en-US"/>
        </w:rPr>
        <w:fldChar w:fldCharType="end"/>
      </w:r>
      <w:r w:rsidRPr="00471AD5">
        <w:rPr>
          <w:noProof w:val="0"/>
          <w:lang w:val="en-US"/>
        </w:rPr>
        <w:t>.</w:t>
      </w:r>
    </w:p>
  </w:footnote>
  <w:footnote w:id="85">
    <w:p w14:paraId="7BFE4276" w14:textId="697D0736" w:rsidR="007F6DAB" w:rsidRPr="00471AD5" w:rsidRDefault="007F6DAB" w:rsidP="00DC4271">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Grafe&lt;/Author&gt;&lt;Year&gt;2012&lt;/Year&gt;&lt;RecNum&gt;6851&lt;/RecNum&gt;&lt;Pages&gt;21&lt;/Pages&gt;&lt;DisplayText&gt;Grafe 2012, 21&lt;/DisplayText&gt;&lt;record&gt;&lt;rec-number&gt;6851&lt;/rec-number&gt;&lt;foreign-keys&gt;&lt;key app="EN" db-id="asvpwtp0b52ssfedvvhp25wjrdv5axfws0z0" timestamp="1359247379"&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rsidRPr="00471AD5">
        <w:rPr>
          <w:noProof w:val="0"/>
          <w:lang w:val="en-US"/>
        </w:rPr>
        <w:fldChar w:fldCharType="separate"/>
      </w:r>
      <w:r w:rsidRPr="00471AD5">
        <w:rPr>
          <w:noProof w:val="0"/>
          <w:lang w:val="en-US"/>
        </w:rPr>
        <w:t>Grafe 2012, 21</w:t>
      </w:r>
      <w:r w:rsidRPr="00471AD5">
        <w:rPr>
          <w:noProof w:val="0"/>
          <w:lang w:val="en-US"/>
        </w:rPr>
        <w:fldChar w:fldCharType="end"/>
      </w:r>
      <w:r w:rsidRPr="00471AD5">
        <w:rPr>
          <w:noProof w:val="0"/>
          <w:lang w:val="en-US"/>
        </w:rPr>
        <w:t>.</w:t>
      </w:r>
    </w:p>
  </w:footnote>
  <w:footnote w:id="86">
    <w:p w14:paraId="48EDD3CE" w14:textId="6F4F87B8"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Dincecco&lt;/Author&gt;&lt;Year&gt;2011&lt;/Year&gt;&lt;RecNum&gt;5301&lt;/RecNum&gt;&lt;DisplayText&gt;Dincecco 2011; Karaman and Pamuk 2013&lt;/DisplayText&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Cite&gt;&lt;Author&gt;Karaman&lt;/Author&gt;&lt;Year&gt;2013&lt;/Year&gt;&lt;RecNum&gt;7118&lt;/RecNum&gt;&lt;record&gt;&lt;rec-number&gt;7118&lt;/rec-number&gt;&lt;foreign-keys&gt;&lt;key app="EN" db-id="asvpwtp0b52ssfedvvhp25wjrdv5axfws0z0" timestamp="1374720556"&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sidR="0039089A">
        <w:rPr>
          <w:noProof w:val="0"/>
          <w:lang w:val="en-US"/>
        </w:rPr>
        <w:fldChar w:fldCharType="separate"/>
      </w:r>
      <w:r w:rsidR="0039089A">
        <w:rPr>
          <w:lang w:val="en-US"/>
        </w:rPr>
        <w:t>Dincecco 2011; Karaman and Pamuk 2013</w:t>
      </w:r>
      <w:r w:rsidR="0039089A">
        <w:rPr>
          <w:noProof w:val="0"/>
          <w:lang w:val="en-US"/>
        </w:rPr>
        <w:fldChar w:fldCharType="end"/>
      </w:r>
      <w:r w:rsidRPr="00471AD5">
        <w:rPr>
          <w:noProof w:val="0"/>
          <w:lang w:val="en-US"/>
        </w:rPr>
        <w:t>.</w:t>
      </w:r>
    </w:p>
  </w:footnote>
  <w:footnote w:id="87">
    <w:p w14:paraId="173063BE" w14:textId="4C76A5C0"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Dincecco&lt;/Author&gt;&lt;Year&gt;2018&lt;/Year&gt;&lt;RecNum&gt;20309&lt;/RecNum&gt;&lt;Pages&gt;349&lt;/Pages&gt;&lt;DisplayText&gt;Dincecco and Wang 2018, 349&lt;/DisplayText&gt;&lt;record&gt;&lt;rec-number&gt;20309&lt;/rec-number&gt;&lt;foreign-keys&gt;&lt;key app="EN" db-id="asvpwtp0b52ssfedvvhp25wjrdv5axfws0z0" timestamp="1505170030"&gt;20309&lt;/key&gt;&lt;/foreign-keys&gt;&lt;ref-type name="Journal Article"&gt;17&lt;/ref-type&gt;&lt;contributors&gt;&lt;authors&gt;&lt;author&gt;Dincecco, Mark &lt;/author&gt;&lt;author&gt;Wang, Yuhua&lt;/author&gt;&lt;/authors&gt;&lt;/contributors&gt;&lt;titles&gt;&lt;title&gt;Violent Conflict and Political Development over the Long Run: China versus Europe&lt;/title&gt;&lt;secondary-title&gt;Annual Review of Political Science&lt;/secondary-title&gt;&lt;/titles&gt;&lt;periodical&gt;&lt;full-title&gt;Annual Review of Political Science&lt;/full-title&gt;&lt;/periodical&gt;&lt;volume&gt;21&lt;/volume&gt;&lt;dates&gt;&lt;year&gt;2018&lt;/year&gt;&lt;/dates&gt;&lt;urls&gt;&lt;/urls&gt;&lt;/record&gt;&lt;/Cite&gt;&lt;/EndNote&gt;</w:instrText>
      </w:r>
      <w:r w:rsidR="0039089A">
        <w:rPr>
          <w:noProof w:val="0"/>
          <w:lang w:val="en-US"/>
        </w:rPr>
        <w:fldChar w:fldCharType="separate"/>
      </w:r>
      <w:r w:rsidR="0039089A">
        <w:rPr>
          <w:lang w:val="en-US"/>
        </w:rPr>
        <w:t>Dincecco and Wang 2018, 349</w:t>
      </w:r>
      <w:r w:rsidR="0039089A">
        <w:rPr>
          <w:noProof w:val="0"/>
          <w:lang w:val="en-US"/>
        </w:rPr>
        <w:fldChar w:fldCharType="end"/>
      </w:r>
      <w:r w:rsidRPr="00471AD5">
        <w:rPr>
          <w:noProof w:val="0"/>
          <w:lang w:val="en-US"/>
        </w:rPr>
        <w:t>.</w:t>
      </w:r>
      <w:r>
        <w:rPr>
          <w:noProof w:val="0"/>
          <w:lang w:val="en-US"/>
        </w:rPr>
        <w:t xml:space="preserve"> O</w:t>
      </w:r>
      <w:r>
        <w:t>nce we adjust for income levels, however, absolutist Prussia’s extraction may have exceeded England’s after 1700, as *Karaman and Pamuk suggest.</w:t>
      </w:r>
      <w:r w:rsidR="0039089A">
        <w:rPr>
          <w:noProof w:val="0"/>
          <w:lang w:val="en-US"/>
        </w:rPr>
        <w:fldChar w:fldCharType="begin"/>
      </w:r>
      <w:r w:rsidR="0039089A">
        <w:rPr>
          <w:noProof w:val="0"/>
          <w:lang w:val="en-US"/>
        </w:rPr>
        <w:instrText xml:space="preserve"> ADDIN EN.CITE &lt;EndNote&gt;&lt;Cite&gt;&lt;Author&gt;Karaman&lt;/Author&gt;&lt;Year&gt;2013&lt;/Year&gt;&lt;RecNum&gt;7118&lt;/RecNum&gt;&lt;DisplayText&gt;Karaman and Pamuk 2013&lt;/DisplayText&gt;&lt;record&gt;&lt;rec-number&gt;7118&lt;/rec-number&gt;&lt;foreign-keys&gt;&lt;key app="EN" db-id="asvpwtp0b52ssfedvvhp25wjrdv5axfws0z0" timestamp="1374720556"&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rsidR="0039089A">
        <w:rPr>
          <w:noProof w:val="0"/>
          <w:lang w:val="en-US"/>
        </w:rPr>
        <w:fldChar w:fldCharType="separate"/>
      </w:r>
      <w:r w:rsidR="0039089A">
        <w:rPr>
          <w:lang w:val="en-US"/>
        </w:rPr>
        <w:t>Karaman and Pamuk 2013</w:t>
      </w:r>
      <w:r w:rsidR="0039089A">
        <w:rPr>
          <w:noProof w:val="0"/>
          <w:lang w:val="en-US"/>
        </w:rPr>
        <w:fldChar w:fldCharType="end"/>
      </w:r>
      <w:r w:rsidRPr="00471AD5">
        <w:rPr>
          <w:noProof w:val="0"/>
          <w:lang w:val="en-US"/>
        </w:rPr>
        <w:t xml:space="preserve">. </w:t>
      </w:r>
      <w:r>
        <w:t xml:space="preserve">A somewhat mixed record emerges after 1950 too; </w:t>
      </w:r>
      <w:r w:rsidR="0039089A">
        <w:rPr>
          <w:noProof w:val="0"/>
          <w:lang w:val="en-US"/>
        </w:rPr>
        <w:fldChar w:fldCharType="begin"/>
      </w:r>
      <w:r w:rsidR="0039089A">
        <w:rPr>
          <w:noProof w:val="0"/>
          <w:lang w:val="en-US"/>
        </w:rPr>
        <w:instrText xml:space="preserve"> ADDIN EN.CITE &lt;EndNote&gt;&lt;Cite&gt;&lt;Author&gt;Timmons&lt;/Author&gt;&lt;Year&gt;2010&lt;/Year&gt;&lt;RecNum&gt;3314&lt;/RecNum&gt;&lt;DisplayText&gt;Timmons 2010&lt;/DisplayText&gt;&lt;record&gt;&lt;rec-number&gt;3314&lt;/rec-number&gt;&lt;foreign-keys&gt;&lt;key app="EN" db-id="asvpwtp0b52ssfedvvhp25wjrdv5axfws0z0" timestamp="1326478044"&gt;3314&lt;/key&gt;&lt;/foreign-keys&gt;&lt;ref-type name="Journal Article"&gt;17&lt;/ref-type&gt;&lt;contributors&gt;&lt;authors&gt;&lt;author&gt;Timmons, Jeffrey F.&lt;/author&gt;&lt;/authors&gt;&lt;/contributors&gt;&lt;titles&gt;&lt;title&gt;Taxation and Representation in Recent History&lt;/title&gt;&lt;secondary-title&gt;The Journal of Politics&lt;/secondary-title&gt;&lt;/titles&gt;&lt;periodical&gt;&lt;full-title&gt;The Journal of Politics&lt;/full-title&gt;&lt;/periodical&gt;&lt;pages&gt;191-208&lt;/pages&gt;&lt;volume&gt;72&lt;/volume&gt;&lt;number&gt;1&lt;/number&gt;&lt;dates&gt;&lt;year&gt;2010&lt;/year&gt;&lt;/dates&gt;&lt;publisher&gt;Cambridge University Press on behalf of the Southern Political Science Association&lt;/publisher&gt;&lt;isbn&gt;00223816&lt;/isbn&gt;&lt;urls&gt;&lt;related-urls&gt;&lt;url&gt;http://www.jstor.org/stable/20622407&lt;/url&gt;&lt;/related-urls&gt;&lt;/urls&gt;&lt;/record&gt;&lt;/Cite&gt;&lt;/EndNote&gt;</w:instrText>
      </w:r>
      <w:r w:rsidR="0039089A">
        <w:rPr>
          <w:noProof w:val="0"/>
          <w:lang w:val="en-US"/>
        </w:rPr>
        <w:fldChar w:fldCharType="separate"/>
      </w:r>
      <w:r w:rsidR="0039089A">
        <w:rPr>
          <w:lang w:val="en-US"/>
        </w:rPr>
        <w:t>Timmons 2010</w:t>
      </w:r>
      <w:r w:rsidR="0039089A">
        <w:rPr>
          <w:noProof w:val="0"/>
          <w:lang w:val="en-US"/>
        </w:rPr>
        <w:fldChar w:fldCharType="end"/>
      </w:r>
      <w:r w:rsidRPr="00471AD5">
        <w:rPr>
          <w:noProof w:val="0"/>
          <w:lang w:val="en-US"/>
        </w:rPr>
        <w:t>.*</w:t>
      </w:r>
    </w:p>
  </w:footnote>
  <w:footnote w:id="88">
    <w:p w14:paraId="7CD15FD9" w14:textId="10C50625"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r w:rsidR="0039089A">
        <w:rPr>
          <w:noProof w:val="0"/>
          <w:lang w:val="en-US"/>
        </w:rPr>
        <w:fldChar w:fldCharType="begin"/>
      </w:r>
      <w:r w:rsidR="0039089A">
        <w:rPr>
          <w:noProof w:val="0"/>
          <w:lang w:val="en-US"/>
        </w:rPr>
        <w:instrText xml:space="preserve"> ADDIN EN.CITE &lt;EndNote&gt;&lt;Cite&gt;&lt;Author&gt;Acemoglu&lt;/Author&gt;&lt;Year&gt;2012&lt;/Year&gt;&lt;RecNum&gt;3436&lt;/RecNum&gt;&lt;Pages&gt;76&lt;/Pages&gt;&lt;DisplayText&gt;Acemoglu and Robinson 2012, 76&lt;/DisplayText&gt;&lt;record&gt;&lt;rec-number&gt;3436&lt;/rec-number&gt;&lt;foreign-keys&gt;&lt;key app="EN" db-id="asvpwtp0b52ssfedvvhp25wjrdv5axfws0z0" timestamp="1331763513"&gt;3436&lt;/key&gt;&lt;/foreign-keys&gt;&lt;ref-type name="Book"&gt;6&lt;/ref-type&gt;&lt;contributors&gt;&lt;authors&gt;&lt;author&gt;Acemoglu, Daron&lt;/author&gt;&lt;author&gt;Robinson, James A.&lt;/author&gt;&lt;/authors&gt;&lt;/contributors&gt;&lt;titles&gt;&lt;title&gt;Why nations fail: the origins of power, prosperity and poverty&lt;/title&gt;&lt;short-title&gt;Why nations fail&lt;/short-title&gt;&lt;/titles&gt;&lt;dates&gt;&lt;year&gt;2012&lt;/year&gt;&lt;/dates&gt;&lt;pub-location&gt;New York&lt;/pub-location&gt;&lt;publisher&gt;Crown Business&lt;/publisher&gt;&lt;isbn&gt;9780307719218&amp;#xD;0307719219&lt;/isbn&gt;&lt;urls&gt;&lt;/urls&gt;&lt;/record&gt;&lt;/Cite&gt;&lt;/EndNote&gt;</w:instrText>
      </w:r>
      <w:r w:rsidR="0039089A">
        <w:rPr>
          <w:noProof w:val="0"/>
          <w:lang w:val="en-US"/>
        </w:rPr>
        <w:fldChar w:fldCharType="separate"/>
      </w:r>
      <w:r w:rsidR="0039089A">
        <w:rPr>
          <w:lang w:val="en-US"/>
        </w:rPr>
        <w:t>Acemoglu and Robinson 2012, 76</w:t>
      </w:r>
      <w:r w:rsidR="0039089A">
        <w:rPr>
          <w:noProof w:val="0"/>
          <w:lang w:val="en-US"/>
        </w:rPr>
        <w:fldChar w:fldCharType="end"/>
      </w:r>
      <w:r w:rsidRPr="00471AD5">
        <w:rPr>
          <w:noProof w:val="0"/>
          <w:lang w:val="en-US"/>
        </w:rPr>
        <w:t>.</w:t>
      </w:r>
    </w:p>
  </w:footnote>
  <w:footnote w:id="89">
    <w:p w14:paraId="4ACD2F8D" w14:textId="5343C5E2"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p>
  </w:footnote>
  <w:footnote w:id="90">
    <w:p w14:paraId="09A5EA6C"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See the next section.</w:t>
      </w:r>
    </w:p>
  </w:footnote>
  <w:footnote w:id="91">
    <w:p w14:paraId="32048DD6" w14:textId="77777777" w:rsidR="007F6DAB" w:rsidRPr="00471AD5" w:rsidRDefault="007F6DAB" w:rsidP="000D0B3C">
      <w:pPr>
        <w:pStyle w:val="FootnoteText"/>
        <w:rPr>
          <w:noProof w:val="0"/>
          <w:lang w:val="en-US"/>
        </w:rPr>
      </w:pPr>
      <w:r w:rsidRPr="00471AD5">
        <w:rPr>
          <w:rStyle w:val="PageNumber"/>
          <w:noProof w:val="0"/>
          <w:vertAlign w:val="superscript"/>
          <w:lang w:val="en-US"/>
        </w:rPr>
        <w:footnoteRef/>
      </w:r>
      <w:r w:rsidRPr="00471AD5">
        <w:rPr>
          <w:noProof w:val="0"/>
          <w:lang w:val="en-US"/>
        </w:rPr>
        <w:t xml:space="preserve"> </w:t>
      </w:r>
      <w:r w:rsidRPr="00471AD5">
        <w:rPr>
          <w:rStyle w:val="PageNumber"/>
          <w:noProof w:val="0"/>
          <w:lang w:val="en-US"/>
        </w:rPr>
        <w:fldChar w:fldCharType="begin"/>
      </w:r>
      <w:r w:rsidRPr="00471AD5">
        <w:rPr>
          <w:rStyle w:val="PageNumber"/>
          <w:noProof w:val="0"/>
          <w:lang w:val="en-US"/>
        </w:rPr>
        <w:instrText xml:space="preserve"> ADDIN EN.CITE &lt;EndNote&gt;&lt;Cite&gt;&lt;Author&gt;Mann&lt;/Author&gt;&lt;Year&gt;1988&lt;/Year&gt;&lt;RecNum&gt;308&lt;/RecNum&gt;&lt;DisplayText&gt;Mann 1988&lt;/DisplayText&gt;&lt;record&gt;&lt;rec-number&gt;308&lt;/rec-number&gt;&lt;foreign-keys&gt;&lt;key app="EN" db-id="asvpwtp0b52ssfedvvhp25wjrdv5axfws0z0" timestamp="1284924093"&gt;308&lt;/key&gt;&lt;/foreign-keys&gt;&lt;ref-type name="Book Section"&gt;5&lt;/ref-type&gt;&lt;contributors&gt;&lt;authors&gt;&lt;author&gt;Mann, Michael&lt;/author&gt;&lt;/authors&gt;&lt;/contributors&gt;&lt;titles&gt;&lt;title&gt;State and Society, 1130-1815: an Analysis of English State Finances&lt;/title&gt;&lt;secondary-title&gt;States, War, and Capitalism: Studies in Political Sociology&lt;/secondary-title&gt;&lt;/titles&gt;&lt;pages&gt;73-123&lt;/pages&gt;&lt;keywords&gt;&lt;keyword&gt;War Economic aspects&lt;/keyword&gt;&lt;keyword&gt;Militarism Economic aspects.&lt;/keyword&gt;&lt;keyword&gt;Capitalism&lt;/keyword&gt;&lt;keyword&gt;Social classes&lt;/keyword&gt;&lt;keyword&gt;State, The&lt;/keyword&gt;&lt;/keywords&gt;&lt;dates&gt;&lt;year&gt;1988&lt;/year&gt;&lt;/dates&gt;&lt;pub-location&gt;Oxford&lt;/pub-location&gt;&lt;publisher&gt;Blackwell&lt;/publisher&gt;&lt;isbn&gt;0631159738&lt;/isbn&gt;&lt;call-num&gt;Joseph Regenstein Library Regenstein Stacks HB195.M2250 1988 c.1&lt;/call-num&gt;&lt;urls&gt;&lt;related-urls&gt;&lt;url&gt;C:\My Documents\My Documents\History\Middle Ages\England\Economy\Mann.doc&lt;/url&gt;&lt;/related-urls&gt;&lt;/urls&gt;&lt;/record&gt;&lt;/Cite&gt;&lt;/EndNote&gt;</w:instrText>
      </w:r>
      <w:r w:rsidRPr="00471AD5">
        <w:rPr>
          <w:rStyle w:val="PageNumber"/>
          <w:noProof w:val="0"/>
          <w:lang w:val="en-US"/>
        </w:rPr>
        <w:fldChar w:fldCharType="separate"/>
      </w:r>
      <w:r w:rsidRPr="00471AD5">
        <w:rPr>
          <w:rStyle w:val="PageNumber"/>
          <w:noProof w:val="0"/>
          <w:lang w:val="en-US"/>
        </w:rPr>
        <w:t>Mann 1988</w:t>
      </w:r>
      <w:r w:rsidRPr="00471AD5">
        <w:rPr>
          <w:rStyle w:val="PageNumber"/>
          <w:noProof w:val="0"/>
          <w:lang w:val="en-US"/>
        </w:rPr>
        <w:fldChar w:fldCharType="end"/>
      </w:r>
      <w:r w:rsidRPr="00471AD5">
        <w:rPr>
          <w:rStyle w:val="PageNumber"/>
          <w:noProof w:val="0"/>
          <w:lang w:val="en-US"/>
        </w:rPr>
        <w:t xml:space="preserve">. Some scholars rightly reject Whiggish models of explanation but consider England a perfidious exception; </w:t>
      </w:r>
      <w:r w:rsidRPr="00471AD5">
        <w:rPr>
          <w:rStyle w:val="PageNumber"/>
          <w:noProof w:val="0"/>
          <w:lang w:val="en-US"/>
        </w:rPr>
        <w:fldChar w:fldCharType="begin">
          <w:fldData xml:space="preserve">PEVuZE5vdGU+PENpdGU+PEF1dGhvcj5CYXRlczwvQXV0aG9yPjxZZWFyPjE5ODg8L1llYXI+PFJl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</w:fldData>
        </w:fldChar>
      </w:r>
      <w:r w:rsidRPr="00471AD5">
        <w:rPr>
          <w:rStyle w:val="PageNumber"/>
          <w:noProof w:val="0"/>
          <w:lang w:val="en-US"/>
        </w:rPr>
        <w:instrText xml:space="preserve"> ADDIN EN.CITE </w:instrText>
      </w:r>
      <w:r w:rsidRPr="00471AD5">
        <w:rPr>
          <w:rStyle w:val="PageNumber"/>
          <w:noProof w:val="0"/>
          <w:lang w:val="en-US"/>
        </w:rPr>
        <w:fldChar w:fldCharType="begin">
          <w:fldData xml:space="preserve">PEVuZE5vdGU+PENpdGU+PEF1dGhvcj5CYXRlczwvQXV0aG9yPjxZZWFyPjE5ODg8L1llYXI+PFJl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</w:fldData>
        </w:fldChar>
      </w:r>
      <w:r w:rsidRPr="00471AD5">
        <w:rPr>
          <w:rStyle w:val="PageNumber"/>
          <w:noProof w:val="0"/>
          <w:lang w:val="en-US"/>
        </w:rPr>
        <w:instrText xml:space="preserve"> ADDIN EN.CITE.DATA </w:instrText>
      </w:r>
      <w:r w:rsidRPr="00471AD5">
        <w:rPr>
          <w:rStyle w:val="PageNumber"/>
          <w:noProof w:val="0"/>
          <w:lang w:val="en-US"/>
        </w:rPr>
      </w:r>
      <w:r w:rsidRPr="00471AD5">
        <w:rPr>
          <w:rStyle w:val="PageNumber"/>
          <w:noProof w:val="0"/>
          <w:lang w:val="en-US"/>
        </w:rPr>
        <w:fldChar w:fldCharType="end"/>
      </w:r>
      <w:r w:rsidRPr="00471AD5">
        <w:rPr>
          <w:rStyle w:val="PageNumber"/>
          <w:noProof w:val="0"/>
          <w:lang w:val="en-US"/>
        </w:rPr>
      </w:r>
      <w:r w:rsidRPr="00471AD5">
        <w:rPr>
          <w:rStyle w:val="PageNumber"/>
          <w:noProof w:val="0"/>
          <w:lang w:val="en-US"/>
        </w:rPr>
        <w:fldChar w:fldCharType="separate"/>
      </w:r>
      <w:r w:rsidRPr="00471AD5">
        <w:rPr>
          <w:rStyle w:val="PageNumber"/>
          <w:noProof w:val="0"/>
          <w:lang w:val="en-US"/>
        </w:rPr>
        <w:t>Bates 1988; Spruyt 1994</w:t>
      </w:r>
      <w:r w:rsidRPr="00471AD5">
        <w:rPr>
          <w:rStyle w:val="PageNumber"/>
          <w:noProof w:val="0"/>
          <w:lang w:val="en-US"/>
        </w:rPr>
        <w:fldChar w:fldCharType="end"/>
      </w:r>
      <w:r w:rsidRPr="00471AD5">
        <w:rPr>
          <w:rStyle w:val="PageNumber"/>
          <w:noProof w:val="0"/>
          <w:lang w:val="en-US"/>
        </w:rPr>
        <w:t>. I defend England’s theoretical relevance, without, however, teleological or triumphalist overtones.</w:t>
      </w:r>
    </w:p>
  </w:footnote>
  <w:footnote w:id="92">
    <w:p w14:paraId="73C20D20"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Brewer&lt;/Author&gt;&lt;Year&gt;1989&lt;/Year&gt;&lt;RecNum&gt;19184&lt;/RecNum&gt;&lt;Pages&gt;3-24&lt;/Pages&gt;&lt;DisplayText&gt;Brewer 1989, 3-24&lt;/DisplayText&gt;&lt;record&gt;&lt;rec-number&gt;19184&lt;/rec-number&gt;&lt;foreign-keys&gt;&lt;key app="EN" db-id="asvpwtp0b52ssfedvvhp25wjrdv5axfws0z0" timestamp="1422028013"&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Knopf&lt;/publisher&gt;&lt;isbn&gt;0394577760&lt;/isbn&gt;&lt;call-num&gt;Regenstein Reserve Active Reserve, Regenstein Circ DA480.B740 1989 c.1&lt;/call-num&gt;&lt;urls&gt;&lt;/urls&gt;&lt;/record&gt;&lt;/Cite&gt;&lt;/EndNote&gt;</w:instrText>
      </w:r>
      <w:r w:rsidRPr="00471AD5">
        <w:rPr>
          <w:noProof w:val="0"/>
          <w:lang w:val="en-US"/>
        </w:rPr>
        <w:fldChar w:fldCharType="separate"/>
      </w:r>
      <w:r w:rsidRPr="00471AD5">
        <w:rPr>
          <w:noProof w:val="0"/>
          <w:lang w:val="en-US"/>
        </w:rPr>
        <w:t>Brewer 1989, 3-24</w:t>
      </w:r>
      <w:r w:rsidRPr="00471AD5">
        <w:rPr>
          <w:noProof w:val="0"/>
          <w:lang w:val="en-US"/>
        </w:rPr>
        <w:fldChar w:fldCharType="end"/>
      </w:r>
      <w:r w:rsidRPr="00471AD5">
        <w:rPr>
          <w:noProof w:val="0"/>
          <w:lang w:val="en-US"/>
        </w:rPr>
        <w:t>.</w:t>
      </w:r>
    </w:p>
  </w:footnote>
  <w:footnote w:id="93">
    <w:p w14:paraId="294893EB" w14:textId="342BED74"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Hoffman&lt;/Author&gt;&lt;Year&gt;1994&lt;/Year&gt;&lt;RecNum&gt;2286&lt;/RecNum&gt;&lt;DisplayText&gt;Hoffman and Norberg 1994; Dincecco 2011&lt;/DisplayText&gt;&lt;record&gt;&lt;rec-number&gt;2286&lt;/rec-number&gt;&lt;foreign-keys&gt;&lt;key app="EN" db-id="asvpwtp0b52ssfedvvhp25wjrdv5axfws0z0" timestamp="1307209197"&gt;2286&lt;/key&gt;&lt;/foreign-keys&gt;&lt;ref-type name="Edited Book"&gt;28&lt;/ref-type&gt;&lt;contributors&gt;&lt;authors&gt;&lt;author&gt;Hoffman, Philip T.&lt;/author&gt;&lt;author&gt;Norberg, Kathryn&lt;/author&gt;&lt;/authors&gt;&lt;/contributors&gt;&lt;titles&gt;&lt;title&gt;Fiscal Crises, Liberty, and Representative Government, 1450-1789&lt;/title&gt;&lt;secondary-title&gt;Making of modern freedom&lt;/secondary-title&gt;&lt;/titles&gt;&lt;pages&gt;vi, 392&lt;/pages&gt;&lt;keywords&gt;&lt;keyword&gt;Finance, Public Europe History&lt;/keyword&gt;&lt;keyword&gt;Representative government and representation Europe History.&lt;/keyword&gt;&lt;keyword&gt;Liberty&lt;/keyword&gt;&lt;/keywords&gt;&lt;dates&gt;&lt;year&gt;1994&lt;/year&gt;&lt;/dates&gt;&lt;pub-location&gt;Stanford&lt;/pub-location&gt;&lt;publisher&gt;Stanford University Press&lt;/publisher&gt;&lt;isbn&gt;0804722927 (alk. paper)&lt;/isbn&gt;&lt;call-num&gt;Harper Library Harper Lib HJ1000 .F55 1994 c.2;  Joseph Regenstein Library Regenstein Stacks HJ1000.F550 1994 c.1&lt;/call-num&gt;&lt;urls&gt;&lt;/urls&gt;&lt;/record&gt;&lt;/Cite&gt;&lt;Cite&gt;&lt;Author&gt;Dincecco&lt;/Author&gt;&lt;Year&gt;2011&lt;/Year&gt;&lt;RecNum&gt;5301&lt;/RecNum&gt;&lt;record&gt;&lt;rec-number&gt;5301&lt;/rec-number&gt;&lt;foreign-keys&gt;&lt;key app="EN" db-id="asvpwtp0b52ssfedvvhp25wjrdv5axfws0z0" timestamp="1336973392"&gt;5301&lt;/key&gt;&lt;/foreign-keys&gt;&lt;ref-type name="Book"&gt;6&lt;/ref-type&gt;&lt;contributors&gt;&lt;authors&gt;&lt;author&gt;Dincecco, Mark&lt;/author&gt;&lt;/authors&gt;&lt;/contributors&gt;&lt;titles&gt;&lt;title&gt;Political transformations and public finances: Europe, 1650-1913&lt;/title&gt;&lt;/titles&gt;&lt;dates&gt;&lt;year&gt;2011&lt;/year&gt;&lt;/dates&gt;&lt;pub-location&gt;Cambridge&lt;/pub-location&gt;&lt;publisher&gt;Cambridge University Press&lt;/publisher&gt;&lt;isbn&gt;9780521192330 (hbk.)&amp;#xD;0521192331 (hbk.)&lt;/isbn&gt;&lt;urls&gt;&lt;/urls&gt;&lt;/record&gt;&lt;/Cite&gt;&lt;/EndNote&gt;</w:instrText>
      </w:r>
      <w:r w:rsidRPr="00471AD5">
        <w:rPr>
          <w:noProof w:val="0"/>
          <w:lang w:val="en-US"/>
        </w:rPr>
        <w:fldChar w:fldCharType="separate"/>
      </w:r>
      <w:r w:rsidRPr="00471AD5">
        <w:rPr>
          <w:noProof w:val="0"/>
          <w:lang w:val="en-US"/>
        </w:rPr>
        <w:t>Hoffman and Norberg 1994; Dincecco 2011</w:t>
      </w:r>
      <w:r w:rsidRPr="00471AD5">
        <w:rPr>
          <w:noProof w:val="0"/>
          <w:lang w:val="en-US"/>
        </w:rPr>
        <w:fldChar w:fldCharType="end"/>
      </w:r>
      <w:r w:rsidRPr="00471AD5">
        <w:rPr>
          <w:noProof w:val="0"/>
          <w:lang w:val="en-US"/>
        </w:rPr>
        <w:t>.</w:t>
      </w:r>
    </w:p>
  </w:footnote>
  <w:footnote w:id="94">
    <w:p w14:paraId="497E2396" w14:textId="3AF1BF10"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p>
  </w:footnote>
  <w:footnote w:id="95">
    <w:p w14:paraId="68E484B0"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Maddicott&lt;/Author&gt;&lt;Year&gt;2010&lt;/Year&gt;&lt;RecNum&gt;2446&lt;/RecNum&gt;&lt;Pages&gt;424&lt;/Pages&gt;&lt;DisplayText&gt;Maddicott 2010, 424&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sidRPr="00471AD5">
        <w:rPr>
          <w:noProof w:val="0"/>
          <w:lang w:val="en-US"/>
        </w:rPr>
        <w:fldChar w:fldCharType="separate"/>
      </w:r>
      <w:r w:rsidRPr="00471AD5">
        <w:rPr>
          <w:noProof w:val="0"/>
          <w:lang w:val="en-US"/>
        </w:rPr>
        <w:t>Maddicott 2010, 424</w:t>
      </w:r>
      <w:r w:rsidRPr="00471AD5">
        <w:rPr>
          <w:noProof w:val="0"/>
          <w:lang w:val="en-US"/>
        </w:rPr>
        <w:fldChar w:fldCharType="end"/>
      </w:r>
      <w:r w:rsidRPr="00471AD5">
        <w:rPr>
          <w:noProof w:val="0"/>
          <w:lang w:val="en-US"/>
        </w:rPr>
        <w:t>.</w:t>
      </w:r>
    </w:p>
  </w:footnote>
  <w:footnote w:id="96">
    <w:p w14:paraId="21C33918"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Blockmans&lt;/Author&gt;&lt;Year&gt;1998&lt;/Year&gt;&lt;RecNum&gt;6088&lt;/RecNum&gt;&lt;Pages&gt;35&lt;/Pages&gt;&lt;DisplayText&gt;Blockmans 1998, 35&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rsidRPr="00471AD5">
        <w:rPr>
          <w:noProof w:val="0"/>
          <w:lang w:val="en-US"/>
        </w:rPr>
        <w:fldChar w:fldCharType="separate"/>
      </w:r>
      <w:r w:rsidRPr="00471AD5">
        <w:rPr>
          <w:noProof w:val="0"/>
          <w:lang w:val="en-US"/>
        </w:rPr>
        <w:t>Blockmans 1998, 35</w:t>
      </w:r>
      <w:r w:rsidRPr="00471AD5">
        <w:rPr>
          <w:noProof w:val="0"/>
          <w:lang w:val="en-US"/>
        </w:rPr>
        <w:fldChar w:fldCharType="end"/>
      </w:r>
      <w:r w:rsidRPr="00471AD5">
        <w:rPr>
          <w:noProof w:val="0"/>
          <w:lang w:val="en-US"/>
        </w:rPr>
        <w:t>.</w:t>
      </w:r>
    </w:p>
  </w:footnote>
  <w:footnote w:id="97">
    <w:p w14:paraId="0334B1B1" w14:textId="748185BA"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p>
  </w:footnote>
  <w:footnote w:id="98">
    <w:p w14:paraId="7BC8E71A"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Mann&lt;/Author&gt;&lt;Year&gt;1986&lt;/Year&gt;&lt;RecNum&gt;704&lt;/RecNum&gt;&lt;DisplayText&gt;Mann 1986&lt;/DisplayText&gt;&lt;record&gt;&lt;rec-number&gt;704&lt;/rec-number&gt;&lt;foreign-keys&gt;&lt;key app="EN" db-id="asvpwtp0b52ssfedvvhp25wjrdv5axfws0z0" timestamp="1285013333"&gt;704&lt;/key&gt;&lt;/foreign-keys&gt;&lt;ref-type name="Book"&gt;6&lt;/ref-type&gt;&lt;contributors&gt;&lt;authors&gt;&lt;author&gt;Mann, Michael&lt;/author&gt;&lt;/authors&gt;&lt;/contributors&gt;&lt;titles&gt;&lt;title&gt;The Sources of Social Power&lt;/title&gt;&lt;/titles&gt;&lt;volume&gt;I: A History of Power from the Beginning to A.D. 1760&lt;/volume&gt;&lt;keywords&gt;&lt;keyword&gt;Social history&lt;/keyword&gt;&lt;keyword&gt;Power (Social sciences)&lt;/keyword&gt;&lt;/keywords&gt;&lt;dates&gt;&lt;year&gt;1986&lt;/year&gt;&lt;/dates&gt;&lt;pub-location&gt;Cambridge&lt;/pub-location&gt;&lt;publisher&gt;Cambridge University Press&lt;/publisher&gt;&lt;isbn&gt;0521308518 (v. 1)&amp;#xD;052131349X (pbk. v. 1)&lt;/isbn&gt;&lt;call-num&gt;Harper Library Harper Lib HN8.M280 1986 c.2&amp;#xD;Joseph Regenstein Library Regenstein Stacks HN8.M280 1986 c.1&lt;/call-num&gt;&lt;urls&gt;&lt;/urls&gt;&lt;/record&gt;&lt;/Cite&gt;&lt;/EndNote&gt;</w:instrText>
      </w:r>
      <w:r w:rsidRPr="00471AD5">
        <w:rPr>
          <w:noProof w:val="0"/>
          <w:lang w:val="en-US"/>
        </w:rPr>
        <w:fldChar w:fldCharType="separate"/>
      </w:r>
      <w:r w:rsidRPr="00471AD5">
        <w:rPr>
          <w:noProof w:val="0"/>
          <w:lang w:val="en-US"/>
        </w:rPr>
        <w:t>Mann 1986</w:t>
      </w:r>
      <w:r w:rsidRPr="00471AD5">
        <w:rPr>
          <w:noProof w:val="0"/>
          <w:lang w:val="en-US"/>
        </w:rPr>
        <w:fldChar w:fldCharType="end"/>
      </w:r>
      <w:r w:rsidRPr="00471AD5">
        <w:rPr>
          <w:noProof w:val="0"/>
          <w:lang w:val="en-US"/>
        </w:rPr>
        <w:t>.</w:t>
      </w:r>
    </w:p>
  </w:footnote>
  <w:footnote w:id="99">
    <w:p w14:paraId="203D7240" w14:textId="17A4C003"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The historical term often employed for these arrangements is feudalism. Although Elizabeth </w:t>
      </w:r>
      <w:r w:rsidRPr="00471AD5">
        <w:rPr>
          <w:noProof w:val="0"/>
          <w:lang w:val="en-US"/>
        </w:rPr>
        <w:fldChar w:fldCharType="begin"/>
      </w:r>
      <w:r w:rsidRPr="00471AD5">
        <w:rPr>
          <w:noProof w:val="0"/>
          <w:lang w:val="en-US"/>
        </w:rPr>
        <w:instrText xml:space="preserve"> ADDIN EN.CITE &lt;EndNote&gt;&lt;Cite&gt;&lt;Author&gt;Brown&lt;/Author&gt;&lt;Year&gt;1974&lt;/Year&gt;&lt;RecNum&gt;542&lt;/RecNum&gt;&lt;DisplayText&gt;Brown 1974&lt;/DisplayText&gt;&lt;record&gt;&lt;rec-number&gt;542&lt;/rec-number&gt;&lt;foreign-keys&gt;&lt;key app="EN" db-id="asvpwtp0b52ssfedvvhp25wjrdv5axfws0z0" timestamp="1284924097"&gt;542&lt;/key&gt;&lt;/foreign-keys&gt;&lt;ref-type name="Journal Article"&gt;17&lt;/ref-type&gt;&lt;contributors&gt;&lt;authors&gt;&lt;author&gt;Brown, Elizabeth A. R.&lt;/author&gt;&lt;/authors&gt;&lt;/contributors&gt;&lt;titles&gt;&lt;title&gt;The Tyranny of a Construct: Feudalism and Historians of Medieval Europe&lt;/title&gt;&lt;secondary-title&gt;American Historical Review&lt;/secondary-title&gt;&lt;short-title&gt;Tyranny of a Construct&lt;/short-title&gt;&lt;/titles&gt;&lt;periodical&gt;&lt;full-title&gt;American Historical Review&lt;/full-title&gt;&lt;/periodical&gt;&lt;pages&gt;1063-1088&lt;/pages&gt;&lt;volume&gt;79&lt;/volume&gt;&lt;number&gt;4&lt;/number&gt;&lt;keywords&gt;&lt;keyword&gt;History  --  Medieval&lt;/keyword&gt;&lt;/keywords&gt;&lt;dates&gt;&lt;year&gt;1974&lt;/year&gt;&lt;pub-dates&gt;&lt;date&gt;Oct.&lt;/date&gt;&lt;/pub-dates&gt;&lt;/dates&gt;&lt;label&gt;Feudalism&lt;/label&gt;&lt;urls&gt;&lt;/urls&gt;&lt;/record&gt;&lt;/Cite&gt;&lt;/EndNote&gt;</w:instrText>
      </w:r>
      <w:r w:rsidRPr="00471AD5">
        <w:rPr>
          <w:noProof w:val="0"/>
          <w:lang w:val="en-US"/>
        </w:rPr>
        <w:fldChar w:fldCharType="separate"/>
      </w:r>
      <w:r w:rsidRPr="00471AD5">
        <w:rPr>
          <w:noProof w:val="0"/>
          <w:lang w:val="en-US"/>
        </w:rPr>
        <w:t>Brown 1974</w:t>
      </w:r>
      <w:r w:rsidRPr="00471AD5">
        <w:rPr>
          <w:noProof w:val="0"/>
          <w:lang w:val="en-US"/>
        </w:rPr>
        <w:fldChar w:fldCharType="end"/>
      </w:r>
      <w:r w:rsidRPr="00471AD5">
        <w:rPr>
          <w:noProof w:val="0"/>
          <w:lang w:val="en-US"/>
        </w:rPr>
        <w:t xml:space="preserve"> and Susan </w:t>
      </w:r>
      <w:r w:rsidRPr="00471AD5">
        <w:rPr>
          <w:noProof w:val="0"/>
          <w:lang w:val="en-US"/>
        </w:rPr>
        <w:fldChar w:fldCharType="begin"/>
      </w:r>
      <w:r w:rsidRPr="00471AD5">
        <w:rPr>
          <w:noProof w:val="0"/>
          <w:lang w:val="en-US"/>
        </w:rPr>
        <w:instrText xml:space="preserve"> ADDIN EN.CITE &lt;EndNote&gt;&lt;Cite&gt;&lt;Author&gt;Reynolds&lt;/Author&gt;&lt;Year&gt;1994&lt;/Year&gt;&lt;RecNum&gt;453&lt;/RecNum&gt;&lt;DisplayText&gt;Reynolds 1994&lt;/DisplayText&gt;&lt;record&gt;&lt;rec-number&gt;453&lt;/rec-number&gt;&lt;foreign-keys&gt;&lt;key app="EN" db-id="asvpwtp0b52ssfedvvhp25wjrdv5axfws0z0" timestamp="1284924096"&gt;453&lt;/key&gt;&lt;/foreign-keys&gt;&lt;ref-type name="Book"&gt;6&lt;/ref-type&gt;&lt;contributors&gt;&lt;authors&gt;&lt;author&gt;Reynolds, Susan&lt;/author&gt;&lt;/authors&gt;&lt;/contributors&gt;&lt;titles&gt;&lt;title&gt;Fiefs and Vassals: The Medieval Evidence Reinterpreted&lt;/title&gt;&lt;/titles&gt;&lt;pages&gt;xi, 544&lt;/pages&gt;&lt;keywords&gt;&lt;keyword&gt;Middle Ages History&lt;/keyword&gt;&lt;keyword&gt;Feudalism&lt;/keyword&gt;&lt;/keywords&gt;&lt;dates&gt;&lt;year&gt;1994&lt;/year&gt;&lt;/dates&gt;&lt;pub-location&gt;Oxford&lt;/pub-location&gt;&lt;publisher&gt;Oxford University Press&lt;/publisher&gt;&lt;isbn&gt;0198204582&lt;/isbn&gt;&lt;call-num&gt;Joseph Regenstein Library Regenstein Stacks D117.R490 1994 c.1&lt;/call-num&gt;&lt;urls&gt;&lt;/urls&gt;&lt;/record&gt;&lt;/Cite&gt;&lt;/EndNote&gt;</w:instrText>
      </w:r>
      <w:r w:rsidRPr="00471AD5">
        <w:rPr>
          <w:noProof w:val="0"/>
          <w:lang w:val="en-US"/>
        </w:rPr>
        <w:fldChar w:fldCharType="separate"/>
      </w:r>
      <w:r w:rsidRPr="00471AD5">
        <w:rPr>
          <w:noProof w:val="0"/>
          <w:lang w:val="en-US"/>
        </w:rPr>
        <w:t>Reynolds 1994</w:t>
      </w:r>
      <w:r w:rsidRPr="00471AD5">
        <w:rPr>
          <w:noProof w:val="0"/>
          <w:lang w:val="en-US"/>
        </w:rPr>
        <w:fldChar w:fldCharType="end"/>
      </w:r>
      <w:r w:rsidRPr="00471AD5">
        <w:rPr>
          <w:noProof w:val="0"/>
          <w:lang w:val="en-US"/>
        </w:rPr>
        <w:t xml:space="preserve"> challenged the concept of a fief as anachronistic, major medievalists have defended the term, carefully defined; see </w:t>
      </w:r>
      <w:r w:rsidRPr="00471AD5">
        <w:rPr>
          <w:noProof w:val="0"/>
          <w:lang w:val="en-US"/>
        </w:rPr>
        <w:fldChar w:fldCharType="begin">
          <w:fldData xml:space="preserve">PEVuZE5vdGU+PENpdGU+PEF1dGhvcj5CaXNzb248L0F1dGhvcj48WWVhcj4xOTc4PC9ZZWFyPjxS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</w:fldData>
        </w:fldChar>
      </w:r>
      <w:r w:rsidR="0039089A">
        <w:rPr>
          <w:noProof w:val="0"/>
          <w:lang w:val="en-US"/>
        </w:rPr>
        <w:instrText xml:space="preserve"> ADDIN EN.CITE </w:instrText>
      </w:r>
      <w:r w:rsidR="0039089A">
        <w:rPr>
          <w:noProof w:val="0"/>
          <w:lang w:val="en-US"/>
        </w:rPr>
        <w:fldChar w:fldCharType="begin">
          <w:fldData xml:space="preserve">PEVuZE5vdGU+PENpdGU+PEF1dGhvcj5CaXNzb248L0F1dGhvcj48WWVhcj4xOTc4PC9ZZWFyPjxS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</w:fldData>
        </w:fldChar>
      </w:r>
      <w:r w:rsidR="0039089A">
        <w:rPr>
          <w:noProof w:val="0"/>
          <w:lang w:val="en-US"/>
        </w:rPr>
        <w:instrText xml:space="preserve"> ADDIN EN.CITE.DATA </w:instrText>
      </w:r>
      <w:r w:rsidR="0039089A">
        <w:rPr>
          <w:noProof w:val="0"/>
          <w:lang w:val="en-US"/>
        </w:rPr>
      </w:r>
      <w:r w:rsidR="0039089A">
        <w:rPr>
          <w:noProof w:val="0"/>
          <w:lang w:val="en-US"/>
        </w:rPr>
        <w:fldChar w:fldCharType="end"/>
      </w:r>
      <w:r w:rsidRPr="00471AD5">
        <w:rPr>
          <w:noProof w:val="0"/>
          <w:lang w:val="en-US"/>
        </w:rPr>
      </w:r>
      <w:r w:rsidRPr="00471AD5">
        <w:rPr>
          <w:noProof w:val="0"/>
          <w:lang w:val="en-US"/>
        </w:rPr>
        <w:fldChar w:fldCharType="separate"/>
      </w:r>
      <w:r w:rsidR="0039089A">
        <w:rPr>
          <w:lang w:val="en-US"/>
        </w:rPr>
        <w:t>Bisson 1978, 1994; Bartlett 2000; Magnou-Nortier 1996</w:t>
      </w:r>
      <w:r w:rsidRPr="00471AD5">
        <w:rPr>
          <w:noProof w:val="0"/>
          <w:lang w:val="en-US"/>
        </w:rPr>
        <w:fldChar w:fldCharType="end"/>
      </w:r>
      <w:r w:rsidRPr="00471AD5">
        <w:rPr>
          <w:noProof w:val="0"/>
          <w:lang w:val="en-US"/>
        </w:rPr>
        <w:t xml:space="preserve">. In any case, the challenges do not apply to England. Reynolds states that “England contributes much the best evidence of a connection between fiefs and military service and of the hierarchy of property rights—indeed the only evidence of either that fits the model without heavy interpretation.” The only point where England “fits the model very badly” is in having “an exceptionally strong and bureaucratic central government”—the central claim in this book; </w:t>
      </w:r>
      <w:r w:rsidRPr="00471AD5">
        <w:rPr>
          <w:noProof w:val="0"/>
          <w:lang w:val="en-US"/>
        </w:rPr>
        <w:fldChar w:fldCharType="begin">
          <w:fldData xml:space="preserve">PEVuZE5vdGU+PENpdGU+PEF1dGhvcj5SZXlub2xkczwvQXV0aG9yPjxZZWFyPjE5OTQ8L1llYXI+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</w:fldData>
        </w:fldChar>
      </w:r>
      <w:r w:rsidRPr="00471AD5">
        <w:rPr>
          <w:noProof w:val="0"/>
          <w:lang w:val="en-US"/>
        </w:rPr>
        <w:instrText xml:space="preserve"> ADDIN EN.CITE </w:instrText>
      </w:r>
      <w:r w:rsidRPr="00471AD5">
        <w:rPr>
          <w:noProof w:val="0"/>
          <w:lang w:val="en-US"/>
        </w:rPr>
        <w:fldChar w:fldCharType="begin">
          <w:fldData xml:space="preserve">PEVuZE5vdGU+PENpdGU+PEF1dGhvcj5SZXlub2xkczwvQXV0aG9yPjxZZWFyPjE5OTQ8L1llYXI+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Reynolds 1994, 480, 323-395; Bartlett 2000, 202; Hollister 1976, 99-106</w:t>
      </w:r>
      <w:r w:rsidRPr="00471AD5">
        <w:rPr>
          <w:noProof w:val="0"/>
          <w:lang w:val="en-US"/>
        </w:rPr>
        <w:fldChar w:fldCharType="end"/>
      </w:r>
      <w:r w:rsidRPr="00471AD5">
        <w:rPr>
          <w:noProof w:val="0"/>
          <w:lang w:val="en-US"/>
        </w:rPr>
        <w:t>. Moreover, her claims about France refer to the period preceding the one covered here, and she does not deal with Spain. Further confusion around the term comes from its association with manorialism;</w:t>
      </w:r>
      <w:r w:rsidRPr="00471AD5">
        <w:rPr>
          <w:rFonts w:cs="Baskerville"/>
          <w:noProof w:val="0"/>
          <w:lang w:val="en-US"/>
        </w:rPr>
        <w:t xml:space="preserve"> </w:t>
      </w:r>
      <w:r w:rsidRPr="00471AD5">
        <w:rPr>
          <w:rFonts w:cs="Baskerville"/>
          <w:noProof w:val="0"/>
          <w:lang w:val="en-US"/>
        </w:rPr>
        <w:fldChar w:fldCharType="begin">
          <w:fldData xml:space="preserve">PEVuZE5vdGU+PENpdGU+PEF1dGhvcj5Ib2x0b248L0F1dGhvcj48WWVhcj4xOTg1PC9ZZWFyPjxS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==
</w:fldData>
        </w:fldChar>
      </w:r>
      <w:r w:rsidRPr="00471AD5">
        <w:rPr>
          <w:rFonts w:cs="Baskerville"/>
          <w:noProof w:val="0"/>
          <w:lang w:val="en-US"/>
        </w:rPr>
        <w:instrText xml:space="preserve"> ADDIN EN.CITE </w:instrText>
      </w:r>
      <w:r w:rsidRPr="00471AD5">
        <w:rPr>
          <w:rFonts w:cs="Baskerville"/>
          <w:noProof w:val="0"/>
          <w:lang w:val="en-US"/>
        </w:rPr>
        <w:fldChar w:fldCharType="begin">
          <w:fldData xml:space="preserve">PEVuZE5vdGU+PENpdGU+PEF1dGhvcj5Ib2x0b248L0F1dGhvcj48WWVhcj4xOTg1PC9ZZWFyPjxS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==
</w:fldData>
        </w:fldChar>
      </w:r>
      <w:r w:rsidRPr="00471AD5">
        <w:rPr>
          <w:rFonts w:cs="Baskerville"/>
          <w:noProof w:val="0"/>
          <w:lang w:val="en-US"/>
        </w:rPr>
        <w:instrText xml:space="preserve"> ADDIN EN.CITE.DATA </w:instrText>
      </w:r>
      <w:r w:rsidRPr="00471AD5">
        <w:rPr>
          <w:rFonts w:cs="Baskerville"/>
          <w:noProof w:val="0"/>
          <w:lang w:val="en-US"/>
        </w:rPr>
      </w:r>
      <w:r w:rsidRPr="00471AD5">
        <w:rPr>
          <w:rFonts w:cs="Baskerville"/>
          <w:noProof w:val="0"/>
          <w:lang w:val="en-US"/>
        </w:rPr>
        <w:fldChar w:fldCharType="end"/>
      </w:r>
      <w:r w:rsidRPr="00471AD5">
        <w:rPr>
          <w:rFonts w:cs="Baskerville"/>
          <w:noProof w:val="0"/>
          <w:lang w:val="en-US"/>
        </w:rPr>
      </w:r>
      <w:r w:rsidRPr="00471AD5">
        <w:rPr>
          <w:rFonts w:cs="Baskerville"/>
          <w:noProof w:val="0"/>
          <w:lang w:val="en-US"/>
        </w:rPr>
        <w:fldChar w:fldCharType="separate"/>
      </w:r>
      <w:r w:rsidRPr="00471AD5">
        <w:rPr>
          <w:rFonts w:cs="Baskerville"/>
          <w:noProof w:val="0"/>
          <w:lang w:val="en-US"/>
        </w:rPr>
        <w:t>Holton 1985; Anderson 1974; Barzel and Kiser 2002</w:t>
      </w:r>
      <w:r w:rsidRPr="00471AD5">
        <w:rPr>
          <w:rFonts w:cs="Baskerville"/>
          <w:noProof w:val="0"/>
          <w:lang w:val="en-US"/>
        </w:rPr>
        <w:fldChar w:fldCharType="end"/>
      </w:r>
      <w:r w:rsidRPr="00471AD5">
        <w:rPr>
          <w:noProof w:val="0"/>
          <w:lang w:val="en-US"/>
        </w:rPr>
        <w:t xml:space="preserve">. Others see it as a system of political decentralization and fragmentation; </w:t>
      </w:r>
      <w:r w:rsidRPr="00471AD5">
        <w:rPr>
          <w:rFonts w:cs="Baskerville"/>
          <w:noProof w:val="0"/>
          <w:lang w:val="en-US"/>
        </w:rPr>
        <w:fldChar w:fldCharType="begin">
          <w:fldData xml:space="preserve">PEVuZE5vdGU+PENpdGU+PEF1dGhvcj5TcHJ1eXQ8L0F1dGhvcj48WWVhcj4xOTk0PC9ZZWFyPjxS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==
</w:fldData>
        </w:fldChar>
      </w:r>
      <w:r w:rsidRPr="00471AD5">
        <w:rPr>
          <w:rFonts w:cs="Baskerville"/>
          <w:noProof w:val="0"/>
          <w:lang w:val="en-US"/>
        </w:rPr>
        <w:instrText xml:space="preserve"> ADDIN EN.CITE </w:instrText>
      </w:r>
      <w:r w:rsidRPr="00471AD5">
        <w:rPr>
          <w:rFonts w:cs="Baskerville"/>
          <w:noProof w:val="0"/>
          <w:lang w:val="en-US"/>
        </w:rPr>
        <w:fldChar w:fldCharType="begin">
          <w:fldData xml:space="preserve">PEVuZE5vdGU+PENpdGU+PEF1dGhvcj5TcHJ1eXQ8L0F1dGhvcj48WWVhcj4xOTk0PC9ZZWFyPjxS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==
</w:fldData>
        </w:fldChar>
      </w:r>
      <w:r w:rsidRPr="00471AD5">
        <w:rPr>
          <w:rFonts w:cs="Baskerville"/>
          <w:noProof w:val="0"/>
          <w:lang w:val="en-US"/>
        </w:rPr>
        <w:instrText xml:space="preserve"> ADDIN EN.CITE.DATA </w:instrText>
      </w:r>
      <w:r w:rsidRPr="00471AD5">
        <w:rPr>
          <w:rFonts w:cs="Baskerville"/>
          <w:noProof w:val="0"/>
          <w:lang w:val="en-US"/>
        </w:rPr>
      </w:r>
      <w:r w:rsidRPr="00471AD5">
        <w:rPr>
          <w:rFonts w:cs="Baskerville"/>
          <w:noProof w:val="0"/>
          <w:lang w:val="en-US"/>
        </w:rPr>
        <w:fldChar w:fldCharType="end"/>
      </w:r>
      <w:r w:rsidRPr="00471AD5">
        <w:rPr>
          <w:rFonts w:cs="Baskerville"/>
          <w:noProof w:val="0"/>
          <w:lang w:val="en-US"/>
        </w:rPr>
      </w:r>
      <w:r w:rsidRPr="00471AD5">
        <w:rPr>
          <w:rFonts w:cs="Baskerville"/>
          <w:noProof w:val="0"/>
          <w:lang w:val="en-US"/>
        </w:rPr>
        <w:fldChar w:fldCharType="separate"/>
      </w:r>
      <w:r w:rsidRPr="00471AD5">
        <w:rPr>
          <w:rFonts w:cs="Baskerville"/>
          <w:noProof w:val="0"/>
          <w:lang w:val="en-US"/>
        </w:rPr>
        <w:t>Spruyt 1994; Blaydes and Paik 2016, 2</w:t>
      </w:r>
      <w:r w:rsidRPr="00471AD5">
        <w:rPr>
          <w:rFonts w:cs="Baskerville"/>
          <w:noProof w:val="0"/>
          <w:lang w:val="en-US"/>
        </w:rPr>
        <w:fldChar w:fldCharType="end"/>
      </w:r>
      <w:r w:rsidRPr="00471AD5">
        <w:rPr>
          <w:rFonts w:cs="Baskerville"/>
          <w:noProof w:val="0"/>
          <w:lang w:val="en-US"/>
        </w:rPr>
        <w:t xml:space="preserve">. However, political fragmentation only emerged when the apex of the feudal pyramid, the king, was too weak to enforce his claims on his subjects, as in France; </w:t>
      </w:r>
      <w:r w:rsidRPr="00471AD5">
        <w:rPr>
          <w:rFonts w:cs="Baskerville"/>
          <w:noProof w:val="0"/>
          <w:lang w:val="en-US"/>
        </w:rPr>
        <w:fldChar w:fldCharType="begin"/>
      </w:r>
      <w:r w:rsidRPr="00471AD5">
        <w:rPr>
          <w:rFonts w:cs="Baskerville"/>
          <w:noProof w:val="0"/>
          <w:lang w:val="en-US"/>
        </w:rPr>
        <w:instrText xml:space="preserve"> ADDIN EN.CITE &lt;EndNote&gt;&lt;Cite&gt;&lt;Author&gt;Ganshof&lt;/Author&gt;&lt;Year&gt;1964&lt;/Year&gt;&lt;RecNum&gt;487&lt;/RecNum&gt;&lt;DisplayText&gt;Ganshof 1964&lt;/DisplayText&gt;&lt;record&gt;&lt;rec-number&gt;487&lt;/rec-number&gt;&lt;foreign-keys&gt;&lt;key app="EN" db-id="asvpwtp0b52ssfedvvhp25wjrdv5axfws0z0" timestamp="1284924096"&gt;487&lt;/key&gt;&lt;/foreign-keys&gt;&lt;ref-type name="Book"&gt;6&lt;/ref-type&gt;&lt;contributors&gt;&lt;authors&gt;&lt;author&gt;Ganshof, François Louis&lt;/author&gt;&lt;/authors&gt;&lt;/contributors&gt;&lt;titles&gt;&lt;title&gt;Feudalism&lt;/title&gt;&lt;/titles&gt;&lt;edition&gt;3d&lt;/edition&gt;&lt;keywords&gt;&lt;keyword&gt;Feudalism&lt;/keyword&gt;&lt;/keywords&gt;&lt;dates&gt;&lt;year&gt;1964&lt;/year&gt;&lt;/dates&gt;&lt;pub-location&gt;New York&lt;/pub-location&gt;&lt;publisher&gt;Harper&lt;/publisher&gt;&lt;urls&gt;&lt;/urls&gt;&lt;/record&gt;&lt;/Cite&gt;&lt;/EndNote&gt;</w:instrText>
      </w:r>
      <w:r w:rsidRPr="00471AD5">
        <w:rPr>
          <w:rFonts w:cs="Baskerville"/>
          <w:noProof w:val="0"/>
          <w:lang w:val="en-US"/>
        </w:rPr>
        <w:fldChar w:fldCharType="separate"/>
      </w:r>
      <w:r w:rsidRPr="00471AD5">
        <w:rPr>
          <w:rFonts w:cs="Baskerville"/>
          <w:noProof w:val="0"/>
          <w:lang w:val="en-US"/>
        </w:rPr>
        <w:t>Ganshof 1964</w:t>
      </w:r>
      <w:r w:rsidRPr="00471AD5">
        <w:rPr>
          <w:rFonts w:cs="Baskerville"/>
          <w:noProof w:val="0"/>
          <w:lang w:val="en-US"/>
        </w:rPr>
        <w:fldChar w:fldCharType="end"/>
      </w:r>
      <w:r w:rsidRPr="00471AD5">
        <w:rPr>
          <w:rFonts w:cs="Baskerville"/>
          <w:noProof w:val="0"/>
          <w:lang w:val="en-US"/>
        </w:rPr>
        <w:t xml:space="preserve">. Since the focus here is on the principle of conditionality, rather than the historically specific form it takes, I have avoided using the term. Further studies could re-examine the role of homage, vassalage, and commendation that loomed large in older studies and pose interesting comparisons with cases like Japan; </w:t>
      </w:r>
      <w:r w:rsidRPr="00471AD5">
        <w:rPr>
          <w:noProof w:val="0"/>
          <w:lang w:val="en-US"/>
        </w:rPr>
        <w:fldChar w:fldCharType="begin"/>
      </w:r>
      <w:r w:rsidRPr="00471AD5">
        <w:rPr>
          <w:noProof w:val="0"/>
          <w:lang w:val="en-US"/>
        </w:rPr>
        <w:instrText xml:space="preserve"> ADDIN EN.CITE &lt;EndNote&gt;&lt;Cite&gt;&lt;Author&gt;Ravina&lt;/Author&gt;&lt;Year&gt;1999&lt;/Year&gt;&lt;RecNum&gt;7262&lt;/RecNum&gt;&lt;DisplayText&gt;Ravina 1999&lt;/DisplayText&gt;&lt;record&gt;&lt;rec-number&gt;7262&lt;/rec-number&gt;&lt;foreign-keys&gt;&lt;key app="EN" db-id="asvpwtp0b52ssfedvvhp25wjrdv5axfws0z0" timestamp="1400094832"&gt;7262&lt;/key&gt;&lt;/foreign-keys&gt;&lt;ref-type name="Book"&gt;6&lt;/ref-type&gt;&lt;contributors&gt;&lt;authors&gt;&lt;author&gt;Ravina, Mark&lt;/author&gt;&lt;/authors&gt;&lt;/contributors&gt;&lt;titles&gt;&lt;title&gt;Land and lordship in early modern Japan&lt;/title&gt;&lt;/titles&gt;&lt;pages&gt;xx, 278 p. :&lt;/pages&gt;&lt;keywords&gt;&lt;keyword&gt;Japan&lt;/keyword&gt;&lt;keyword&gt;Yonezawa-han (Japan)&lt;/keyword&gt;&lt;keyword&gt;Tokushima-han (Japan)&lt;/keyword&gt;&lt;keyword&gt;Hirosaki-han (Japan)&lt;/keyword&gt;&lt;keyword&gt;Politics and government&lt;/keyword&gt;&lt;keyword&gt;Politics and government.&lt;/keyword&gt;&lt;keyword&gt;Politics and government.&lt;/keyword&gt;&lt;keyword&gt;Politics and government.&lt;/keyword&gt;&lt;keyword&gt;1600-1868.&lt;/keyword&gt;&lt;/keywords&gt;&lt;dates&gt;&lt;year&gt;1999&lt;/year&gt;&lt;/dates&gt;&lt;pub-location&gt;Stanford&lt;/pub-location&gt;&lt;publisher&gt;Stanford University Press&lt;/publisher&gt;&lt;isbn&gt;&lt;style face="normal" font="default" size="100%"&gt;0804728984 (cloth&lt;/style&gt;&lt;style face="normal" font="default" size="12"&gt;: &lt;/style&gt;&lt;style face="normal" font="default" size="100%"&gt;alk. paper)&lt;/style&gt;&lt;/isbn&gt;&lt;accession-num&gt;DS871 .R38 1999&lt;/accession-num&gt;&lt;call-num&gt;DS871 .R38 1999&lt;/call-num&gt;&lt;urls&gt;&lt;/urls&gt;&lt;/record&gt;&lt;/Cite&gt;&lt;/EndNote&gt;</w:instrText>
      </w:r>
      <w:r w:rsidRPr="00471AD5">
        <w:rPr>
          <w:noProof w:val="0"/>
          <w:lang w:val="en-US"/>
        </w:rPr>
        <w:fldChar w:fldCharType="separate"/>
      </w:r>
      <w:r w:rsidRPr="00471AD5">
        <w:rPr>
          <w:noProof w:val="0"/>
          <w:lang w:val="en-US"/>
        </w:rPr>
        <w:t>Ravina 1999</w:t>
      </w:r>
      <w:r w:rsidRPr="00471AD5">
        <w:rPr>
          <w:noProof w:val="0"/>
          <w:lang w:val="en-US"/>
        </w:rPr>
        <w:fldChar w:fldCharType="end"/>
      </w:r>
      <w:r w:rsidRPr="00471AD5">
        <w:rPr>
          <w:noProof w:val="0"/>
          <w:lang w:val="en-US"/>
        </w:rPr>
        <w:t>.</w:t>
      </w:r>
    </w:p>
  </w:footnote>
  <w:footnote w:id="100">
    <w:p w14:paraId="7054B685"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rStyle w:val="PageNumber"/>
          <w:noProof w:val="0"/>
          <w:lang w:val="en-US"/>
        </w:rPr>
        <w:fldChar w:fldCharType="begin">
          <w:fldData xml:space="preserve">PEVuZE5vdGU+PENpdGU+PEF1dGhvcj5QaXRraW48L0F1dGhvcj48WWVhcj4xOTY3PC9ZZWFyPjxS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</w:fldData>
        </w:fldChar>
      </w:r>
      <w:r w:rsidRPr="00471AD5">
        <w:rPr>
          <w:rStyle w:val="PageNumber"/>
          <w:noProof w:val="0"/>
          <w:lang w:val="en-US"/>
        </w:rPr>
        <w:instrText xml:space="preserve"> ADDIN EN.CITE </w:instrText>
      </w:r>
      <w:r w:rsidRPr="00471AD5">
        <w:rPr>
          <w:rStyle w:val="PageNumber"/>
          <w:noProof w:val="0"/>
          <w:lang w:val="en-US"/>
        </w:rPr>
        <w:fldChar w:fldCharType="begin">
          <w:fldData xml:space="preserve">PEVuZE5vdGU+PENpdGU+PEF1dGhvcj5QaXRraW48L0F1dGhvcj48WWVhcj4xOTY3PC9ZZWFyPjxS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</w:fldData>
        </w:fldChar>
      </w:r>
      <w:r w:rsidRPr="00471AD5">
        <w:rPr>
          <w:rStyle w:val="PageNumber"/>
          <w:noProof w:val="0"/>
          <w:lang w:val="en-US"/>
        </w:rPr>
        <w:instrText xml:space="preserve"> ADDIN EN.CITE.DATA </w:instrText>
      </w:r>
      <w:r w:rsidRPr="00471AD5">
        <w:rPr>
          <w:rStyle w:val="PageNumber"/>
          <w:noProof w:val="0"/>
          <w:lang w:val="en-US"/>
        </w:rPr>
      </w:r>
      <w:r w:rsidRPr="00471AD5">
        <w:rPr>
          <w:rStyle w:val="PageNumber"/>
          <w:noProof w:val="0"/>
          <w:lang w:val="en-US"/>
        </w:rPr>
        <w:fldChar w:fldCharType="end"/>
      </w:r>
      <w:r w:rsidRPr="00471AD5">
        <w:rPr>
          <w:rStyle w:val="PageNumber"/>
          <w:noProof w:val="0"/>
          <w:lang w:val="en-US"/>
        </w:rPr>
      </w:r>
      <w:r w:rsidRPr="00471AD5">
        <w:rPr>
          <w:rStyle w:val="PageNumber"/>
          <w:noProof w:val="0"/>
          <w:lang w:val="en-US"/>
        </w:rPr>
        <w:fldChar w:fldCharType="separate"/>
      </w:r>
      <w:r w:rsidRPr="00471AD5">
        <w:rPr>
          <w:rStyle w:val="PageNumber"/>
          <w:noProof w:val="0"/>
          <w:lang w:val="en-US"/>
        </w:rPr>
        <w:t>Pitkin 1967, 3; Post 1943; Brown 1970</w:t>
      </w:r>
      <w:r w:rsidRPr="00471AD5">
        <w:rPr>
          <w:rStyle w:val="PageNumber"/>
          <w:noProof w:val="0"/>
          <w:lang w:val="en-US"/>
        </w:rPr>
        <w:fldChar w:fldCharType="end"/>
      </w:r>
      <w:r w:rsidRPr="00471AD5">
        <w:rPr>
          <w:noProof w:val="0"/>
          <w:lang w:val="en-US"/>
        </w:rPr>
        <w:t>.</w:t>
      </w:r>
      <w:r w:rsidRPr="00471AD5">
        <w:rPr>
          <w:rStyle w:val="PageNumber"/>
          <w:noProof w:val="0"/>
          <w:lang w:val="en-US"/>
        </w:rPr>
        <w:t xml:space="preserve"> </w:t>
      </w:r>
    </w:p>
  </w:footnote>
  <w:footnote w:id="101">
    <w:p w14:paraId="1D7826A4" w14:textId="1F3D6D10" w:rsidR="007F6DAB" w:rsidRPr="00471AD5" w:rsidRDefault="007F6DAB" w:rsidP="008158D6">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Adams&lt;/Author&gt;&lt;Year&gt;2005&lt;/Year&gt;&lt;RecNum&gt;7478&lt;/RecNum&gt;&lt;Pages&gt;137-163&lt;/Pages&gt;&lt;DisplayText&gt;Adams 2005, 137-163&lt;/DisplayText&gt;&lt;record&gt;&lt;rec-number&gt;7478&lt;/rec-number&gt;&lt;foreign-keys&gt;&lt;key app="EN" db-id="asvpwtp0b52ssfedvvhp25wjrdv5axfws0z0" timestamp="1418011222"&gt;7478&lt;/key&gt;&lt;/foreign-keys&gt;&lt;ref-type name="Book"&gt;6&lt;/ref-type&gt;&lt;contributors&gt;&lt;authors&gt;&lt;author&gt;Adams, Julia&lt;/author&gt;&lt;/authors&gt;&lt;/contributors&gt;&lt;titles&gt;&lt;title&gt;The familial state: ruling families and merchant capitalism in early modern Europe&lt;/title&gt;&lt;/titles&gt;&lt;pages&gt;xi, 235 p. ;&lt;/pages&gt;&lt;keywords&gt;&lt;keyword&gt;State, The&lt;/keyword&gt;&lt;keyword&gt;Mercantile system&lt;/keyword&gt;&lt;keyword&gt;Elite (Social sciences)&lt;/keyword&gt;&lt;keyword&gt;Mercantile system&lt;/keyword&gt;&lt;keyword&gt;Mercantile system&lt;/keyword&gt;&lt;keyword&gt;History.&lt;/keyword&gt;&lt;keyword&gt;History&lt;/keyword&gt;&lt;keyword&gt;History&lt;/keyword&gt;&lt;keyword&gt;History&lt;/keyword&gt;&lt;keyword&gt;History&lt;/keyword&gt;&lt;keyword&gt;17th century.&lt;/keyword&gt;&lt;keyword&gt;17th century.&lt;/keyword&gt;&lt;keyword&gt;18th century.&lt;/keyword&gt;&lt;keyword&gt;18th century.&lt;/keyword&gt;&lt;keyword&gt;Netherlands&lt;/keyword&gt;&lt;keyword&gt;Netherlands&lt;/keyword&gt;&lt;keyword&gt;Great Britain&lt;/keyword&gt;&lt;keyword&gt;France&lt;/keyword&gt;&lt;keyword&gt;Netherlands&lt;/keyword&gt;&lt;keyword&gt;Commerce&lt;/keyword&gt;&lt;keyword&gt;17th century.&lt;/keyword&gt;&lt;/keywords&gt;&lt;dates&gt;&lt;year&gt;2005&lt;/year&gt;&lt;/dates&gt;&lt;pub-location&gt;Ithaca, N.Y.&lt;/pub-location&gt;&lt;publisher&gt;Cornell University Press&lt;/publisher&gt;&lt;isbn&gt;0801433088 (cloth: alk. paper)&lt;/isbn&gt;&lt;accession-num&gt;JC131 .A33 2005&lt;/accession-num&gt;&lt;call-num&gt;JC131 .A33 2005&lt;/call-num&gt;&lt;urls&gt;&lt;related-urls&gt;&lt;url&gt;http://www.loc.gov/catdir/toc/ecip059/2005007513.html&lt;/url&gt;&lt;/related-urls&gt;&lt;/urls&gt;&lt;/record&gt;&lt;/Cite&gt;&lt;/EndNote&gt;</w:instrText>
      </w:r>
      <w:r w:rsidRPr="00471AD5">
        <w:rPr>
          <w:noProof w:val="0"/>
          <w:lang w:val="en-US"/>
        </w:rPr>
        <w:fldChar w:fldCharType="separate"/>
      </w:r>
      <w:r w:rsidRPr="00471AD5">
        <w:rPr>
          <w:noProof w:val="0"/>
          <w:lang w:val="en-US"/>
        </w:rPr>
        <w:t>Adams 2005, 137-163</w:t>
      </w:r>
      <w:r w:rsidRPr="00471AD5">
        <w:rPr>
          <w:noProof w:val="0"/>
          <w:lang w:val="en-US"/>
        </w:rPr>
        <w:fldChar w:fldCharType="end"/>
      </w:r>
      <w:r w:rsidRPr="00471AD5">
        <w:rPr>
          <w:noProof w:val="0"/>
          <w:lang w:val="en-US"/>
        </w:rPr>
        <w:t xml:space="preserve">. For France, see </w:t>
      </w:r>
      <w:proofErr w:type="spellStart"/>
      <w:r w:rsidRPr="00471AD5">
        <w:rPr>
          <w:noProof w:val="0"/>
          <w:lang w:val="en-US"/>
        </w:rPr>
        <w:t>indivatively</w:t>
      </w:r>
      <w:proofErr w:type="spellEnd"/>
      <w:r w:rsidRPr="00471AD5">
        <w:rPr>
          <w:noProof w:val="0"/>
          <w:lang w:val="en-US"/>
        </w:rPr>
        <w:t xml:space="preserve">, Sharon Kettering </w:t>
      </w:r>
      <w:r w:rsidRPr="00471AD5">
        <w:rPr>
          <w:noProof w:val="0"/>
          <w:lang w:val="en-US"/>
        </w:rPr>
        <w:fldChar w:fldCharType="begin"/>
      </w:r>
      <w:r w:rsidRPr="00471AD5">
        <w:rPr>
          <w:noProof w:val="0"/>
          <w:lang w:val="en-US"/>
        </w:rPr>
        <w:instrText xml:space="preserve"> ADDIN EN.CITE &lt;EndNote&gt;&lt;Cite ExcludeAuth="1"&gt;&lt;Author&gt;Kettering&lt;/Author&gt;&lt;Year&gt;1989&lt;/Year&gt;&lt;RecNum&gt;4113&lt;/RecNum&gt;&lt;DisplayText&gt;1989&lt;/DisplayText&gt;&lt;record&gt;&lt;rec-number&gt;4113&lt;/rec-number&gt;&lt;foreign-keys&gt;&lt;key app="EN" db-id="asvpwtp0b52ssfedvvhp25wjrdv5axfws0z0" timestamp="1333837922"&gt;4113&lt;/key&gt;&lt;/foreign-keys&gt;&lt;ref-type name="Journal Article"&gt;17&lt;/ref-type&gt;&lt;contributors&gt;&lt;authors&gt;&lt;author&gt;Kettering, S.&lt;/author&gt;&lt;/authors&gt;&lt;/contributors&gt;&lt;titles&gt;&lt;title&gt;Patronage and Kinship in Early Modern France&lt;/title&gt;&lt;secondary-title&gt;French Historical Studies&lt;/secondary-title&gt;&lt;/titles&gt;&lt;periodical&gt;&lt;full-title&gt;French Historical Studies&lt;/full-title&gt;&lt;/periodical&gt;&lt;pages&gt;408-435&lt;/pages&gt;&lt;volume&gt;16&lt;/volume&gt;&lt;dates&gt;&lt;year&gt;1989&lt;/year&gt;&lt;/dates&gt;&lt;urls&gt;&lt;/urls&gt;&lt;/record&gt;&lt;/Cite&gt;&lt;/EndNote&gt;</w:instrText>
      </w:r>
      <w:r w:rsidRPr="00471AD5">
        <w:rPr>
          <w:noProof w:val="0"/>
          <w:lang w:val="en-US"/>
        </w:rPr>
        <w:fldChar w:fldCharType="separate"/>
      </w:r>
      <w:r w:rsidRPr="00471AD5">
        <w:rPr>
          <w:noProof w:val="0"/>
          <w:lang w:val="en-US"/>
        </w:rPr>
        <w:t>1989</w:t>
      </w:r>
      <w:r w:rsidRPr="00471AD5">
        <w:rPr>
          <w:noProof w:val="0"/>
          <w:lang w:val="en-US"/>
        </w:rPr>
        <w:fldChar w:fldCharType="end"/>
      </w:r>
      <w:r w:rsidRPr="00471AD5">
        <w:rPr>
          <w:noProof w:val="0"/>
          <w:lang w:val="en-US"/>
        </w:rPr>
        <w:t>.</w:t>
      </w:r>
    </w:p>
  </w:footnote>
  <w:footnote w:id="102">
    <w:p w14:paraId="7CEB1223"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The term ‘compellence’ was coined as a noun for the verb ‘to compel’ in deterrence theory; </w:t>
      </w:r>
      <w:r w:rsidRPr="00471AD5">
        <w:rPr>
          <w:noProof w:val="0"/>
          <w:lang w:val="en-US"/>
        </w:rPr>
        <w:fldChar w:fldCharType="begin"/>
      </w:r>
      <w:r w:rsidRPr="00471AD5">
        <w:rPr>
          <w:noProof w:val="0"/>
          <w:lang w:val="en-US"/>
        </w:rPr>
        <w:instrText xml:space="preserve"> ADDIN EN.CITE &lt;EndNote&gt;&lt;Cite&gt;&lt;Author&gt;Schelling&lt;/Author&gt;&lt;Year&gt;1966&lt;/Year&gt;&lt;RecNum&gt;7101&lt;/RecNum&gt;&lt;Pages&gt;72&lt;/Pages&gt;&lt;DisplayText&gt;Schelling 1966, 72&lt;/DisplayText&gt;&lt;record&gt;&lt;rec-number&gt;7101&lt;/rec-number&gt;&lt;foreign-keys&gt;&lt;key app="EN" db-id="asvpwtp0b52ssfedvvhp25wjrdv5axfws0z0" timestamp="1371492597"&gt;7101&lt;/key&gt;&lt;/foreign-keys&gt;&lt;ref-type name="Book"&gt;6&lt;/ref-type&gt;&lt;contributors&gt;&lt;authors&gt;&lt;author&gt;Schelling, Thomas C.&lt;/author&gt;&lt;/authors&gt;&lt;/contributors&gt;&lt;titles&gt;&lt;title&gt;Arms and influence&lt;/title&gt;&lt;/titles&gt;&lt;pages&gt;viii, 293 p.&lt;/pages&gt;&lt;keywords&gt;&lt;keyword&gt;Military policy.&lt;/keyword&gt;&lt;keyword&gt;World politics.&lt;/keyword&gt;&lt;/keywords&gt;&lt;dates&gt;&lt;year&gt;1966&lt;/year&gt;&lt;/dates&gt;&lt;pub-location&gt;New Haven&lt;/pub-location&gt;&lt;publisher&gt;Yale University Press&lt;/publisher&gt;&lt;accession-num&gt;1225097&lt;/accession-num&gt;&lt;call-num&gt;Jefferson or Adams Building Reading Rooms U104; .S33&lt;/call-num&gt;&lt;urls&gt;&lt;/urls&gt;&lt;/record&gt;&lt;/Cite&gt;&lt;/EndNote&gt;</w:instrText>
      </w:r>
      <w:r w:rsidRPr="00471AD5">
        <w:rPr>
          <w:noProof w:val="0"/>
          <w:lang w:val="en-US"/>
        </w:rPr>
        <w:fldChar w:fldCharType="separate"/>
      </w:r>
      <w:r w:rsidRPr="00471AD5">
        <w:rPr>
          <w:noProof w:val="0"/>
          <w:lang w:val="en-US"/>
        </w:rPr>
        <w:t>Schelling 1966, 72</w:t>
      </w:r>
      <w:r w:rsidRPr="00471AD5">
        <w:rPr>
          <w:noProof w:val="0"/>
          <w:lang w:val="en-US"/>
        </w:rPr>
        <w:fldChar w:fldCharType="end"/>
      </w:r>
      <w:r w:rsidRPr="00471AD5">
        <w:rPr>
          <w:noProof w:val="0"/>
          <w:lang w:val="en-US"/>
        </w:rPr>
        <w:t>. Unlike coercion, it does not require force. Levi’s notion of “quasi-voluntary compliance” (</w:t>
      </w:r>
      <w:r w:rsidRPr="00471AD5">
        <w:rPr>
          <w:noProof w:val="0"/>
          <w:lang w:val="en-US"/>
        </w:rPr>
        <w:fldChar w:fldCharType="begin"/>
      </w:r>
      <w:r w:rsidRPr="00471AD5">
        <w:rPr>
          <w:noProof w:val="0"/>
          <w:lang w:val="en-US"/>
        </w:rPr>
        <w:instrText xml:space="preserve"> ADDIN EN.CITE &lt;EndNote&gt;&lt;Cite ExcludeAuth="1"&gt;&lt;Author&gt;Levi&lt;/Author&gt;&lt;Year&gt;1988&lt;/Year&gt;&lt;RecNum&gt;80&lt;/RecNum&gt;&lt;Pages&gt;52-3&lt;/Pages&gt;&lt;DisplayText&gt;1988, 52-3&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rsidRPr="00471AD5">
        <w:rPr>
          <w:noProof w:val="0"/>
          <w:lang w:val="en-US"/>
        </w:rPr>
        <w:fldChar w:fldCharType="separate"/>
      </w:r>
      <w:r w:rsidRPr="00471AD5">
        <w:rPr>
          <w:noProof w:val="0"/>
          <w:lang w:val="en-US"/>
        </w:rPr>
        <w:t>1988, 52-3</w:t>
      </w:r>
      <w:r w:rsidRPr="00471AD5">
        <w:rPr>
          <w:noProof w:val="0"/>
          <w:lang w:val="en-US"/>
        </w:rPr>
        <w:fldChar w:fldCharType="end"/>
      </w:r>
      <w:r w:rsidRPr="00471AD5">
        <w:rPr>
          <w:noProof w:val="0"/>
          <w:lang w:val="en-US"/>
        </w:rPr>
        <w:t xml:space="preserve">) captures a part of the process, but focuses on the subject, not the ruler. </w:t>
      </w:r>
    </w:p>
  </w:footnote>
  <w:footnote w:id="103">
    <w:p w14:paraId="3B91AE40" w14:textId="5CBBAAE0" w:rsidR="007F6DAB" w:rsidRPr="00471AD5" w:rsidRDefault="007F6DAB" w:rsidP="00F55753">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Maitland&lt;/Author&gt;&lt;Year&gt;1908&lt;/Year&gt;&lt;RecNum&gt;10839&lt;/RecNum&gt;&lt;DisplayText&gt;Maitland 1908&lt;/DisplayText&gt;&lt;record&gt;&lt;rec-number&gt;10839&lt;/rec-number&gt;&lt;foreign-keys&gt;&lt;key app="EN" db-id="asvpwtp0b52ssfedvvhp25wjrdv5axfws0z0" timestamp="1418011223"&gt;10839&lt;/key&gt;&lt;/foreign-keys&gt;&lt;ref-type name="Book"&gt;6&lt;/ref-type&gt;&lt;contributors&gt;&lt;authors&gt;&lt;author&gt;Maitland, Frederic W.&lt;/author&gt;&lt;/authors&gt;&lt;/contributors&gt;&lt;titles&gt;&lt;title&gt;The Constitutional History of England: A Course of Lectures&lt;/title&gt;&lt;/titles&gt;&lt;dates&gt;&lt;year&gt;1908&lt;/year&gt;&lt;/dates&gt;&lt;pub-location&gt;Cambridge&lt;/pub-location&gt;&lt;publisher&gt;Cambridge University Press&lt;/publisher&gt;&lt;orig-pub&gt;1908&lt;/orig-pub&gt;&lt;urls&gt;&lt;/urls&gt;&lt;/record&gt;&lt;/Cite&gt;&lt;/EndNote&gt;</w:instrText>
      </w:r>
      <w:r w:rsidRPr="00471AD5">
        <w:rPr>
          <w:noProof w:val="0"/>
          <w:lang w:val="en-US"/>
        </w:rPr>
        <w:fldChar w:fldCharType="separate"/>
      </w:r>
      <w:r w:rsidRPr="00471AD5">
        <w:rPr>
          <w:noProof w:val="0"/>
          <w:lang w:val="en-US"/>
        </w:rPr>
        <w:t>Maitland 1908</w:t>
      </w:r>
      <w:r w:rsidRPr="00471AD5">
        <w:rPr>
          <w:noProof w:val="0"/>
          <w:lang w:val="en-US"/>
        </w:rPr>
        <w:fldChar w:fldCharType="end"/>
      </w:r>
      <w:r w:rsidRPr="00471AD5">
        <w:rPr>
          <w:noProof w:val="0"/>
          <w:lang w:val="en-US"/>
        </w:rPr>
        <w:t>*.</w:t>
      </w:r>
    </w:p>
  </w:footnote>
  <w:footnote w:id="104">
    <w:p w14:paraId="7AE88449" w14:textId="77777777" w:rsidR="007F6DAB" w:rsidRPr="00471AD5" w:rsidRDefault="007F6DAB" w:rsidP="00297851">
      <w:pPr>
        <w:pStyle w:val="FootnoteText"/>
        <w:rPr>
          <w:noProof w:val="0"/>
          <w:lang w:val="en-US"/>
        </w:rPr>
      </w:pPr>
      <w:r w:rsidRPr="00471AD5">
        <w:rPr>
          <w:rStyle w:val="FootnoteReference"/>
          <w:noProof w:val="0"/>
          <w:lang w:val="en-US"/>
        </w:rPr>
        <w:footnoteRef/>
      </w:r>
      <w:r w:rsidRPr="00471AD5">
        <w:rPr>
          <w:noProof w:val="0"/>
          <w:lang w:val="en-US"/>
        </w:rPr>
        <w:t xml:space="preserve"> Maddicott </w:t>
      </w:r>
      <w:r w:rsidRPr="00471AD5">
        <w:rPr>
          <w:noProof w:val="0"/>
          <w:lang w:val="en-US"/>
        </w:rPr>
        <w:fldChar w:fldCharType="begin"/>
      </w:r>
      <w:r w:rsidRPr="00471AD5">
        <w:rPr>
          <w:noProof w:val="0"/>
          <w:lang w:val="en-US"/>
        </w:rPr>
        <w:instrText xml:space="preserve"> ADDIN EN.CITE &lt;EndNote&gt;&lt;Cite ExcludeAuth="1"&gt;&lt;Author&gt;Maddicott&lt;/Author&gt;&lt;Year&gt;2010&lt;/Year&gt;&lt;RecNum&gt;2446&lt;/RecNum&gt;&lt;Pages&gt;424&lt;/Pages&gt;&lt;DisplayText&gt;2010, 424&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sidRPr="00471AD5">
        <w:rPr>
          <w:noProof w:val="0"/>
          <w:lang w:val="en-US"/>
        </w:rPr>
        <w:fldChar w:fldCharType="separate"/>
      </w:r>
      <w:r w:rsidRPr="00471AD5">
        <w:rPr>
          <w:noProof w:val="0"/>
          <w:lang w:val="en-US"/>
        </w:rPr>
        <w:t>2010, 424</w:t>
      </w:r>
      <w:r w:rsidRPr="00471AD5">
        <w:rPr>
          <w:noProof w:val="0"/>
          <w:lang w:val="en-US"/>
        </w:rPr>
        <w:fldChar w:fldCharType="end"/>
      </w:r>
      <w:r w:rsidRPr="00471AD5">
        <w:rPr>
          <w:noProof w:val="0"/>
          <w:lang w:val="en-US"/>
        </w:rPr>
        <w:t xml:space="preserve"> objects that the nobility’s subjection to taxes cannot be ascribed only to royal power, but his alternative explanations, early imposition of direct taxes and the development of corporate consent, also depend on strong ruler powers.</w:t>
      </w:r>
    </w:p>
  </w:footnote>
  <w:footnote w:id="105">
    <w:p w14:paraId="4527ED0A" w14:textId="77777777" w:rsidR="007F6DAB" w:rsidRPr="00471AD5" w:rsidRDefault="007F6DAB" w:rsidP="00297851">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Sayles&lt;/Author&gt;&lt;Year&gt;1974&lt;/Year&gt;&lt;RecNum&gt;6814&lt;/RecNum&gt;&lt;Pages&gt;18&lt;/Pages&gt;&lt;DisplayText&gt;Sayles 1974, 18&lt;/DisplayText&gt;&lt;record&gt;&lt;rec-number&gt;6814&lt;/rec-number&gt;&lt;foreign-keys&gt;&lt;key app="EN" db-id="asvpwtp0b52ssfedvvhp25wjrdv5axfws0z0" timestamp="1358719337"&gt;6814&lt;/key&gt;&lt;/foreign-keys&gt;&lt;ref-type name="Book"&gt;6&lt;/ref-type&gt;&lt;contributors&gt;&lt;authors&gt;&lt;author&gt;Sayles, G. O.&lt;/author&gt;&lt;/authors&gt;&lt;/contributors&gt;&lt;titles&gt;&lt;title&gt;The King&amp;apos;s Parliament of England&lt;/title&gt;&lt;secondary-title&gt;Historical controversies&lt;/secondary-title&gt;&lt;/titles&gt;&lt;pages&gt;x, 164&lt;/pages&gt;&lt;keywords&gt;&lt;keyword&gt;Great Britain. Parliament History.&lt;/keyword&gt;&lt;keyword&gt;Legislative bodies Great Britain History.&lt;/keyword&gt;&lt;keyword&gt;Legislative bodies Great Britain.&lt;/keyword&gt;&lt;/keywords&gt;&lt;dates&gt;&lt;year&gt;1974&lt;/year&gt;&lt;/dates&gt;&lt;pub-location&gt;New York&lt;/pub-location&gt;&lt;publisher&gt;Norton&lt;/publisher&gt;&lt;isbn&gt;0393055086 0393093220 (pbk.)&lt;/isbn&gt;&lt;accession-num&gt;001418655-1&lt;/accession-num&gt;&lt;call-num&gt;Jn515 .s35;  Wid jn515 .s35;  Law uk 905.65 say;  HIS Hist 1766.379&lt;/call-num&gt;&lt;urls&gt;&lt;/urls&gt;&lt;/record&gt;&lt;/Cite&gt;&lt;/EndNote&gt;</w:instrText>
      </w:r>
      <w:r w:rsidRPr="00471AD5">
        <w:rPr>
          <w:noProof w:val="0"/>
          <w:lang w:val="en-US"/>
        </w:rPr>
        <w:fldChar w:fldCharType="separate"/>
      </w:r>
      <w:r w:rsidRPr="00471AD5">
        <w:rPr>
          <w:noProof w:val="0"/>
          <w:lang w:val="en-US"/>
        </w:rPr>
        <w:t>Sayles 1974, 18</w:t>
      </w:r>
      <w:r w:rsidRPr="00471AD5">
        <w:rPr>
          <w:noProof w:val="0"/>
          <w:lang w:val="en-US"/>
        </w:rPr>
        <w:fldChar w:fldCharType="end"/>
      </w:r>
      <w:r w:rsidRPr="00471AD5">
        <w:rPr>
          <w:noProof w:val="0"/>
          <w:lang w:val="en-US"/>
        </w:rPr>
        <w:t>.</w:t>
      </w:r>
    </w:p>
  </w:footnote>
  <w:footnote w:id="106">
    <w:p w14:paraId="10688FE1" w14:textId="13BC0443" w:rsidR="007F6DAB" w:rsidRPr="00471AD5" w:rsidRDefault="007F6DAB">
      <w:pPr>
        <w:pStyle w:val="FootnoteText"/>
        <w:rPr>
          <w:noProof w:val="0"/>
          <w:lang w:val="en-US"/>
        </w:rPr>
      </w:pPr>
      <w:r w:rsidRPr="00471AD5">
        <w:rPr>
          <w:rStyle w:val="FootnoteReference"/>
          <w:noProof w:val="0"/>
          <w:lang w:val="en-US"/>
        </w:rPr>
        <w:footnoteRef/>
      </w:r>
      <w:r w:rsidRPr="00471AD5">
        <w:rPr>
          <w:noProof w:val="0"/>
          <w:lang w:val="en-US"/>
        </w:rPr>
        <w:t xml:space="preserve"> *.</w:t>
      </w:r>
    </w:p>
  </w:footnote>
  <w:footnote w:id="107">
    <w:p w14:paraId="6123B270"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highlight w:val="lightGray"/>
          <w:lang w:val="en-US"/>
        </w:rPr>
        <w:fldChar w:fldCharType="begin">
          <w:fldData xml:space="preserve">PEVuZE5vdGU+PENpdGU+PEF1dGhvcj5NaWxsYXI8L0F1dGhvcj48WWVhcj4xOTkyPC9ZZWFyPjxS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</w:fldData>
        </w:fldChar>
      </w:r>
      <w:r w:rsidRPr="00471AD5">
        <w:rPr>
          <w:noProof w:val="0"/>
          <w:highlight w:val="lightGray"/>
          <w:lang w:val="en-US"/>
        </w:rPr>
        <w:instrText xml:space="preserve"> ADDIN EN.CITE </w:instrText>
      </w:r>
      <w:r w:rsidRPr="00471AD5">
        <w:rPr>
          <w:noProof w:val="0"/>
          <w:highlight w:val="lightGray"/>
          <w:lang w:val="en-US"/>
        </w:rPr>
        <w:fldChar w:fldCharType="begin">
          <w:fldData xml:space="preserve">PEVuZE5vdGU+PENpdGU+PEF1dGhvcj5NaWxsYXI8L0F1dGhvcj48WWVhcj4xOTkyPC9ZZWFyPjxS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</w:fldData>
        </w:fldChar>
      </w:r>
      <w:r w:rsidRPr="00471AD5">
        <w:rPr>
          <w:noProof w:val="0"/>
          <w:highlight w:val="lightGray"/>
          <w:lang w:val="en-US"/>
        </w:rPr>
        <w:instrText xml:space="preserve"> ADDIN EN.CITE.DATA </w:instrText>
      </w:r>
      <w:r w:rsidRPr="00471AD5">
        <w:rPr>
          <w:noProof w:val="0"/>
          <w:highlight w:val="lightGray"/>
          <w:lang w:val="en-US"/>
        </w:rPr>
      </w:r>
      <w:r w:rsidRPr="00471AD5">
        <w:rPr>
          <w:noProof w:val="0"/>
          <w:highlight w:val="lightGray"/>
          <w:lang w:val="en-US"/>
        </w:rPr>
        <w:fldChar w:fldCharType="end"/>
      </w:r>
      <w:r w:rsidRPr="00471AD5">
        <w:rPr>
          <w:noProof w:val="0"/>
          <w:highlight w:val="lightGray"/>
          <w:lang w:val="en-US"/>
        </w:rPr>
      </w:r>
      <w:r w:rsidRPr="00471AD5">
        <w:rPr>
          <w:noProof w:val="0"/>
          <w:highlight w:val="lightGray"/>
          <w:lang w:val="en-US"/>
        </w:rPr>
        <w:fldChar w:fldCharType="separate"/>
      </w:r>
      <w:r w:rsidRPr="00471AD5">
        <w:rPr>
          <w:noProof w:val="0"/>
          <w:highlight w:val="lightGray"/>
          <w:lang w:val="en-US"/>
        </w:rPr>
        <w:t>Millar 1992, 203-73; Kümin and Würgler 1997; Zaret 2000; Heerma van Voss 2001; Hung 2011; Keirstead 1990; Schneider 2006; Haboush 2009; Takeuchi 2014</w:t>
      </w:r>
      <w:r w:rsidRPr="00471AD5">
        <w:rPr>
          <w:noProof w:val="0"/>
          <w:highlight w:val="lightGray"/>
          <w:lang w:val="en-US"/>
        </w:rPr>
        <w:fldChar w:fldCharType="end"/>
      </w:r>
      <w:r w:rsidRPr="00471AD5">
        <w:rPr>
          <w:noProof w:val="0"/>
          <w:highlight w:val="lightGray"/>
          <w:lang w:val="en-US"/>
        </w:rPr>
        <w:t>.</w:t>
      </w:r>
    </w:p>
  </w:footnote>
  <w:footnote w:id="108">
    <w:p w14:paraId="67FB1D0E" w14:textId="77777777" w:rsidR="007F6DAB" w:rsidRPr="00471AD5" w:rsidRDefault="007F6DAB" w:rsidP="00A5740A">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Weber&lt;/Author&gt;&lt;Year&gt;1978&lt;/Year&gt;&lt;RecNum&gt;20321&lt;/RecNum&gt;&lt;Pages&gt;1022-25&lt;/Pages&gt;&lt;DisplayText&gt;Weber 1978, 1022-25&lt;/DisplayText&gt;&lt;record&gt;&lt;rec-number&gt;20321&lt;/rec-number&gt;&lt;foreign-keys&gt;&lt;key app="EN" db-id="asvpwtp0b52ssfedvvhp25wjrdv5axfws0z0" timestamp="1505692790"&gt;20321&lt;/key&gt;&lt;/foreign-keys&gt;&lt;ref-type name="Book"&gt;6&lt;/ref-type&gt;&lt;contributors&gt;&lt;authors&gt;&lt;author&gt;Weber, Max&lt;/author&gt;&lt;/authors&gt;&lt;tertiary-authors&gt;&lt;author&gt;Roth, Guenther&lt;/author&gt;&lt;author&gt;Wittich, Claus&lt;/author&gt;&lt;/tertiary-authors&gt;&lt;/contributors&gt;&lt;titles&gt;&lt;title&gt;Economy and society : an outline of interpretive sociology&lt;/title&gt;&lt;/titles&gt;&lt;keywords&gt;&lt;keyword&gt;Sociology.&lt;/keyword&gt;&lt;keyword&gt;Economics.&lt;/keyword&gt;&lt;/keywords&gt;&lt;dates&gt;&lt;year&gt;1978&lt;/year&gt;&lt;/dates&gt;&lt;pub-location&gt;Berkeley&lt;/pub-location&gt;&lt;publisher&gt;University of California Press&lt;/publisher&gt;&lt;isbn&gt;0520028244. 0520035003&lt;/isbn&gt;&lt;accession-num&gt;4098370&lt;/accession-num&gt;&lt;call-num&gt;HM57 .W342 1978&lt;/call-num&gt;&lt;urls&gt;&lt;/urls&gt;&lt;/record&gt;&lt;/Cite&gt;&lt;/EndNote&gt;</w:instrText>
      </w:r>
      <w:r w:rsidRPr="00471AD5">
        <w:rPr>
          <w:noProof w:val="0"/>
          <w:lang w:val="en-US"/>
        </w:rPr>
        <w:fldChar w:fldCharType="separate"/>
      </w:r>
      <w:r w:rsidRPr="00471AD5">
        <w:rPr>
          <w:noProof w:val="0"/>
          <w:lang w:val="en-US"/>
        </w:rPr>
        <w:t>Weber 1978, 1022-25</w:t>
      </w:r>
      <w:r w:rsidRPr="00471AD5">
        <w:rPr>
          <w:noProof w:val="0"/>
          <w:lang w:val="en-US"/>
        </w:rPr>
        <w:fldChar w:fldCharType="end"/>
      </w:r>
      <w:r w:rsidRPr="00471AD5">
        <w:rPr>
          <w:noProof w:val="0"/>
          <w:lang w:val="en-US"/>
        </w:rPr>
        <w:t>.</w:t>
      </w:r>
    </w:p>
  </w:footnote>
  <w:footnote w:id="109">
    <w:p w14:paraId="2204C9BC" w14:textId="77777777" w:rsidR="007F6DAB" w:rsidRPr="00471AD5" w:rsidRDefault="007F6DAB" w:rsidP="00670BF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Holdsworth&lt;/Author&gt;&lt;Year&gt;1922&lt;/Year&gt;&lt;RecNum&gt;13112&lt;/RecNum&gt;&lt;Pages&gt;11-12&lt;/Pages&gt;&lt;DisplayText&gt;Holdsworth 1922, 11-12&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rsidRPr="00471AD5">
        <w:rPr>
          <w:noProof w:val="0"/>
          <w:lang w:val="en-US"/>
        </w:rPr>
        <w:fldChar w:fldCharType="separate"/>
      </w:r>
      <w:r w:rsidRPr="00471AD5">
        <w:rPr>
          <w:noProof w:val="0"/>
          <w:lang w:val="en-US"/>
        </w:rPr>
        <w:t>Holdsworth 1922, 11-12</w:t>
      </w:r>
      <w:r w:rsidRPr="00471AD5">
        <w:rPr>
          <w:noProof w:val="0"/>
          <w:lang w:val="en-US"/>
        </w:rPr>
        <w:fldChar w:fldCharType="end"/>
      </w:r>
      <w:r w:rsidRPr="00471AD5">
        <w:rPr>
          <w:noProof w:val="0"/>
          <w:lang w:val="en-US"/>
        </w:rPr>
        <w:t>.</w:t>
      </w:r>
    </w:p>
  </w:footnote>
  <w:footnote w:id="110">
    <w:p w14:paraId="33F07571" w14:textId="77777777" w:rsidR="007F6DAB" w:rsidRPr="00471AD5" w:rsidRDefault="007F6DAB" w:rsidP="00AB3655">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rStyle w:val="PageNumber"/>
          <w:noProof w:val="0"/>
          <w:lang w:val="en-US"/>
        </w:rPr>
        <w:fldChar w:fldCharType="begin"/>
      </w:r>
      <w:r w:rsidRPr="00471AD5">
        <w:rPr>
          <w:rStyle w:val="PageNumber"/>
          <w:noProof w:val="0"/>
          <w:lang w:val="en-US"/>
        </w:rPr>
        <w:instrText xml:space="preserve"> ADDIN EN.CITE &lt;EndNote&gt;&lt;Cite&gt;&lt;Author&gt;Tocqueville&lt;/Author&gt;&lt;Year&gt;1866&lt;/Year&gt;&lt;RecNum&gt;20508&lt;/RecNum&gt;&lt;DisplayText&gt;Tocqueville 1866; Hall 1994, xii-xiii&lt;/DisplayText&gt;&lt;record&gt;&lt;rec-number&gt;20508&lt;/rec-number&gt;&lt;foreign-keys&gt;&lt;key app="EN" db-id="asvpwtp0b52ssfedvvhp25wjrdv5axfws0z0" timestamp="1516504499"&gt;20508&lt;/key&gt;&lt;/foreign-keys&gt;&lt;ref-type name="Book Section"&gt;5&lt;/ref-type&gt;&lt;contributors&gt;&lt;authors&gt;&lt;author&gt;Tocqueville, Alexis de&lt;/author&gt;&lt;/authors&gt;&lt;/contributors&gt;&lt;titles&gt;&lt;title&gt;L&amp;apos;Ancien Régime et la Révolution&lt;/title&gt;&lt;secondary-title&gt;Œuvres Complètes d&amp;apos;Alexis de Tocqueville&lt;/secondary-title&gt;&lt;short-title&gt;Ancien Régime&lt;/short-title&gt;&lt;/titles&gt;&lt;edition&gt;7th&lt;/edition&gt;&lt;keywords&gt;&lt;keyword&gt;France History Revolution, 1789-1799 Causes.&lt;/keyword&gt;&lt;/keywords&gt;&lt;dates&gt;&lt;year&gt;1866&lt;/year&gt;&lt;/dates&gt;&lt;pub-location&gt;Paris&lt;/pub-location&gt;&lt;publisher&gt;Michel Lévy&lt;/publisher&gt;&lt;urls&gt;&lt;/urls&gt;&lt;/record&gt;&lt;/Cite&gt;&lt;Cite&gt;&lt;Author&gt;Hall&lt;/Author&gt;&lt;Year&gt;1994&lt;/Year&gt;&lt;RecNum&gt;6392&lt;/RecNum&gt;&lt;Pages&gt;xii-xiii&lt;/Pages&gt;&lt;record&gt;&lt;rec-number&gt;6392&lt;/rec-number&gt;&lt;foreign-keys&gt;&lt;key app="EN" db-id="asvpwtp0b52ssfedvvhp25wjrdv5axfws0z0" timestamp="1355174710"&gt;6392&lt;/key&gt;&lt;/foreign-keys&gt;&lt;ref-type name="Book"&gt;6&lt;/ref-type&gt;&lt;contributors&gt;&lt;authors&gt;&lt;author&gt;Hall, John A.&lt;/author&gt;&lt;/authors&gt;&lt;/contributors&gt;&lt;titles&gt;&lt;title&gt;Coercion and consent: studies on the modern state&lt;/title&gt;&lt;/titles&gt;&lt;pages&gt;xvi, 223 p.&lt;/pages&gt;&lt;keywords&gt;&lt;keyword&gt;State, The.&lt;/keyword&gt;&lt;/keywords&gt;&lt;dates&gt;&lt;year&gt;1994&lt;/year&gt;&lt;/dates&gt;&lt;pub-location&gt;Cambridge&lt;/pub-location&gt;&lt;publisher&gt;Polity Press&lt;/publisher&gt;&lt;isbn&gt;0745611958 (pbk. alk. paper)&amp;#xD;074561194X&lt;/isbn&gt;&lt;accession-num&gt;1597071&lt;/accession-num&gt;&lt;call-num&gt;Jefferson or Adams Building Reading Rooms JC325; .H25 1994&lt;/call-num&gt;&lt;urls&gt;&lt;/urls&gt;&lt;/record&gt;&lt;/Cite&gt;&lt;/EndNote&gt;</w:instrText>
      </w:r>
      <w:r w:rsidRPr="00471AD5">
        <w:rPr>
          <w:rStyle w:val="PageNumber"/>
          <w:noProof w:val="0"/>
          <w:lang w:val="en-US"/>
        </w:rPr>
        <w:fldChar w:fldCharType="separate"/>
      </w:r>
      <w:r w:rsidRPr="00471AD5">
        <w:rPr>
          <w:rStyle w:val="PageNumber"/>
          <w:noProof w:val="0"/>
          <w:lang w:val="en-US"/>
        </w:rPr>
        <w:t>Tocqueville 1866; Hall 1994, xii-xiii</w:t>
      </w:r>
      <w:r w:rsidRPr="00471AD5">
        <w:rPr>
          <w:rStyle w:val="PageNumber"/>
          <w:noProof w:val="0"/>
          <w:lang w:val="en-US"/>
        </w:rPr>
        <w:fldChar w:fldCharType="end"/>
      </w:r>
      <w:r w:rsidRPr="00471AD5">
        <w:rPr>
          <w:rStyle w:val="PageNumber"/>
          <w:noProof w:val="0"/>
          <w:lang w:val="en-US"/>
        </w:rPr>
        <w:t>.</w:t>
      </w:r>
    </w:p>
  </w:footnote>
  <w:footnote w:id="111">
    <w:p w14:paraId="2AD64386" w14:textId="69CBE51F" w:rsidR="007F6DAB" w:rsidRPr="00471AD5" w:rsidRDefault="007F6DAB" w:rsidP="00AB3655">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0039089A">
        <w:rPr>
          <w:noProof w:val="0"/>
          <w:lang w:val="en-US"/>
        </w:rPr>
        <w:instrText xml:space="preserve"> ADDIN EN.CITE &lt;EndNote&gt;&lt;Cite&gt;&lt;Author&gt;Mann&lt;/Author&gt;&lt;Year&gt;1984&lt;/Year&gt;&lt;RecNum&gt;10883&lt;/RecNum&gt;&lt;DisplayText&gt;Mann 1984, 2008&lt;/DisplayText&gt;&lt;record&gt;&lt;rec-number&gt;10883&lt;/rec-number&gt;&lt;foreign-keys&gt;&lt;key app="EN" db-id="asvpwtp0b52ssfedvvhp25wjrdv5axfws0z0" timestamp="1418011223"&gt;10883&lt;/key&gt;&lt;/foreign-keys&gt;&lt;ref-type name="Journal Article"&gt;17&lt;/ref-type&gt;&lt;contributors&gt;&lt;authors&gt;&lt;author&gt;Mann, Michael&lt;/author&gt;&lt;/authors&gt;&lt;/contributors&gt;&lt;titles&gt;&lt;title&gt;The autonomous power of the state&lt;/title&gt;&lt;secondary-title&gt;Archives Européennes de Sociologie&lt;/secondary-title&gt;&lt;/titles&gt;&lt;periodical&gt;&lt;full-title&gt;Archives Européennes de Sociologie&lt;/full-title&gt;&lt;/periodical&gt;&lt;pages&gt;185-213&lt;/pages&gt;&lt;volume&gt;XXV&lt;/volume&gt;&lt;number&gt;2&lt;/number&gt;&lt;keywords&gt;&lt;keyword&gt;Social history&lt;/keyword&gt;&lt;keyword&gt;Power (Social sciences)&lt;/keyword&gt;&lt;/keywords&gt;&lt;dates&gt;&lt;year&gt;1984&lt;/year&gt;&lt;/dates&gt;&lt;urls&gt;&lt;/urls&gt;&lt;/record&gt;&lt;/Cite&gt;&lt;Cite ExcludeAuth="1"&gt;&lt;Author&gt;Mann&lt;/Author&gt;&lt;Year&gt;2008&lt;/Year&gt;&lt;RecNum&gt;6999&lt;/RecNum&gt;&lt;record&gt;&lt;rec-number&gt;6999&lt;/rec-number&gt;&lt;foreign-keys&gt;&lt;key app="EN" db-id="asvpwtp0b52ssfedvvhp25wjrdv5axfws0z0" timestamp="1363047117"&gt;6999&lt;/key&gt;&lt;/foreign-keys&gt;&lt;ref-type name="Journal Article"&gt;17&lt;/ref-type&gt;&lt;contributors&gt;&lt;authors&gt;&lt;author&gt;Mann, Michael&lt;/author&gt;&lt;/authors&gt;&lt;/contributors&gt;&lt;titles&gt;&lt;title&gt;Infrastructural Power Revisited&lt;/title&gt;&lt;secondary-title&gt;Studies in Comparative International Development&lt;/secondary-title&gt;&lt;alt-title&gt;St Comp Int Dev&lt;/alt-title&gt;&lt;/titles&gt;&lt;periodical&gt;&lt;full-title&gt;Studies in Comparative International Development&lt;/full-title&gt;&lt;/periodical&gt;&lt;pages&gt;355-365&lt;/pages&gt;&lt;volume&gt;43&lt;/volume&gt;&lt;number&gt;3-4&lt;/number&gt;&lt;keywords&gt;&lt;keyword&gt;Infrastructural power&lt;/keyword&gt;&lt;keyword&gt;Territory&lt;/keyword&gt;&lt;keyword&gt;Relations&lt;/keyword&gt;&lt;/keywords&gt;&lt;dates&gt;&lt;year&gt;2008&lt;/year&gt;&lt;pub-dates&gt;&lt;date&gt;2008/12/01&lt;/date&gt;&lt;/pub-dates&gt;&lt;/dates&gt;&lt;publisher&gt;Springer-Verlag&lt;/publisher&gt;&lt;isbn&gt;0039-3606&lt;/isbn&gt;&lt;urls&gt;&lt;related-urls&gt;&lt;url&gt;http://dx.doi.org/10.1007/s12116-008-9027-7&lt;/url&gt;&lt;/related-urls&gt;&lt;/urls&gt;&lt;electronic-resource-num&gt;10.1007/s12116-008-9027-7&lt;/electronic-resource-num&gt;&lt;language&gt;English&lt;/language&gt;&lt;/record&gt;&lt;/Cite&gt;&lt;/EndNote&gt;</w:instrText>
      </w:r>
      <w:r w:rsidRPr="00471AD5">
        <w:rPr>
          <w:noProof w:val="0"/>
          <w:lang w:val="en-US"/>
        </w:rPr>
        <w:fldChar w:fldCharType="separate"/>
      </w:r>
      <w:r w:rsidR="0039089A">
        <w:rPr>
          <w:lang w:val="en-US"/>
        </w:rPr>
        <w:t>Mann 1984, 2008</w:t>
      </w:r>
      <w:r w:rsidRPr="00471AD5">
        <w:rPr>
          <w:noProof w:val="0"/>
          <w:lang w:val="en-US"/>
        </w:rPr>
        <w:fldChar w:fldCharType="end"/>
      </w:r>
      <w:r w:rsidRPr="00471AD5">
        <w:rPr>
          <w:noProof w:val="0"/>
          <w:lang w:val="en-US"/>
        </w:rPr>
        <w:t>.</w:t>
      </w:r>
    </w:p>
  </w:footnote>
  <w:footnote w:id="112">
    <w:p w14:paraId="78E92C7D" w14:textId="77777777" w:rsidR="007F6DAB" w:rsidRPr="00471AD5" w:rsidRDefault="007F6DAB" w:rsidP="00AB3655">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rStyle w:val="PageNumber"/>
          <w:noProof w:val="0"/>
          <w:lang w:val="en-US"/>
        </w:rPr>
        <w:t xml:space="preserve">Hall </w:t>
      </w:r>
      <w:r w:rsidRPr="00471AD5">
        <w:rPr>
          <w:rStyle w:val="PageNumber"/>
          <w:noProof w:val="0"/>
          <w:lang w:val="en-US"/>
        </w:rPr>
        <w:fldChar w:fldCharType="begin"/>
      </w:r>
      <w:r w:rsidRPr="00471AD5">
        <w:rPr>
          <w:rStyle w:val="PageNumber"/>
          <w:noProof w:val="0"/>
          <w:lang w:val="en-US"/>
        </w:rPr>
        <w:instrText xml:space="preserve"> ADDIN EN.CITE &lt;EndNote&gt;&lt;Cite ExcludeAuth="1"&gt;&lt;Author&gt;Hall&lt;/Author&gt;&lt;Year&gt;1994&lt;/Year&gt;&lt;RecNum&gt;6392&lt;/RecNum&gt;&lt;Pages&gt;xiii&lt;/Pages&gt;&lt;DisplayText&gt;1994, xiii&lt;/DisplayText&gt;&lt;record&gt;&lt;rec-number&gt;6392&lt;/rec-number&gt;&lt;foreign-keys&gt;&lt;key app="EN" db-id="asvpwtp0b52ssfedvvhp25wjrdv5axfws0z0" timestamp="1355174710"&gt;6392&lt;/key&gt;&lt;/foreign-keys&gt;&lt;ref-type name="Book"&gt;6&lt;/ref-type&gt;&lt;contributors&gt;&lt;authors&gt;&lt;author&gt;Hall, John A.&lt;/author&gt;&lt;/authors&gt;&lt;/contributors&gt;&lt;titles&gt;&lt;title&gt;Coercion and consent: studies on the modern state&lt;/title&gt;&lt;/titles&gt;&lt;pages&gt;xvi, 223 p.&lt;/pages&gt;&lt;keywords&gt;&lt;keyword&gt;State, The.&lt;/keyword&gt;&lt;/keywords&gt;&lt;dates&gt;&lt;year&gt;1994&lt;/year&gt;&lt;/dates&gt;&lt;pub-location&gt;Cambridge&lt;/pub-location&gt;&lt;publisher&gt;Polity Press&lt;/publisher&gt;&lt;isbn&gt;0745611958 (pbk. alk. paper)&amp;#xD;074561194X&lt;/isbn&gt;&lt;accession-num&gt;1597071&lt;/accession-num&gt;&lt;call-num&gt;Jefferson or Adams Building Reading Rooms JC325; .H25 1994&lt;/call-num&gt;&lt;urls&gt;&lt;/urls&gt;&lt;/record&gt;&lt;/Cite&gt;&lt;/EndNote&gt;</w:instrText>
      </w:r>
      <w:r w:rsidRPr="00471AD5">
        <w:rPr>
          <w:rStyle w:val="PageNumber"/>
          <w:noProof w:val="0"/>
          <w:lang w:val="en-US"/>
        </w:rPr>
        <w:fldChar w:fldCharType="separate"/>
      </w:r>
      <w:r w:rsidRPr="00471AD5">
        <w:rPr>
          <w:rStyle w:val="PageNumber"/>
          <w:noProof w:val="0"/>
          <w:lang w:val="en-US"/>
        </w:rPr>
        <w:t>1994, xiii</w:t>
      </w:r>
      <w:r w:rsidRPr="00471AD5">
        <w:rPr>
          <w:rStyle w:val="PageNumber"/>
          <w:noProof w:val="0"/>
          <w:lang w:val="en-US"/>
        </w:rPr>
        <w:fldChar w:fldCharType="end"/>
      </w:r>
      <w:r w:rsidRPr="00471AD5">
        <w:rPr>
          <w:rStyle w:val="PageNumber"/>
          <w:noProof w:val="0"/>
          <w:lang w:val="en-US"/>
        </w:rPr>
        <w:t xml:space="preserve"> on the twentieth century collapse of totalitarian regimes. </w:t>
      </w:r>
    </w:p>
  </w:footnote>
  <w:footnote w:id="113">
    <w:p w14:paraId="1D1681C9"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Mahoney&lt;/Author&gt;&lt;Year&gt;2000&lt;/Year&gt;&lt;RecNum&gt;587&lt;/RecNum&gt;&lt;Pages&gt;397&lt;/Pages&gt;&lt;DisplayText&gt;Mahoney 2000, 397&lt;/DisplayText&gt;&lt;record&gt;&lt;rec-number&gt;587&lt;/rec-number&gt;&lt;foreign-keys&gt;&lt;key app="EN" db-id="asvpwtp0b52ssfedvvhp25wjrdv5axfws0z0" timestamp="1284924098"&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sidRPr="00471AD5">
        <w:rPr>
          <w:noProof w:val="0"/>
          <w:lang w:val="en-US"/>
        </w:rPr>
        <w:fldChar w:fldCharType="separate"/>
      </w:r>
      <w:r w:rsidRPr="00471AD5">
        <w:rPr>
          <w:noProof w:val="0"/>
          <w:lang w:val="en-US"/>
        </w:rPr>
        <w:t>Mahoney 2000, 397</w:t>
      </w:r>
      <w:r w:rsidRPr="00471AD5">
        <w:rPr>
          <w:noProof w:val="0"/>
          <w:lang w:val="en-US"/>
        </w:rPr>
        <w:fldChar w:fldCharType="end"/>
      </w:r>
      <w:r w:rsidRPr="00471AD5">
        <w:rPr>
          <w:noProof w:val="0"/>
          <w:lang w:val="en-US"/>
        </w:rPr>
        <w:t>.</w:t>
      </w:r>
    </w:p>
  </w:footnote>
  <w:footnote w:id="114">
    <w:p w14:paraId="037DB738"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Dion has shown this, using a simple Bayesian model of inference; </w:t>
      </w:r>
      <w:r w:rsidRPr="00471AD5">
        <w:rPr>
          <w:noProof w:val="0"/>
          <w:lang w:val="en-US"/>
        </w:rPr>
        <w:fldChar w:fldCharType="begin">
          <w:fldData xml:space="preserve">PEVuZE5vdGU+PENpdGU+PEF1dGhvcj5EaW9uPC9BdXRob3I+PFllYXI+MTk5ODwvWWVhcj48UmVj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</w:fldData>
        </w:fldChar>
      </w:r>
      <w:r w:rsidRPr="00471AD5">
        <w:rPr>
          <w:noProof w:val="0"/>
          <w:lang w:val="en-US"/>
        </w:rPr>
        <w:instrText xml:space="preserve"> ADDIN EN.CITE </w:instrText>
      </w:r>
      <w:r w:rsidRPr="00471AD5">
        <w:rPr>
          <w:noProof w:val="0"/>
          <w:lang w:val="en-US"/>
        </w:rPr>
        <w:fldChar w:fldCharType="begin">
          <w:fldData xml:space="preserve">PEVuZE5vdGU+PENpdGU+PEF1dGhvcj5EaW9uPC9BdXRob3I+PFllYXI+MTk5ODwvWWVhcj48UmVj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</w:fldData>
        </w:fldChar>
      </w:r>
      <w:r w:rsidRPr="00471AD5">
        <w:rPr>
          <w:noProof w:val="0"/>
          <w:lang w:val="en-US"/>
        </w:rPr>
        <w:instrText xml:space="preserve"> ADDIN EN.CITE.DATA </w:instrText>
      </w:r>
      <w:r w:rsidRPr="00471AD5">
        <w:rPr>
          <w:noProof w:val="0"/>
          <w:lang w:val="en-US"/>
        </w:rPr>
      </w:r>
      <w:r w:rsidRPr="00471AD5">
        <w:rPr>
          <w:noProof w:val="0"/>
          <w:lang w:val="en-US"/>
        </w:rPr>
        <w:fldChar w:fldCharType="end"/>
      </w:r>
      <w:r w:rsidRPr="00471AD5">
        <w:rPr>
          <w:noProof w:val="0"/>
          <w:lang w:val="en-US"/>
        </w:rPr>
      </w:r>
      <w:r w:rsidRPr="00471AD5">
        <w:rPr>
          <w:noProof w:val="0"/>
          <w:lang w:val="en-US"/>
        </w:rPr>
        <w:fldChar w:fldCharType="separate"/>
      </w:r>
      <w:r w:rsidRPr="00471AD5">
        <w:rPr>
          <w:noProof w:val="0"/>
          <w:lang w:val="en-US"/>
        </w:rPr>
        <w:t>Dion 1998, 135; Mahoney 2000, 395-6; Goertz 2003, 54-5</w:t>
      </w:r>
      <w:r w:rsidRPr="00471AD5">
        <w:rPr>
          <w:noProof w:val="0"/>
          <w:lang w:val="en-US"/>
        </w:rPr>
        <w:fldChar w:fldCharType="end"/>
      </w:r>
      <w:r w:rsidRPr="00471AD5">
        <w:rPr>
          <w:rFonts w:eastAsiaTheme="minorEastAsia"/>
          <w:noProof w:val="0"/>
          <w:lang w:val="en-US"/>
        </w:rPr>
        <w:t>.</w:t>
      </w:r>
    </w:p>
  </w:footnote>
  <w:footnote w:id="115">
    <w:p w14:paraId="08EA7F7E"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Gerring&lt;/Author&gt;&lt;Year&gt;2007&lt;/Year&gt;&lt;RecNum&gt;7187&lt;/RecNum&gt;&lt;Pages&gt;120-121&lt;/Pages&gt;&lt;DisplayText&gt;Gerring 2007, 120-121&lt;/DisplayText&gt;&lt;record&gt;&lt;rec-number&gt;7187&lt;/rec-number&gt;&lt;foreign-keys&gt;&lt;key app="EN" db-id="asvpwtp0b52ssfedvvhp25wjrdv5axfws0z0" timestamp="1379001762"&gt;7187&lt;/key&gt;&lt;/foreign-keys&gt;&lt;ref-type name="Book"&gt;6&lt;/ref-type&gt;&lt;contributors&gt;&lt;authors&gt;&lt;author&gt;Gerring, John&lt;/author&gt;&lt;/authors&gt;&lt;/contributors&gt;&lt;titles&gt;&lt;title&gt;&lt;style face="normal" font="default" size="100%"&gt;Case study research&lt;/style&gt;&lt;style face="normal" font="default" size="12"&gt;: &lt;/style&gt;&lt;style face="normal" font="default" size="100%"&gt;principles and practices&lt;/style&gt;&lt;/title&gt;&lt;/titles&gt;&lt;pages&gt;x, 265 p.&lt;/pages&gt;&lt;keywords&gt;&lt;keyword&gt;Social sciences Research Methodology.&lt;/keyword&gt;&lt;keyword&gt;Case method.&lt;/keyword&gt;&lt;/keywords&gt;&lt;dates&gt;&lt;year&gt;2007&lt;/year&gt;&lt;/dates&gt;&lt;pub-location&gt;New York&lt;/pub-location&gt;&lt;publisher&gt;Cambridge University Press&lt;/publisher&gt;&lt;isbn&gt;052185928X (hardback)&amp;#xD;0521676568 (pbk.)&amp;#xD;9780521676564 (pbk.)&lt;/isbn&gt;&lt;accession-num&gt;14622207&lt;/accession-num&gt;&lt;call-num&gt;Jefferson or Adams Building Reading Rooms H62; .G47 2007&amp;#xD;Jefferson or Adams Building Reading Rooms - STORED OFFSITE H62; .G47 2007&lt;/call-num&gt;&lt;urls&gt;&lt;related-urls&gt;&lt;url&gt;http://www.loc.gov/catdir/enhancements/fy0703/2006051819-d.html&lt;/url&gt;&lt;url&gt;http://www.loc.gov/catdir/enhancements/fy0703/2006051819-t.html&lt;/url&gt;&lt;url&gt;http://www.loc.gov/catdir/enhancements/fy0733/2006051819-b.html&lt;/url&gt;&lt;/related-urls&gt;&lt;/urls&gt;&lt;/record&gt;&lt;/Cite&gt;&lt;/EndNote&gt;</w:instrText>
      </w:r>
      <w:r w:rsidRPr="00471AD5">
        <w:rPr>
          <w:noProof w:val="0"/>
          <w:lang w:val="en-US"/>
        </w:rPr>
        <w:fldChar w:fldCharType="separate"/>
      </w:r>
      <w:r w:rsidRPr="00471AD5">
        <w:rPr>
          <w:noProof w:val="0"/>
          <w:lang w:val="en-US"/>
        </w:rPr>
        <w:t>Gerring 2007, 120-121</w:t>
      </w:r>
      <w:r w:rsidRPr="00471AD5">
        <w:rPr>
          <w:noProof w:val="0"/>
          <w:lang w:val="en-US"/>
        </w:rPr>
        <w:fldChar w:fldCharType="end"/>
      </w:r>
      <w:r w:rsidRPr="00471AD5">
        <w:rPr>
          <w:noProof w:val="0"/>
          <w:lang w:val="en-US"/>
        </w:rPr>
        <w:t>.</w:t>
      </w:r>
    </w:p>
  </w:footnote>
  <w:footnote w:id="116">
    <w:p w14:paraId="2729B554"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George&lt;/Author&gt;&lt;Year&gt;2005&lt;/Year&gt;&lt;RecNum&gt;7196&lt;/RecNum&gt;&lt;Pages&gt;181-204&lt;/Pages&gt;&lt;DisplayText&gt;George and Bennett 2005, 181-204&lt;/DisplayText&gt;&lt;record&gt;&lt;rec-number&gt;7196&lt;/rec-number&gt;&lt;foreign-keys&gt;&lt;key app="EN" db-id="asvpwtp0b52ssfedvvhp25wjrdv5axfws0z0" timestamp="1379474689"&gt;7196&lt;/key&gt;&lt;/foreign-keys&gt;&lt;ref-type name="Book"&gt;6&lt;/ref-type&gt;&lt;contributors&gt;&lt;authors&gt;&lt;author&gt;George, Alexander L.&lt;/author&gt;&lt;author&gt;Bennett, Andrew&lt;/author&gt;&lt;/authors&gt;&lt;/contributors&gt;&lt;titles&gt;&lt;title&gt;Case studies and theory development in the social sciences&lt;/title&gt;&lt;secondary-title&gt;BCSIA studies in international security&lt;/secondary-title&gt;&lt;/titles&gt;&lt;pages&gt;331 p.&lt;/pages&gt;&lt;keywords&gt;&lt;keyword&gt;Social sciences Methodology.&lt;/keyword&gt;&lt;keyword&gt;Social sciences Case studies.&lt;/keyword&gt;&lt;/keywords&gt;&lt;dates&gt;&lt;year&gt;2005&lt;/year&gt;&lt;/dates&gt;&lt;pub-location&gt;Cambridge, Mass.&lt;/pub-location&gt;&lt;publisher&gt;MIT Press&lt;/publisher&gt;&lt;isbn&gt;0262072572 (alk. paper)&amp;#xD;0262572222 (pbk. alk. paper)&lt;/isbn&gt;&lt;call-num&gt;ALDERMAN CHECKEDOUT H61 .G46 2005 BOOK&lt;/call-num&gt;&lt;urls&gt;&lt;/urls&gt;&lt;/record&gt;&lt;/Cite&gt;&lt;/EndNote&gt;</w:instrText>
      </w:r>
      <w:r w:rsidRPr="00471AD5">
        <w:rPr>
          <w:noProof w:val="0"/>
          <w:lang w:val="en-US"/>
        </w:rPr>
        <w:fldChar w:fldCharType="separate"/>
      </w:r>
      <w:r w:rsidRPr="00471AD5">
        <w:rPr>
          <w:noProof w:val="0"/>
          <w:lang w:val="en-US"/>
        </w:rPr>
        <w:t>George and Bennett 2005, 181-204</w:t>
      </w:r>
      <w:r w:rsidRPr="00471AD5">
        <w:rPr>
          <w:noProof w:val="0"/>
          <w:lang w:val="en-US"/>
        </w:rPr>
        <w:fldChar w:fldCharType="end"/>
      </w:r>
      <w:r w:rsidRPr="00471AD5">
        <w:rPr>
          <w:noProof w:val="0"/>
          <w:lang w:val="en-US"/>
        </w:rPr>
        <w:t xml:space="preserve">. </w:t>
      </w:r>
    </w:p>
  </w:footnote>
  <w:footnote w:id="117">
    <w:p w14:paraId="061E25F8"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rStyle w:val="PageNumber"/>
          <w:noProof w:val="0"/>
          <w:lang w:val="en-US"/>
        </w:rPr>
        <w:fldChar w:fldCharType="begin"/>
      </w:r>
      <w:r w:rsidRPr="00471AD5">
        <w:rPr>
          <w:rStyle w:val="PageNumber"/>
          <w:noProof w:val="0"/>
          <w:lang w:val="en-US"/>
        </w:rPr>
        <w:instrText xml:space="preserve"> ADDIN EN.CITE &lt;EndNote&gt;&lt;Cite&gt;&lt;Author&gt;Mahoney&lt;/Author&gt;&lt;Year&gt;2000&lt;/Year&gt;&lt;RecNum&gt;587&lt;/RecNum&gt;&lt;Pages&gt;408-9&lt;/Pages&gt;&lt;DisplayText&gt;Mahoney 2000, 408-9&lt;/DisplayText&gt;&lt;record&gt;&lt;rec-number&gt;587&lt;/rec-number&gt;&lt;foreign-keys&gt;&lt;key app="EN" db-id="asvpwtp0b52ssfedvvhp25wjrdv5axfws0z0" timestamp="1284924098"&gt;587&lt;/key&gt;&lt;/foreign-keys&gt;&lt;ref-type name="Journal Article"&gt;17&lt;/ref-type&gt;&lt;contributors&gt;&lt;authors&gt;&lt;author&gt;Mahoney, James&lt;/author&gt;&lt;/authors&gt;&lt;/contributors&gt;&lt;titles&gt;&lt;title&gt;Strategies of Causal Inference in Small-N Analysis&lt;/title&gt;&lt;secondary-title&gt;Sociological Methods &amp;amp; Research&lt;/secondary-title&gt;&lt;/titles&gt;&lt;periodical&gt;&lt;full-title&gt;Sociological Methods &amp;amp; Research&lt;/full-title&gt;&lt;/periodical&gt;&lt;pages&gt;387-424&lt;/pages&gt;&lt;volume&gt;28&lt;/volume&gt;&lt;number&gt;4&lt;/number&gt;&lt;keywords&gt;&lt;keyword&gt;Comparative Politics&lt;/keyword&gt;&lt;/keywords&gt;&lt;dates&gt;&lt;year&gt;2000&lt;/year&gt;&lt;pub-dates&gt;&lt;date&gt;May&lt;/date&gt;&lt;/pub-dates&gt;&lt;/dates&gt;&lt;label&gt;Methods&lt;/label&gt;&lt;urls&gt;&lt;related-urls&gt;&lt;url&gt;http://smr.sagepub.com/content/28/4/387.full.pdf+html&lt;/url&gt;&lt;/related-urls&gt;&lt;/urls&gt;&lt;/record&gt;&lt;/Cite&gt;&lt;/EndNote&gt;</w:instrText>
      </w:r>
      <w:r w:rsidRPr="00471AD5">
        <w:rPr>
          <w:rStyle w:val="PageNumber"/>
          <w:noProof w:val="0"/>
          <w:lang w:val="en-US"/>
        </w:rPr>
        <w:fldChar w:fldCharType="separate"/>
      </w:r>
      <w:r w:rsidRPr="00471AD5">
        <w:rPr>
          <w:rStyle w:val="PageNumber"/>
          <w:noProof w:val="0"/>
          <w:lang w:val="en-US"/>
        </w:rPr>
        <w:t>Mahoney 2000, 408-9</w:t>
      </w:r>
      <w:r w:rsidRPr="00471AD5">
        <w:rPr>
          <w:rStyle w:val="PageNumber"/>
          <w:noProof w:val="0"/>
          <w:lang w:val="en-US"/>
        </w:rPr>
        <w:fldChar w:fldCharType="end"/>
      </w:r>
      <w:r w:rsidRPr="00471AD5">
        <w:rPr>
          <w:rStyle w:val="PageNumber"/>
          <w:noProof w:val="0"/>
          <w:lang w:val="en-US"/>
        </w:rPr>
        <w:t xml:space="preserve"> advises against combining ordinal and nominal comparisons but only because of the problems in affirming necessary and sufficient conditions jointly. Given the focus on necessary conditions, this analysis is less bound by this restriction.</w:t>
      </w:r>
    </w:p>
  </w:footnote>
  <w:footnote w:id="118">
    <w:p w14:paraId="4DA35563"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rStyle w:val="PageNumber"/>
          <w:noProof w:val="0"/>
          <w:lang w:val="en-US"/>
        </w:rPr>
        <w:fldChar w:fldCharType="begin"/>
      </w:r>
      <w:r w:rsidRPr="00471AD5">
        <w:rPr>
          <w:rStyle w:val="PageNumber"/>
          <w:noProof w:val="0"/>
          <w:lang w:val="en-US"/>
        </w:rPr>
        <w:instrText xml:space="preserve"> ADDIN EN.CITE &lt;EndNote&gt;&lt;Cite&gt;&lt;Author&gt;Seawright&lt;/Author&gt;&lt;Year&gt;2002&lt;/Year&gt;&lt;RecNum&gt;6304&lt;/RecNum&gt;&lt;Pages&gt;185&lt;/Pages&gt;&lt;DisplayText&gt;Seawright 2002, 185; Braumoeller and Goertz 2000&lt;/DisplayText&gt;&lt;record&gt;&lt;rec-number&gt;6304&lt;/rec-number&gt;&lt;foreign-keys&gt;&lt;key app="EN" db-id="asvpwtp0b52ssfedvvhp25wjrdv5axfws0z0" timestamp="1354401605"&gt;6304&lt;/key&gt;&lt;/foreign-keys&gt;&lt;ref-type name="Journal Article"&gt;17&lt;/ref-type&gt;&lt;contributors&gt;&lt;authors&gt;&lt;author&gt;Seawright, Jason&lt;/author&gt;&lt;/authors&gt;&lt;/contributors&gt;&lt;titles&gt;&lt;title&gt;Testing for Necessary and/or Sufficient Causation: Which Cases Are Relevant?&lt;/title&gt;&lt;secondary-title&gt;Political Analysis&lt;/secondary-title&gt;&lt;/titles&gt;&lt;periodical&gt;&lt;full-title&gt;Political Analysis&lt;/full-title&gt;&lt;/periodical&gt;&lt;pages&gt;178-193&lt;/pages&gt;&lt;volume&gt;10&lt;/volume&gt;&lt;number&gt;2&lt;/number&gt;&lt;dates&gt;&lt;year&gt;2002&lt;/year&gt;&lt;pub-dates&gt;&lt;date&gt;May 1, 2002&lt;/date&gt;&lt;/pub-dates&gt;&lt;/dates&gt;&lt;urls&gt;&lt;related-urls&gt;&lt;url&gt;http://pan.oxfordjournals.org/content/10/2/178.abstract&lt;/url&gt;&lt;/related-urls&gt;&lt;/urls&gt;&lt;electronic-resource-num&gt;10.1093/pan/10.2.178&lt;/electronic-resource-num&gt;&lt;/record&gt;&lt;/Cite&gt;&lt;Cite&gt;&lt;Author&gt;Braumoeller&lt;/Author&gt;&lt;Year&gt;2000&lt;/Year&gt;&lt;RecNum&gt;261&lt;/RecNum&gt;&lt;record&gt;&lt;rec-number&gt;261&lt;/rec-number&gt;&lt;foreign-keys&gt;&lt;key app="EN" db-id="asvpwtp0b52ssfedvvhp25wjrdv5axfws0z0" timestamp="1284924092"&gt;261&lt;/key&gt;&lt;/foreign-keys&gt;&lt;ref-type name="Journal Article"&gt;17&lt;/ref-type&gt;&lt;contributors&gt;&lt;authors&gt;&lt;author&gt;Braumoeller, Bear F.&lt;/author&gt;&lt;author&gt;Goertz, Gary&lt;/author&gt;&lt;/authors&gt;&lt;/contributors&gt;&lt;titles&gt;&lt;title&gt;The Methodology of Necessary Conditions&lt;/title&gt;&lt;secondary-title&gt;American Journal of Political Science&lt;/secondary-title&gt;&lt;/titles&gt;&lt;periodical&gt;&lt;full-title&gt;American Journal of Political Science&lt;/full-title&gt;&lt;/periodical&gt;&lt;pages&gt;844-858&lt;/pages&gt;&lt;volume&gt;44&lt;/volume&gt;&lt;number&gt;4&lt;/number&gt;&lt;dates&gt;&lt;year&gt;2000&lt;/year&gt;&lt;pub-dates&gt;&lt;date&gt;Oct.&lt;/date&gt;&lt;/pub-dates&gt;&lt;/dates&gt;&lt;label&gt;Methods&lt;/label&gt;&lt;urls&gt;&lt;related-urls&gt;&lt;url&gt;http://links.jstor.org/sici?sici=0092-5853%28200010%2944%3A4%3C844%3ATMONC%3E2.0.CO%3B2-6 &lt;/url&gt;&lt;/related-urls&gt;&lt;/urls&gt;&lt;/record&gt;&lt;/Cite&gt;&lt;/EndNote&gt;</w:instrText>
      </w:r>
      <w:r w:rsidRPr="00471AD5">
        <w:rPr>
          <w:rStyle w:val="PageNumber"/>
          <w:noProof w:val="0"/>
          <w:lang w:val="en-US"/>
        </w:rPr>
        <w:fldChar w:fldCharType="separate"/>
      </w:r>
      <w:r w:rsidRPr="00471AD5">
        <w:rPr>
          <w:rStyle w:val="PageNumber"/>
          <w:noProof w:val="0"/>
          <w:lang w:val="en-US"/>
        </w:rPr>
        <w:t>Seawright 2002, 185; Braumoeller and Goertz 2000</w:t>
      </w:r>
      <w:r w:rsidRPr="00471AD5">
        <w:rPr>
          <w:rStyle w:val="PageNumber"/>
          <w:noProof w:val="0"/>
          <w:lang w:val="en-US"/>
        </w:rPr>
        <w:fldChar w:fldCharType="end"/>
      </w:r>
      <w:r w:rsidRPr="00471AD5">
        <w:rPr>
          <w:rStyle w:val="PageNumber"/>
          <w:noProof w:val="0"/>
          <w:lang w:val="en-US"/>
        </w:rPr>
        <w:t>.</w:t>
      </w:r>
    </w:p>
  </w:footnote>
  <w:footnote w:id="119">
    <w:p w14:paraId="0E0F9CF2"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Hendrix&lt;/Author&gt;&lt;Year&gt;2010&lt;/Year&gt;&lt;RecNum&gt;7120&lt;/RecNum&gt;&lt;DisplayText&gt;Hendrix 2010; Besley and Persson 2009&lt;/DisplayText&gt;&lt;record&gt;&lt;rec-number&gt;7120&lt;/rec-number&gt;&lt;foreign-keys&gt;&lt;key app="EN" db-id="asvpwtp0b52ssfedvvhp25wjrdv5axfws0z0" timestamp="1374785864"&gt;7120&lt;/key&gt;&lt;/foreign-keys&gt;&lt;ref-type name="Journal Article"&gt;17&lt;/ref-type&gt;&lt;contributors&gt;&lt;authors&gt;&lt;author&gt;Hendrix, Cullen S.&lt;/author&gt;&lt;/authors&gt;&lt;/contributors&gt;&lt;titles&gt;&lt;title&gt;Measuring state capacity: Theoretical and empirical implications for the study of civil conflict&lt;/title&gt;&lt;secondary-title&gt;Journal of Peace Research&lt;/secondary-title&gt;&lt;/titles&gt;&lt;periodical&gt;&lt;full-title&gt;Journal of Peace Research&lt;/full-title&gt;&lt;/periodical&gt;&lt;pages&gt;273-285&lt;/pages&gt;&lt;volume&gt;47&lt;/volume&gt;&lt;number&gt;3&lt;/number&gt;&lt;dates&gt;&lt;year&gt;2010&lt;/year&gt;&lt;pub-dates&gt;&lt;date&gt;May 1, 2010&lt;/date&gt;&lt;/pub-dates&gt;&lt;/dates&gt;&lt;urls&gt;&lt;related-urls&gt;&lt;url&gt;http://jpr.sagepub.com/content/47/3/273.abstract&lt;/url&gt;&lt;/related-urls&gt;&lt;/urls&gt;&lt;electronic-resource-num&gt;10.1177/0022343310361838&lt;/electronic-resource-num&gt;&lt;/record&gt;&lt;/Cite&gt;&lt;Cite&gt;&lt;Author&gt;Besley&lt;/Author&gt;&lt;Year&gt;2009&lt;/Year&gt;&lt;RecNum&gt;1192&lt;/RecNum&gt;&lt;record&gt;&lt;rec-number&gt;1192&lt;/rec-number&gt;&lt;foreign-keys&gt;&lt;key app="EN" db-id="asvpwtp0b52ssfedvvhp25wjrdv5axfws0z0" timestamp="1296694960"&gt;1192&lt;/key&gt;&lt;/foreign-keys&gt;&lt;ref-type name="Journal Article"&gt;17&lt;/ref-type&gt;&lt;contributors&gt;&lt;authors&gt;&lt;author&gt;Besley, Timothy&lt;/author&gt;&lt;author&gt;Persson, Torsten&lt;/author&gt;&lt;/authors&gt;&lt;/contributors&gt;&lt;titles&gt;&lt;title&gt;The Origins of State Capacity: Property Rights, Taxation, and Politics&lt;/title&gt;&lt;secondary-title&gt;American Economic Review&lt;/secondary-title&gt;&lt;/titles&gt;&lt;periodical&gt;&lt;full-title&gt;American Economic Review&lt;/full-title&gt;&lt;/periodical&gt;&lt;pages&gt;1218-44&lt;/pages&gt;&lt;volume&gt;99&lt;/volume&gt;&lt;number&gt;4&lt;/number&gt;&lt;dates&gt;&lt;year&gt;2009&lt;/year&gt;&lt;/dates&gt;&lt;label&gt;State&lt;/label&gt;&lt;urls&gt;&lt;related-urls&gt;&lt;url&gt;http://www.aeaweb.org/articles.php?doi=10.1257/aer.99.4.1218&lt;/url&gt;&lt;/related-urls&gt;&lt;/urls&gt;&lt;electronic-resource-num&gt;doi: 10.1257/aer.99.4.1218&lt;/electronic-resource-num&gt;&lt;/record&gt;&lt;/Cite&gt;&lt;/EndNote&gt;</w:instrText>
      </w:r>
      <w:r w:rsidRPr="00471AD5">
        <w:rPr>
          <w:noProof w:val="0"/>
          <w:lang w:val="en-US"/>
        </w:rPr>
        <w:fldChar w:fldCharType="separate"/>
      </w:r>
      <w:r w:rsidRPr="00471AD5">
        <w:rPr>
          <w:noProof w:val="0"/>
          <w:lang w:val="en-US"/>
        </w:rPr>
        <w:t>Hendrix 2010; Besley and Persson 2009</w:t>
      </w:r>
      <w:r w:rsidRPr="00471AD5">
        <w:rPr>
          <w:noProof w:val="0"/>
          <w:lang w:val="en-US"/>
        </w:rPr>
        <w:fldChar w:fldCharType="end"/>
      </w:r>
      <w:r w:rsidRPr="00471AD5">
        <w:rPr>
          <w:noProof w:val="0"/>
          <w:lang w:val="en-US"/>
        </w:rPr>
        <w:t>.</w:t>
      </w:r>
    </w:p>
  </w:footnote>
  <w:footnote w:id="120">
    <w:p w14:paraId="0804AB90" w14:textId="77777777" w:rsidR="007F6DAB" w:rsidRPr="00471AD5" w:rsidRDefault="007F6DAB" w:rsidP="000D0B3C">
      <w:pPr>
        <w:pStyle w:val="FootnoteText"/>
        <w:rPr>
          <w:noProof w:val="0"/>
          <w:lang w:val="en-US"/>
        </w:rPr>
      </w:pPr>
      <w:r w:rsidRPr="00471AD5">
        <w:rPr>
          <w:rStyle w:val="FootnoteReference"/>
          <w:noProof w:val="0"/>
          <w:lang w:val="en-US"/>
        </w:rPr>
        <w:footnoteRef/>
      </w:r>
      <w:r w:rsidRPr="00471AD5">
        <w:rPr>
          <w:noProof w:val="0"/>
          <w:lang w:val="en-US"/>
        </w:rPr>
        <w:t xml:space="preserve"> </w:t>
      </w:r>
      <w:r w:rsidRPr="00471AD5">
        <w:rPr>
          <w:noProof w:val="0"/>
          <w:lang w:val="en-US"/>
        </w:rPr>
        <w:fldChar w:fldCharType="begin"/>
      </w:r>
      <w:r w:rsidRPr="00471AD5">
        <w:rPr>
          <w:noProof w:val="0"/>
          <w:lang w:val="en-US"/>
        </w:rPr>
        <w:instrText xml:space="preserve"> ADDIN EN.CITE &lt;EndNote&gt;&lt;Cite&gt;&lt;Author&gt;Marongiu&lt;/Author&gt;&lt;Year&gt;1968&lt;/Year&gt;&lt;RecNum&gt;252&lt;/RecNum&gt;&lt;DisplayText&gt;Marongiu 1968&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rsidRPr="00471AD5">
        <w:rPr>
          <w:noProof w:val="0"/>
          <w:lang w:val="en-US"/>
        </w:rPr>
        <w:fldChar w:fldCharType="separate"/>
      </w:r>
      <w:r w:rsidRPr="00471AD5">
        <w:rPr>
          <w:noProof w:val="0"/>
          <w:lang w:val="en-US"/>
        </w:rPr>
        <w:t>Marongiu 1968</w:t>
      </w:r>
      <w:r w:rsidRPr="00471AD5">
        <w:rPr>
          <w:noProof w:val="0"/>
          <w:lang w:val="en-US"/>
        </w:rPr>
        <w:fldChar w:fldCharType="end"/>
      </w:r>
      <w:r w:rsidRPr="00471AD5">
        <w:rPr>
          <w:noProof w:val="0"/>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825EF7C2"/>
    <w:lvl w:ilvl="0">
      <w:start w:val="1"/>
      <w:numFmt w:val="decimal"/>
      <w:pStyle w:val="MessageHeader"/>
      <w:lvlText w:val="%1."/>
      <w:lvlJc w:val="left"/>
      <w:pPr>
        <w:tabs>
          <w:tab w:val="num" w:pos="1080"/>
        </w:tabs>
        <w:ind w:left="1080" w:hanging="360"/>
      </w:pPr>
    </w:lvl>
  </w:abstractNum>
  <w:abstractNum w:abstractNumId="1" w15:restartNumberingAfterBreak="0">
    <w:nsid w:val="FFFFFF7F"/>
    <w:multiLevelType w:val="singleLevel"/>
    <w:tmpl w:val="A4AABE4C"/>
    <w:lvl w:ilvl="0">
      <w:start w:val="1"/>
      <w:numFmt w:val="decimal"/>
      <w:pStyle w:val="MacroText"/>
      <w:lvlText w:val="%1."/>
      <w:lvlJc w:val="left"/>
      <w:pPr>
        <w:tabs>
          <w:tab w:val="num" w:pos="720"/>
        </w:tabs>
        <w:ind w:left="720" w:hanging="360"/>
      </w:pPr>
    </w:lvl>
  </w:abstractNum>
  <w:abstractNum w:abstractNumId="2" w15:restartNumberingAfterBreak="0">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B18238A0"/>
    <w:lvl w:ilvl="0">
      <w:start w:val="1"/>
      <w:numFmt w:val="bullet"/>
      <w:pStyle w:val="ListNumber3"/>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3DDEBB66"/>
    <w:lvl w:ilvl="0">
      <w:start w:val="1"/>
      <w:numFmt w:val="bullet"/>
      <w:pStyle w:val="ListNumber2"/>
      <w:lvlText w:val=""/>
      <w:lvlJc w:val="left"/>
      <w:pPr>
        <w:tabs>
          <w:tab w:val="num" w:pos="1080"/>
        </w:tabs>
        <w:ind w:left="1080" w:hanging="360"/>
      </w:pPr>
      <w:rPr>
        <w:rFonts w:ascii="Symbol" w:hAnsi="Symbol" w:hint="default"/>
      </w:rPr>
    </w:lvl>
  </w:abstractNum>
  <w:abstractNum w:abstractNumId="5" w15:restartNumberingAfterBreak="0">
    <w:nsid w:val="FFFFFF83"/>
    <w:multiLevelType w:val="singleLevel"/>
    <w:tmpl w:val="5B60EA28"/>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15:restartNumberingAfterBreak="0">
    <w:nsid w:val="FFFFFF89"/>
    <w:multiLevelType w:val="singleLevel"/>
    <w:tmpl w:val="351490A4"/>
    <w:lvl w:ilvl="0">
      <w:start w:val="1"/>
      <w:numFmt w:val="bullet"/>
      <w:pStyle w:val="ListBullet"/>
      <w:lvlText w:val=""/>
      <w:lvlJc w:val="left"/>
      <w:pPr>
        <w:tabs>
          <w:tab w:val="num" w:pos="360"/>
        </w:tabs>
        <w:ind w:left="360" w:hanging="360"/>
      </w:pPr>
      <w:rPr>
        <w:rFonts w:ascii="Symbol" w:hAnsi="Symbol" w:hint="default"/>
      </w:rPr>
    </w:lvl>
  </w:abstractNum>
  <w:abstractNum w:abstractNumId="7" w15:restartNumberingAfterBreak="0">
    <w:nsid w:val="022C0EC8"/>
    <w:multiLevelType w:val="hybridMultilevel"/>
    <w:tmpl w:val="18F6E49C"/>
    <w:lvl w:ilvl="0" w:tplc="AFD058EA">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C0305A4"/>
    <w:multiLevelType w:val="hybridMultilevel"/>
    <w:tmpl w:val="826045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7A14C4"/>
    <w:multiLevelType w:val="hybridMultilevel"/>
    <w:tmpl w:val="CED096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30E2EE7"/>
    <w:multiLevelType w:val="hybridMultilevel"/>
    <w:tmpl w:val="D35AB5F6"/>
    <w:lvl w:ilvl="0" w:tplc="32D0C8F0">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5010A2F"/>
    <w:multiLevelType w:val="hybridMultilevel"/>
    <w:tmpl w:val="8B247A7C"/>
    <w:lvl w:ilvl="0" w:tplc="3FB2DE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8837F7B"/>
    <w:multiLevelType w:val="hybridMultilevel"/>
    <w:tmpl w:val="F9D88B62"/>
    <w:lvl w:ilvl="0" w:tplc="0A360DCE">
      <w:start w:val="1"/>
      <w:numFmt w:val="lowerRoman"/>
      <w:lvlText w:val="%1."/>
      <w:lvlJc w:val="left"/>
      <w:pPr>
        <w:ind w:left="1584" w:hanging="72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13" w15:restartNumberingAfterBreak="0">
    <w:nsid w:val="1F665111"/>
    <w:multiLevelType w:val="hybridMultilevel"/>
    <w:tmpl w:val="F3D254FE"/>
    <w:lvl w:ilvl="0" w:tplc="06B813D0">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AD6E58"/>
    <w:multiLevelType w:val="multilevel"/>
    <w:tmpl w:val="F92244D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7A239C4"/>
    <w:multiLevelType w:val="hybridMultilevel"/>
    <w:tmpl w:val="F6AA8E08"/>
    <w:lvl w:ilvl="0" w:tplc="4714185C">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341A5B"/>
    <w:multiLevelType w:val="multilevel"/>
    <w:tmpl w:val="D2C203D2"/>
    <w:numStyleLink w:val="MyListStyle"/>
  </w:abstractNum>
  <w:abstractNum w:abstractNumId="17" w15:restartNumberingAfterBreak="0">
    <w:nsid w:val="29293E99"/>
    <w:multiLevelType w:val="hybridMultilevel"/>
    <w:tmpl w:val="F6AA8E08"/>
    <w:lvl w:ilvl="0" w:tplc="4714185C">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B74EE2"/>
    <w:multiLevelType w:val="hybridMultilevel"/>
    <w:tmpl w:val="DB7826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2F574BBA"/>
    <w:multiLevelType w:val="hybridMultilevel"/>
    <w:tmpl w:val="8B8AC764"/>
    <w:lvl w:ilvl="0" w:tplc="4678D67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DF2614"/>
    <w:multiLevelType w:val="hybridMultilevel"/>
    <w:tmpl w:val="F0B855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5670102"/>
    <w:multiLevelType w:val="hybridMultilevel"/>
    <w:tmpl w:val="BD18B800"/>
    <w:lvl w:ilvl="0" w:tplc="04090019">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9711B5"/>
    <w:multiLevelType w:val="hybridMultilevel"/>
    <w:tmpl w:val="D38AD3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B5A3C1E"/>
    <w:multiLevelType w:val="hybridMultilevel"/>
    <w:tmpl w:val="F9D88B62"/>
    <w:lvl w:ilvl="0" w:tplc="0A360DCE">
      <w:start w:val="1"/>
      <w:numFmt w:val="lowerRoman"/>
      <w:lvlText w:val="%1."/>
      <w:lvlJc w:val="left"/>
      <w:pPr>
        <w:ind w:left="1584" w:hanging="72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4" w15:restartNumberingAfterBreak="0">
    <w:nsid w:val="40EC6F6C"/>
    <w:multiLevelType w:val="hybridMultilevel"/>
    <w:tmpl w:val="812A8656"/>
    <w:lvl w:ilvl="0" w:tplc="72E4320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0464AD"/>
    <w:multiLevelType w:val="multilevel"/>
    <w:tmpl w:val="3BF817D6"/>
    <w:lvl w:ilvl="0">
      <w:start w:val="1"/>
      <w:numFmt w:val="decimal"/>
      <w:suff w:val="space"/>
      <w:lvlText w:val="Chapter %1"/>
      <w:lvlJc w:val="left"/>
      <w:pPr>
        <w:ind w:left="0" w:firstLine="0"/>
      </w:pPr>
    </w:lvl>
    <w:lvl w:ilvl="1">
      <w:start w:val="1"/>
      <w:numFmt w:val="none"/>
      <w:pStyle w:val="TableSources"/>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6" w15:restartNumberingAfterBreak="0">
    <w:nsid w:val="4C936FA1"/>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7" w15:restartNumberingAfterBreak="0">
    <w:nsid w:val="4D795297"/>
    <w:multiLevelType w:val="hybridMultilevel"/>
    <w:tmpl w:val="58A64126"/>
    <w:lvl w:ilvl="0" w:tplc="7F10FC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F717564"/>
    <w:multiLevelType w:val="multilevel"/>
    <w:tmpl w:val="B66CF690"/>
    <w:lvl w:ilvl="0">
      <w:start w:val="1"/>
      <w:numFmt w:val="lowerRoman"/>
      <w:pStyle w:val="Heading3"/>
      <w:lvlText w:val="%1."/>
      <w:lvlJc w:val="righ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63B55F9"/>
    <w:multiLevelType w:val="hybridMultilevel"/>
    <w:tmpl w:val="FC2EFD7E"/>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7E119B7"/>
    <w:multiLevelType w:val="hybridMultilevel"/>
    <w:tmpl w:val="8B5A970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32" w15:restartNumberingAfterBreak="0">
    <w:nsid w:val="611662C7"/>
    <w:multiLevelType w:val="hybridMultilevel"/>
    <w:tmpl w:val="68087D8A"/>
    <w:lvl w:ilvl="0" w:tplc="E84075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1430CDD"/>
    <w:multiLevelType w:val="multilevel"/>
    <w:tmpl w:val="EA16FC2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2470595"/>
    <w:multiLevelType w:val="hybridMultilevel"/>
    <w:tmpl w:val="92DA4A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0C599C"/>
    <w:multiLevelType w:val="hybridMultilevel"/>
    <w:tmpl w:val="8D1E1AA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55D7235"/>
    <w:multiLevelType w:val="hybridMultilevel"/>
    <w:tmpl w:val="9976AAE0"/>
    <w:lvl w:ilvl="0" w:tplc="16FC21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7573869"/>
    <w:multiLevelType w:val="multilevel"/>
    <w:tmpl w:val="72B29A5E"/>
    <w:lvl w:ilvl="0">
      <w:start w:val="1"/>
      <w:numFmt w:val="lowerRoman"/>
      <w:lvlText w:val="%1."/>
      <w:lvlJc w:val="righ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679643C"/>
    <w:multiLevelType w:val="multilevel"/>
    <w:tmpl w:val="EFD43E72"/>
    <w:lvl w:ilvl="0">
      <w:start w:val="1"/>
      <w:numFmt w:val="lowerRoman"/>
      <w:lvlText w:val="%1."/>
      <w:lvlJc w:val="left"/>
      <w:pPr>
        <w:ind w:left="720" w:hanging="360"/>
      </w:pPr>
      <w:rPr>
        <w:rFonts w:hint="default"/>
      </w:rPr>
    </w:lvl>
    <w:lvl w:ilvl="1">
      <w:start w:val="1"/>
      <w:numFmt w:val="lowerLetter"/>
      <w:lvlText w:val="%2."/>
      <w:lvlJc w:val="left"/>
      <w:pPr>
        <w:ind w:left="1440" w:hanging="360"/>
      </w:p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89714C1"/>
    <w:multiLevelType w:val="hybridMultilevel"/>
    <w:tmpl w:val="AFA859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3"/>
  </w:num>
  <w:num w:numId="2">
    <w:abstractNumId w:val="40"/>
  </w:num>
  <w:num w:numId="3">
    <w:abstractNumId w:val="6"/>
  </w:num>
  <w:num w:numId="4">
    <w:abstractNumId w:val="5"/>
  </w:num>
  <w:num w:numId="5">
    <w:abstractNumId w:val="2"/>
  </w:num>
  <w:num w:numId="6">
    <w:abstractNumId w:val="4"/>
  </w:num>
  <w:num w:numId="7">
    <w:abstractNumId w:val="3"/>
  </w:num>
  <w:num w:numId="8">
    <w:abstractNumId w:val="10"/>
  </w:num>
  <w:num w:numId="9">
    <w:abstractNumId w:val="1"/>
  </w:num>
  <w:num w:numId="10">
    <w:abstractNumId w:val="0"/>
  </w:num>
  <w:num w:numId="11">
    <w:abstractNumId w:val="31"/>
  </w:num>
  <w:num w:numId="12">
    <w:abstractNumId w:val="25"/>
  </w:num>
  <w:num w:numId="13">
    <w:abstractNumId w:val="26"/>
  </w:num>
  <w:num w:numId="14">
    <w:abstractNumId w:val="19"/>
    <w:lvlOverride w:ilvl="0">
      <w:startOverride w:val="1"/>
    </w:lvlOverride>
  </w:num>
  <w:num w:numId="15">
    <w:abstractNumId w:val="17"/>
  </w:num>
  <w:num w:numId="16">
    <w:abstractNumId w:val="17"/>
    <w:lvlOverride w:ilvl="0">
      <w:startOverride w:val="1"/>
    </w:lvlOverride>
  </w:num>
  <w:num w:numId="17">
    <w:abstractNumId w:val="3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num>
  <w:num w:numId="19">
    <w:abstractNumId w:val="21"/>
  </w:num>
  <w:num w:numId="20">
    <w:abstractNumId w:val="8"/>
  </w:num>
  <w:num w:numId="21">
    <w:abstractNumId w:val="16"/>
  </w:num>
  <w:num w:numId="22">
    <w:abstractNumId w:val="22"/>
  </w:num>
  <w:num w:numId="23">
    <w:abstractNumId w:val="28"/>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12"/>
  </w:num>
  <w:num w:numId="27">
    <w:abstractNumId w:val="23"/>
  </w:num>
  <w:num w:numId="28">
    <w:abstractNumId w:val="39"/>
  </w:num>
  <w:num w:numId="29">
    <w:abstractNumId w:val="35"/>
  </w:num>
  <w:num w:numId="30">
    <w:abstractNumId w:val="13"/>
    <w:lvlOverride w:ilvl="0">
      <w:startOverride w:val="1"/>
    </w:lvlOverride>
  </w:num>
  <w:num w:numId="31">
    <w:abstractNumId w:val="20"/>
  </w:num>
  <w:num w:numId="32">
    <w:abstractNumId w:val="11"/>
  </w:num>
  <w:num w:numId="33">
    <w:abstractNumId w:val="32"/>
  </w:num>
  <w:num w:numId="34">
    <w:abstractNumId w:val="36"/>
  </w:num>
  <w:num w:numId="35">
    <w:abstractNumId w:val="7"/>
  </w:num>
  <w:num w:numId="36">
    <w:abstractNumId w:val="7"/>
    <w:lvlOverride w:ilvl="0">
      <w:startOverride w:val="1"/>
    </w:lvlOverride>
  </w:num>
  <w:num w:numId="37">
    <w:abstractNumId w:val="10"/>
    <w:lvlOverride w:ilvl="0">
      <w:startOverride w:val="1"/>
    </w:lvlOverride>
  </w:num>
  <w:num w:numId="38">
    <w:abstractNumId w:val="10"/>
    <w:lvlOverride w:ilvl="0">
      <w:startOverride w:val="1"/>
    </w:lvlOverride>
  </w:num>
  <w:num w:numId="39">
    <w:abstractNumId w:val="29"/>
  </w:num>
  <w:num w:numId="40">
    <w:abstractNumId w:val="38"/>
  </w:num>
  <w:num w:numId="41">
    <w:abstractNumId w:val="24"/>
  </w:num>
  <w:num w:numId="42">
    <w:abstractNumId w:val="34"/>
  </w:num>
  <w:num w:numId="43">
    <w:abstractNumId w:val="27"/>
  </w:num>
  <w:num w:numId="44">
    <w:abstractNumId w:val="30"/>
  </w:num>
  <w:num w:numId="45">
    <w:abstractNumId w:val="37"/>
  </w:num>
  <w:num w:numId="4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3&lt;/Style&gt;&lt;LeftDelim&gt;{&lt;/LeftDelim&gt;&lt;RightDelim&gt;}&lt;/RightDelim&gt;&lt;FontName&gt;Baskervill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79&lt;/item&gt;&lt;item&gt;80&lt;/item&gt;&lt;item&gt;156&lt;/item&gt;&lt;item&gt;167&lt;/item&gt;&lt;item&gt;221&lt;/item&gt;&lt;item&gt;223&lt;/item&gt;&lt;item&gt;224&lt;/item&gt;&lt;item&gt;236&lt;/item&gt;&lt;item&gt;246&lt;/item&gt;&lt;item&gt;252&lt;/item&gt;&lt;item&gt;257&lt;/item&gt;&lt;item&gt;261&lt;/item&gt;&lt;item&gt;263&lt;/item&gt;&lt;item&gt;272&lt;/item&gt;&lt;item&gt;274&lt;/item&gt;&lt;item&gt;286&lt;/item&gt;&lt;item&gt;287&lt;/item&gt;&lt;item&gt;293&lt;/item&gt;&lt;item&gt;308&lt;/item&gt;&lt;item&gt;310&lt;/item&gt;&lt;item&gt;331&lt;/item&gt;&lt;item&gt;339&lt;/item&gt;&lt;item&gt;350&lt;/item&gt;&lt;item&gt;382&lt;/item&gt;&lt;item&gt;402&lt;/item&gt;&lt;item&gt;410&lt;/item&gt;&lt;item&gt;430&lt;/item&gt;&lt;item&gt;449&lt;/item&gt;&lt;item&gt;451&lt;/item&gt;&lt;item&gt;452&lt;/item&gt;&lt;item&gt;453&lt;/item&gt;&lt;item&gt;470&lt;/item&gt;&lt;item&gt;471&lt;/item&gt;&lt;item&gt;472&lt;/item&gt;&lt;item&gt;478&lt;/item&gt;&lt;item&gt;487&lt;/item&gt;&lt;item&gt;542&lt;/item&gt;&lt;item&gt;550&lt;/item&gt;&lt;item&gt;587&lt;/item&gt;&lt;item&gt;598&lt;/item&gt;&lt;item&gt;704&lt;/item&gt;&lt;item&gt;719&lt;/item&gt;&lt;item&gt;807&lt;/item&gt;&lt;item&gt;917&lt;/item&gt;&lt;item&gt;973&lt;/item&gt;&lt;item&gt;1045&lt;/item&gt;&lt;item&gt;1046&lt;/item&gt;&lt;item&gt;1048&lt;/item&gt;&lt;item&gt;1118&lt;/item&gt;&lt;item&gt;1125&lt;/item&gt;&lt;item&gt;1192&lt;/item&gt;&lt;item&gt;1290&lt;/item&gt;&lt;item&gt;1342&lt;/item&gt;&lt;item&gt;1670&lt;/item&gt;&lt;item&gt;1682&lt;/item&gt;&lt;item&gt;2025&lt;/item&gt;&lt;item&gt;2045&lt;/item&gt;&lt;item&gt;2286&lt;/item&gt;&lt;item&gt;2299&lt;/item&gt;&lt;item&gt;2323&lt;/item&gt;&lt;item&gt;2343&lt;/item&gt;&lt;item&gt;2414&lt;/item&gt;&lt;item&gt;2418&lt;/item&gt;&lt;item&gt;2419&lt;/item&gt;&lt;item&gt;2446&lt;/item&gt;&lt;item&gt;2664&lt;/item&gt;&lt;item&gt;3001&lt;/item&gt;&lt;item&gt;3006&lt;/item&gt;&lt;item&gt;3069&lt;/item&gt;&lt;item&gt;3203&lt;/item&gt;&lt;item&gt;3265&lt;/item&gt;&lt;item&gt;3314&lt;/item&gt;&lt;item&gt;3414&lt;/item&gt;&lt;item&gt;3436&lt;/item&gt;&lt;item&gt;3503&lt;/item&gt;&lt;item&gt;3504&lt;/item&gt;&lt;item&gt;4113&lt;/item&gt;&lt;item&gt;4921&lt;/item&gt;&lt;item&gt;5260&lt;/item&gt;&lt;item&gt;5265&lt;/item&gt;&lt;item&gt;5301&lt;/item&gt;&lt;item&gt;5667&lt;/item&gt;&lt;item&gt;5938&lt;/item&gt;&lt;item&gt;6036&lt;/item&gt;&lt;item&gt;6088&lt;/item&gt;&lt;item&gt;6159&lt;/item&gt;&lt;item&gt;6255&lt;/item&gt;&lt;item&gt;6304&lt;/item&gt;&lt;item&gt;6392&lt;/item&gt;&lt;item&gt;6393&lt;/item&gt;&lt;item&gt;6420&lt;/item&gt;&lt;item&gt;6423&lt;/item&gt;&lt;item&gt;6429&lt;/item&gt;&lt;item&gt;6435&lt;/item&gt;&lt;item&gt;6442&lt;/item&gt;&lt;item&gt;6451&lt;/item&gt;&lt;item&gt;6454&lt;/item&gt;&lt;item&gt;6528&lt;/item&gt;&lt;item&gt;6599&lt;/item&gt;&lt;item&gt;6600&lt;/item&gt;&lt;item&gt;6686&lt;/item&gt;&lt;item&gt;6753&lt;/item&gt;&lt;item&gt;6814&lt;/item&gt;&lt;item&gt;6851&lt;/item&gt;&lt;item&gt;6941&lt;/item&gt;&lt;item&gt;6999&lt;/item&gt;&lt;item&gt;7094&lt;/item&gt;&lt;item&gt;7101&lt;/item&gt;&lt;item&gt;7118&lt;/item&gt;&lt;item&gt;7120&lt;/item&gt;&lt;item&gt;7158&lt;/item&gt;&lt;item&gt;7187&lt;/item&gt;&lt;item&gt;7196&lt;/item&gt;&lt;item&gt;7257&lt;/item&gt;&lt;item&gt;7262&lt;/item&gt;&lt;item&gt;7311&lt;/item&gt;&lt;item&gt;7313&lt;/item&gt;&lt;item&gt;7478&lt;/item&gt;&lt;item&gt;7903&lt;/item&gt;&lt;item&gt;8885&lt;/item&gt;&lt;item&gt;10450&lt;/item&gt;&lt;item&gt;10839&lt;/item&gt;&lt;item&gt;10883&lt;/item&gt;&lt;item&gt;10960&lt;/item&gt;&lt;item&gt;11315&lt;/item&gt;&lt;item&gt;11964&lt;/item&gt;&lt;item&gt;13112&lt;/item&gt;&lt;item&gt;19184&lt;/item&gt;&lt;item&gt;19386&lt;/item&gt;&lt;item&gt;19470&lt;/item&gt;&lt;item&gt;19679&lt;/item&gt;&lt;item&gt;19753&lt;/item&gt;&lt;item&gt;19819&lt;/item&gt;&lt;item&gt;19843&lt;/item&gt;&lt;item&gt;19873&lt;/item&gt;&lt;item&gt;19902&lt;/item&gt;&lt;item&gt;20037&lt;/item&gt;&lt;item&gt;20210&lt;/item&gt;&lt;item&gt;20255&lt;/item&gt;&lt;item&gt;20309&lt;/item&gt;&lt;item&gt;20321&lt;/item&gt;&lt;item&gt;20340&lt;/item&gt;&lt;item&gt;20457&lt;/item&gt;&lt;item&gt;20458&lt;/item&gt;&lt;item&gt;20494&lt;/item&gt;&lt;item&gt;20497&lt;/item&gt;&lt;item&gt;20501&lt;/item&gt;&lt;item&gt;20508&lt;/item&gt;&lt;item&gt;20614&lt;/item&gt;&lt;item&gt;20621&lt;/item&gt;&lt;item&gt;20649&lt;/item&gt;&lt;item&gt;20671&lt;/item&gt;&lt;item&gt;20757&lt;/item&gt;&lt;item&gt;20841&lt;/item&gt;&lt;item&gt;20854&lt;/item&gt;&lt;item&gt;20948&lt;/item&gt;&lt;item&gt;20949&lt;/item&gt;&lt;item&gt;20954&lt;/item&gt;&lt;item&gt;20963&lt;/item&gt;&lt;/record-ids&gt;&lt;/item&gt;&lt;/Libraries&gt;"/>
  </w:docVars>
  <w:rsids>
    <w:rsidRoot w:val="000726E4"/>
    <w:rsid w:val="00000B8B"/>
    <w:rsid w:val="00000F56"/>
    <w:rsid w:val="00001045"/>
    <w:rsid w:val="000011AA"/>
    <w:rsid w:val="0000164B"/>
    <w:rsid w:val="00001DF9"/>
    <w:rsid w:val="000035DF"/>
    <w:rsid w:val="00003CE3"/>
    <w:rsid w:val="00004766"/>
    <w:rsid w:val="00004A10"/>
    <w:rsid w:val="000058B2"/>
    <w:rsid w:val="00006562"/>
    <w:rsid w:val="00006BF2"/>
    <w:rsid w:val="00006D1E"/>
    <w:rsid w:val="00010042"/>
    <w:rsid w:val="00012527"/>
    <w:rsid w:val="00014205"/>
    <w:rsid w:val="00015395"/>
    <w:rsid w:val="00015D74"/>
    <w:rsid w:val="00015F05"/>
    <w:rsid w:val="0002009B"/>
    <w:rsid w:val="00020106"/>
    <w:rsid w:val="00020414"/>
    <w:rsid w:val="00023232"/>
    <w:rsid w:val="00023C98"/>
    <w:rsid w:val="00024444"/>
    <w:rsid w:val="00024C14"/>
    <w:rsid w:val="000258AC"/>
    <w:rsid w:val="00026AD3"/>
    <w:rsid w:val="00030C7F"/>
    <w:rsid w:val="0003154F"/>
    <w:rsid w:val="0003170B"/>
    <w:rsid w:val="000326DD"/>
    <w:rsid w:val="00033A91"/>
    <w:rsid w:val="00035288"/>
    <w:rsid w:val="000358BE"/>
    <w:rsid w:val="00036021"/>
    <w:rsid w:val="00036348"/>
    <w:rsid w:val="00037695"/>
    <w:rsid w:val="000376D9"/>
    <w:rsid w:val="0003783E"/>
    <w:rsid w:val="00037EE3"/>
    <w:rsid w:val="00041F02"/>
    <w:rsid w:val="000439C1"/>
    <w:rsid w:val="00044227"/>
    <w:rsid w:val="000449B2"/>
    <w:rsid w:val="0004600A"/>
    <w:rsid w:val="00046687"/>
    <w:rsid w:val="00047229"/>
    <w:rsid w:val="00051535"/>
    <w:rsid w:val="00051CBE"/>
    <w:rsid w:val="00054979"/>
    <w:rsid w:val="00055305"/>
    <w:rsid w:val="00055BC3"/>
    <w:rsid w:val="00056167"/>
    <w:rsid w:val="00062619"/>
    <w:rsid w:val="00062A14"/>
    <w:rsid w:val="000659D8"/>
    <w:rsid w:val="00065A28"/>
    <w:rsid w:val="00067B63"/>
    <w:rsid w:val="00067C75"/>
    <w:rsid w:val="000702B1"/>
    <w:rsid w:val="00070AD8"/>
    <w:rsid w:val="000713D8"/>
    <w:rsid w:val="00071F09"/>
    <w:rsid w:val="000726E4"/>
    <w:rsid w:val="0007373D"/>
    <w:rsid w:val="000748CB"/>
    <w:rsid w:val="000750E5"/>
    <w:rsid w:val="000756D8"/>
    <w:rsid w:val="0007572E"/>
    <w:rsid w:val="00077574"/>
    <w:rsid w:val="000775A2"/>
    <w:rsid w:val="00077D77"/>
    <w:rsid w:val="0008062D"/>
    <w:rsid w:val="00081814"/>
    <w:rsid w:val="00081CCF"/>
    <w:rsid w:val="000827A8"/>
    <w:rsid w:val="00082B4E"/>
    <w:rsid w:val="00082E63"/>
    <w:rsid w:val="000831FB"/>
    <w:rsid w:val="00083871"/>
    <w:rsid w:val="000857BA"/>
    <w:rsid w:val="00085B64"/>
    <w:rsid w:val="00085E12"/>
    <w:rsid w:val="000864C4"/>
    <w:rsid w:val="000877FD"/>
    <w:rsid w:val="000906C4"/>
    <w:rsid w:val="00090E00"/>
    <w:rsid w:val="000922CD"/>
    <w:rsid w:val="000947F9"/>
    <w:rsid w:val="00095966"/>
    <w:rsid w:val="000959EE"/>
    <w:rsid w:val="000974FC"/>
    <w:rsid w:val="000A00E3"/>
    <w:rsid w:val="000A01B7"/>
    <w:rsid w:val="000A0381"/>
    <w:rsid w:val="000A081B"/>
    <w:rsid w:val="000A0D7D"/>
    <w:rsid w:val="000A13FF"/>
    <w:rsid w:val="000A2733"/>
    <w:rsid w:val="000A34F0"/>
    <w:rsid w:val="000A3E8C"/>
    <w:rsid w:val="000A48FF"/>
    <w:rsid w:val="000A590E"/>
    <w:rsid w:val="000A59E0"/>
    <w:rsid w:val="000A6449"/>
    <w:rsid w:val="000A67C2"/>
    <w:rsid w:val="000A7CAD"/>
    <w:rsid w:val="000B08A6"/>
    <w:rsid w:val="000B1088"/>
    <w:rsid w:val="000B2184"/>
    <w:rsid w:val="000B2605"/>
    <w:rsid w:val="000B3047"/>
    <w:rsid w:val="000B3475"/>
    <w:rsid w:val="000B468B"/>
    <w:rsid w:val="000B48D1"/>
    <w:rsid w:val="000B56EB"/>
    <w:rsid w:val="000B5EF3"/>
    <w:rsid w:val="000B645B"/>
    <w:rsid w:val="000B710D"/>
    <w:rsid w:val="000B7A55"/>
    <w:rsid w:val="000C0668"/>
    <w:rsid w:val="000C06ED"/>
    <w:rsid w:val="000C22F7"/>
    <w:rsid w:val="000C23E4"/>
    <w:rsid w:val="000C2A31"/>
    <w:rsid w:val="000C34DF"/>
    <w:rsid w:val="000C4EB9"/>
    <w:rsid w:val="000D049B"/>
    <w:rsid w:val="000D06AB"/>
    <w:rsid w:val="000D0B3C"/>
    <w:rsid w:val="000D1D6C"/>
    <w:rsid w:val="000D1DA2"/>
    <w:rsid w:val="000D2E70"/>
    <w:rsid w:val="000D2F23"/>
    <w:rsid w:val="000D3D3F"/>
    <w:rsid w:val="000D3D76"/>
    <w:rsid w:val="000D439D"/>
    <w:rsid w:val="000D4D69"/>
    <w:rsid w:val="000D5106"/>
    <w:rsid w:val="000D52B2"/>
    <w:rsid w:val="000D539A"/>
    <w:rsid w:val="000D57F1"/>
    <w:rsid w:val="000D70ED"/>
    <w:rsid w:val="000D799B"/>
    <w:rsid w:val="000D7D6D"/>
    <w:rsid w:val="000E110A"/>
    <w:rsid w:val="000E1293"/>
    <w:rsid w:val="000E1F98"/>
    <w:rsid w:val="000E2180"/>
    <w:rsid w:val="000E24C7"/>
    <w:rsid w:val="000E418E"/>
    <w:rsid w:val="000E4AD9"/>
    <w:rsid w:val="000E6040"/>
    <w:rsid w:val="000E70A0"/>
    <w:rsid w:val="000E719E"/>
    <w:rsid w:val="000E7568"/>
    <w:rsid w:val="000F2594"/>
    <w:rsid w:val="000F2F02"/>
    <w:rsid w:val="000F333F"/>
    <w:rsid w:val="000F36CE"/>
    <w:rsid w:val="000F3A20"/>
    <w:rsid w:val="000F5369"/>
    <w:rsid w:val="000F53F6"/>
    <w:rsid w:val="000F5E24"/>
    <w:rsid w:val="000F5F23"/>
    <w:rsid w:val="000F6074"/>
    <w:rsid w:val="000F62CC"/>
    <w:rsid w:val="000F6608"/>
    <w:rsid w:val="0010019D"/>
    <w:rsid w:val="00100494"/>
    <w:rsid w:val="00101046"/>
    <w:rsid w:val="00104450"/>
    <w:rsid w:val="0010478B"/>
    <w:rsid w:val="0010697D"/>
    <w:rsid w:val="00107DA5"/>
    <w:rsid w:val="001115C7"/>
    <w:rsid w:val="001117AF"/>
    <w:rsid w:val="00111F1C"/>
    <w:rsid w:val="001128F1"/>
    <w:rsid w:val="00113556"/>
    <w:rsid w:val="00113AD0"/>
    <w:rsid w:val="0011475A"/>
    <w:rsid w:val="00114AA9"/>
    <w:rsid w:val="00114DD6"/>
    <w:rsid w:val="0011549C"/>
    <w:rsid w:val="00115A68"/>
    <w:rsid w:val="001175F2"/>
    <w:rsid w:val="00120112"/>
    <w:rsid w:val="00121421"/>
    <w:rsid w:val="00121E21"/>
    <w:rsid w:val="00123627"/>
    <w:rsid w:val="00124332"/>
    <w:rsid w:val="00124F06"/>
    <w:rsid w:val="001255A6"/>
    <w:rsid w:val="00126C66"/>
    <w:rsid w:val="00130B16"/>
    <w:rsid w:val="00130C94"/>
    <w:rsid w:val="0013181C"/>
    <w:rsid w:val="00131DFA"/>
    <w:rsid w:val="00132F13"/>
    <w:rsid w:val="00133120"/>
    <w:rsid w:val="00133A18"/>
    <w:rsid w:val="001363DE"/>
    <w:rsid w:val="001375B1"/>
    <w:rsid w:val="00141F4A"/>
    <w:rsid w:val="00142751"/>
    <w:rsid w:val="0014279D"/>
    <w:rsid w:val="00142C27"/>
    <w:rsid w:val="0014366A"/>
    <w:rsid w:val="00144283"/>
    <w:rsid w:val="0014435E"/>
    <w:rsid w:val="00144476"/>
    <w:rsid w:val="00144723"/>
    <w:rsid w:val="0014545A"/>
    <w:rsid w:val="00146F35"/>
    <w:rsid w:val="0014787E"/>
    <w:rsid w:val="0014791F"/>
    <w:rsid w:val="00150051"/>
    <w:rsid w:val="00150ED5"/>
    <w:rsid w:val="00151648"/>
    <w:rsid w:val="001520C0"/>
    <w:rsid w:val="00152527"/>
    <w:rsid w:val="00152997"/>
    <w:rsid w:val="00153ADF"/>
    <w:rsid w:val="00153EF5"/>
    <w:rsid w:val="00154905"/>
    <w:rsid w:val="001558A8"/>
    <w:rsid w:val="00161138"/>
    <w:rsid w:val="00161698"/>
    <w:rsid w:val="00163545"/>
    <w:rsid w:val="001651A7"/>
    <w:rsid w:val="00166E3F"/>
    <w:rsid w:val="001670E9"/>
    <w:rsid w:val="00170985"/>
    <w:rsid w:val="00171FE2"/>
    <w:rsid w:val="00174773"/>
    <w:rsid w:val="00174E51"/>
    <w:rsid w:val="00176011"/>
    <w:rsid w:val="001766DD"/>
    <w:rsid w:val="00176A3B"/>
    <w:rsid w:val="00180EAC"/>
    <w:rsid w:val="0018115B"/>
    <w:rsid w:val="0018129F"/>
    <w:rsid w:val="00181C25"/>
    <w:rsid w:val="0018210D"/>
    <w:rsid w:val="001822E7"/>
    <w:rsid w:val="001825C7"/>
    <w:rsid w:val="001834F6"/>
    <w:rsid w:val="001835E2"/>
    <w:rsid w:val="00185600"/>
    <w:rsid w:val="00187F71"/>
    <w:rsid w:val="001908EE"/>
    <w:rsid w:val="0019209F"/>
    <w:rsid w:val="001929B7"/>
    <w:rsid w:val="00192F1B"/>
    <w:rsid w:val="00193419"/>
    <w:rsid w:val="0019347B"/>
    <w:rsid w:val="0019380A"/>
    <w:rsid w:val="00196282"/>
    <w:rsid w:val="00196649"/>
    <w:rsid w:val="0019687C"/>
    <w:rsid w:val="00197CB0"/>
    <w:rsid w:val="00197FA8"/>
    <w:rsid w:val="00197FE8"/>
    <w:rsid w:val="001A047E"/>
    <w:rsid w:val="001A0E57"/>
    <w:rsid w:val="001A153C"/>
    <w:rsid w:val="001A177A"/>
    <w:rsid w:val="001A1C3B"/>
    <w:rsid w:val="001A289E"/>
    <w:rsid w:val="001A2D27"/>
    <w:rsid w:val="001A2D35"/>
    <w:rsid w:val="001A4A4F"/>
    <w:rsid w:val="001A4C03"/>
    <w:rsid w:val="001A701C"/>
    <w:rsid w:val="001B0628"/>
    <w:rsid w:val="001B0CE7"/>
    <w:rsid w:val="001B253A"/>
    <w:rsid w:val="001B35D4"/>
    <w:rsid w:val="001B36EB"/>
    <w:rsid w:val="001B384E"/>
    <w:rsid w:val="001B53CE"/>
    <w:rsid w:val="001B7394"/>
    <w:rsid w:val="001B798C"/>
    <w:rsid w:val="001B7DD5"/>
    <w:rsid w:val="001C1949"/>
    <w:rsid w:val="001C3604"/>
    <w:rsid w:val="001C3756"/>
    <w:rsid w:val="001C3F89"/>
    <w:rsid w:val="001C3F93"/>
    <w:rsid w:val="001C4D75"/>
    <w:rsid w:val="001C6699"/>
    <w:rsid w:val="001C6CF3"/>
    <w:rsid w:val="001C7FF5"/>
    <w:rsid w:val="001D0403"/>
    <w:rsid w:val="001D2E3F"/>
    <w:rsid w:val="001D5D9A"/>
    <w:rsid w:val="001D6127"/>
    <w:rsid w:val="001D65A7"/>
    <w:rsid w:val="001D66F2"/>
    <w:rsid w:val="001D70E6"/>
    <w:rsid w:val="001D79BF"/>
    <w:rsid w:val="001D7BB2"/>
    <w:rsid w:val="001E27BB"/>
    <w:rsid w:val="001E313B"/>
    <w:rsid w:val="001E3C9C"/>
    <w:rsid w:val="001E67BD"/>
    <w:rsid w:val="001E6B94"/>
    <w:rsid w:val="001E7E4C"/>
    <w:rsid w:val="001F0113"/>
    <w:rsid w:val="001F0792"/>
    <w:rsid w:val="001F186E"/>
    <w:rsid w:val="001F1A6C"/>
    <w:rsid w:val="001F1C18"/>
    <w:rsid w:val="001F1D3C"/>
    <w:rsid w:val="001F2201"/>
    <w:rsid w:val="001F2478"/>
    <w:rsid w:val="001F2508"/>
    <w:rsid w:val="001F2927"/>
    <w:rsid w:val="001F3312"/>
    <w:rsid w:val="001F5B29"/>
    <w:rsid w:val="001F5E87"/>
    <w:rsid w:val="001F642F"/>
    <w:rsid w:val="001F64C2"/>
    <w:rsid w:val="001F668D"/>
    <w:rsid w:val="001F6C6A"/>
    <w:rsid w:val="001F71C4"/>
    <w:rsid w:val="001F7EB5"/>
    <w:rsid w:val="0020029E"/>
    <w:rsid w:val="0020305D"/>
    <w:rsid w:val="00204168"/>
    <w:rsid w:val="002041A7"/>
    <w:rsid w:val="00204442"/>
    <w:rsid w:val="0020466E"/>
    <w:rsid w:val="00204D22"/>
    <w:rsid w:val="00205167"/>
    <w:rsid w:val="0020615B"/>
    <w:rsid w:val="0020651E"/>
    <w:rsid w:val="00206A11"/>
    <w:rsid w:val="00206D2C"/>
    <w:rsid w:val="00207805"/>
    <w:rsid w:val="00207887"/>
    <w:rsid w:val="00207A83"/>
    <w:rsid w:val="00207C28"/>
    <w:rsid w:val="00210A9E"/>
    <w:rsid w:val="00211535"/>
    <w:rsid w:val="002117B7"/>
    <w:rsid w:val="00212731"/>
    <w:rsid w:val="00212B48"/>
    <w:rsid w:val="00212C45"/>
    <w:rsid w:val="0021328F"/>
    <w:rsid w:val="002139EE"/>
    <w:rsid w:val="00214AC1"/>
    <w:rsid w:val="00216607"/>
    <w:rsid w:val="0021664A"/>
    <w:rsid w:val="002172D5"/>
    <w:rsid w:val="00217978"/>
    <w:rsid w:val="002208CC"/>
    <w:rsid w:val="002230A5"/>
    <w:rsid w:val="0022522C"/>
    <w:rsid w:val="00225872"/>
    <w:rsid w:val="00227A95"/>
    <w:rsid w:val="00230F3C"/>
    <w:rsid w:val="00231F41"/>
    <w:rsid w:val="002324CC"/>
    <w:rsid w:val="002325C8"/>
    <w:rsid w:val="00232AF5"/>
    <w:rsid w:val="00232F35"/>
    <w:rsid w:val="002332B8"/>
    <w:rsid w:val="0023338D"/>
    <w:rsid w:val="0023492E"/>
    <w:rsid w:val="00236B57"/>
    <w:rsid w:val="0023705C"/>
    <w:rsid w:val="002373D7"/>
    <w:rsid w:val="0023793B"/>
    <w:rsid w:val="0024000A"/>
    <w:rsid w:val="00241C82"/>
    <w:rsid w:val="00243CE4"/>
    <w:rsid w:val="00245CFB"/>
    <w:rsid w:val="00245FF9"/>
    <w:rsid w:val="00247110"/>
    <w:rsid w:val="00247D74"/>
    <w:rsid w:val="0025037B"/>
    <w:rsid w:val="002511CC"/>
    <w:rsid w:val="00251DA9"/>
    <w:rsid w:val="00252905"/>
    <w:rsid w:val="00253045"/>
    <w:rsid w:val="002538D1"/>
    <w:rsid w:val="00253A83"/>
    <w:rsid w:val="0025404D"/>
    <w:rsid w:val="00254A26"/>
    <w:rsid w:val="00254D49"/>
    <w:rsid w:val="00255685"/>
    <w:rsid w:val="00257D60"/>
    <w:rsid w:val="00260EFA"/>
    <w:rsid w:val="00262485"/>
    <w:rsid w:val="0026264B"/>
    <w:rsid w:val="00262DDD"/>
    <w:rsid w:val="00263290"/>
    <w:rsid w:val="0026454C"/>
    <w:rsid w:val="00264F6E"/>
    <w:rsid w:val="002660DE"/>
    <w:rsid w:val="00266469"/>
    <w:rsid w:val="0026708E"/>
    <w:rsid w:val="00267777"/>
    <w:rsid w:val="00270F02"/>
    <w:rsid w:val="002712A6"/>
    <w:rsid w:val="00271A57"/>
    <w:rsid w:val="00271C17"/>
    <w:rsid w:val="0027262D"/>
    <w:rsid w:val="00272B53"/>
    <w:rsid w:val="00273278"/>
    <w:rsid w:val="002736C5"/>
    <w:rsid w:val="002759D7"/>
    <w:rsid w:val="00275A20"/>
    <w:rsid w:val="0028051A"/>
    <w:rsid w:val="00280745"/>
    <w:rsid w:val="00280FF8"/>
    <w:rsid w:val="00281A41"/>
    <w:rsid w:val="002821E8"/>
    <w:rsid w:val="002836EB"/>
    <w:rsid w:val="00283ABA"/>
    <w:rsid w:val="00283B04"/>
    <w:rsid w:val="00283FB7"/>
    <w:rsid w:val="00285B16"/>
    <w:rsid w:val="0028725A"/>
    <w:rsid w:val="00287353"/>
    <w:rsid w:val="002911C3"/>
    <w:rsid w:val="00291F47"/>
    <w:rsid w:val="002923B6"/>
    <w:rsid w:val="00293CE4"/>
    <w:rsid w:val="00293D4B"/>
    <w:rsid w:val="002946B1"/>
    <w:rsid w:val="002947D2"/>
    <w:rsid w:val="00294B1C"/>
    <w:rsid w:val="00294CD9"/>
    <w:rsid w:val="002952E4"/>
    <w:rsid w:val="00297687"/>
    <w:rsid w:val="00297846"/>
    <w:rsid w:val="00297851"/>
    <w:rsid w:val="002A05FD"/>
    <w:rsid w:val="002A0953"/>
    <w:rsid w:val="002A0A26"/>
    <w:rsid w:val="002A0E10"/>
    <w:rsid w:val="002A14F3"/>
    <w:rsid w:val="002A1CBD"/>
    <w:rsid w:val="002A3A12"/>
    <w:rsid w:val="002A42BD"/>
    <w:rsid w:val="002A4341"/>
    <w:rsid w:val="002A48C0"/>
    <w:rsid w:val="002A546A"/>
    <w:rsid w:val="002A5A87"/>
    <w:rsid w:val="002A74A1"/>
    <w:rsid w:val="002B05CA"/>
    <w:rsid w:val="002B0C4D"/>
    <w:rsid w:val="002B1B2E"/>
    <w:rsid w:val="002B20BA"/>
    <w:rsid w:val="002B5518"/>
    <w:rsid w:val="002B5577"/>
    <w:rsid w:val="002B5B82"/>
    <w:rsid w:val="002B5CD1"/>
    <w:rsid w:val="002B724A"/>
    <w:rsid w:val="002C0EEF"/>
    <w:rsid w:val="002C10FF"/>
    <w:rsid w:val="002C251D"/>
    <w:rsid w:val="002C2A4D"/>
    <w:rsid w:val="002C2E90"/>
    <w:rsid w:val="002C34E2"/>
    <w:rsid w:val="002C569E"/>
    <w:rsid w:val="002C5AE4"/>
    <w:rsid w:val="002C631C"/>
    <w:rsid w:val="002C746F"/>
    <w:rsid w:val="002C7818"/>
    <w:rsid w:val="002D04BA"/>
    <w:rsid w:val="002D22E4"/>
    <w:rsid w:val="002D3475"/>
    <w:rsid w:val="002D3706"/>
    <w:rsid w:val="002D3A0F"/>
    <w:rsid w:val="002D3BDC"/>
    <w:rsid w:val="002D4162"/>
    <w:rsid w:val="002D421E"/>
    <w:rsid w:val="002D4E7E"/>
    <w:rsid w:val="002D5071"/>
    <w:rsid w:val="002D5FFF"/>
    <w:rsid w:val="002D671D"/>
    <w:rsid w:val="002E192B"/>
    <w:rsid w:val="002E2495"/>
    <w:rsid w:val="002E3303"/>
    <w:rsid w:val="002E3541"/>
    <w:rsid w:val="002E3BD9"/>
    <w:rsid w:val="002F06F0"/>
    <w:rsid w:val="002F17D7"/>
    <w:rsid w:val="002F2332"/>
    <w:rsid w:val="002F2401"/>
    <w:rsid w:val="002F2ABE"/>
    <w:rsid w:val="002F2C78"/>
    <w:rsid w:val="002F3814"/>
    <w:rsid w:val="002F4F70"/>
    <w:rsid w:val="002F6E6C"/>
    <w:rsid w:val="002F74BD"/>
    <w:rsid w:val="002F7747"/>
    <w:rsid w:val="003008BF"/>
    <w:rsid w:val="0030541A"/>
    <w:rsid w:val="00305813"/>
    <w:rsid w:val="00305EC5"/>
    <w:rsid w:val="00306CC3"/>
    <w:rsid w:val="0030784B"/>
    <w:rsid w:val="0031079D"/>
    <w:rsid w:val="00310A6C"/>
    <w:rsid w:val="0031101E"/>
    <w:rsid w:val="00311742"/>
    <w:rsid w:val="00312124"/>
    <w:rsid w:val="0031264C"/>
    <w:rsid w:val="00312C87"/>
    <w:rsid w:val="00313452"/>
    <w:rsid w:val="00313C86"/>
    <w:rsid w:val="00315BBB"/>
    <w:rsid w:val="0031621F"/>
    <w:rsid w:val="003173A4"/>
    <w:rsid w:val="0031748F"/>
    <w:rsid w:val="0031775F"/>
    <w:rsid w:val="00317CA2"/>
    <w:rsid w:val="00317E2E"/>
    <w:rsid w:val="00317F74"/>
    <w:rsid w:val="00317FB6"/>
    <w:rsid w:val="00321294"/>
    <w:rsid w:val="003215E9"/>
    <w:rsid w:val="003218D8"/>
    <w:rsid w:val="0032356F"/>
    <w:rsid w:val="00323639"/>
    <w:rsid w:val="0032404F"/>
    <w:rsid w:val="0032420E"/>
    <w:rsid w:val="00325B0A"/>
    <w:rsid w:val="0032600A"/>
    <w:rsid w:val="00326FEB"/>
    <w:rsid w:val="0033056E"/>
    <w:rsid w:val="0033060D"/>
    <w:rsid w:val="0033068E"/>
    <w:rsid w:val="003327EC"/>
    <w:rsid w:val="00333853"/>
    <w:rsid w:val="003339A5"/>
    <w:rsid w:val="00333CFE"/>
    <w:rsid w:val="00333EB7"/>
    <w:rsid w:val="003340ED"/>
    <w:rsid w:val="00334CCD"/>
    <w:rsid w:val="00335FEE"/>
    <w:rsid w:val="00336268"/>
    <w:rsid w:val="00336A6C"/>
    <w:rsid w:val="00336FC2"/>
    <w:rsid w:val="003378AE"/>
    <w:rsid w:val="003408FD"/>
    <w:rsid w:val="00342A30"/>
    <w:rsid w:val="00343E4D"/>
    <w:rsid w:val="00344382"/>
    <w:rsid w:val="00344B40"/>
    <w:rsid w:val="00345E36"/>
    <w:rsid w:val="00350C86"/>
    <w:rsid w:val="0035134C"/>
    <w:rsid w:val="00352152"/>
    <w:rsid w:val="00352954"/>
    <w:rsid w:val="00352D1C"/>
    <w:rsid w:val="003532DC"/>
    <w:rsid w:val="003532DF"/>
    <w:rsid w:val="00353F9E"/>
    <w:rsid w:val="003544A3"/>
    <w:rsid w:val="00354EC7"/>
    <w:rsid w:val="0035724A"/>
    <w:rsid w:val="00360530"/>
    <w:rsid w:val="0036122C"/>
    <w:rsid w:val="003653E7"/>
    <w:rsid w:val="0036757B"/>
    <w:rsid w:val="00367D9B"/>
    <w:rsid w:val="0037414D"/>
    <w:rsid w:val="0037432D"/>
    <w:rsid w:val="0037492E"/>
    <w:rsid w:val="003753E9"/>
    <w:rsid w:val="00377B69"/>
    <w:rsid w:val="003808FF"/>
    <w:rsid w:val="003836E7"/>
    <w:rsid w:val="00384D6F"/>
    <w:rsid w:val="003856E6"/>
    <w:rsid w:val="00385A1C"/>
    <w:rsid w:val="00385B4B"/>
    <w:rsid w:val="00386303"/>
    <w:rsid w:val="00386418"/>
    <w:rsid w:val="003865F4"/>
    <w:rsid w:val="0038668D"/>
    <w:rsid w:val="0039089A"/>
    <w:rsid w:val="0039091D"/>
    <w:rsid w:val="003919D1"/>
    <w:rsid w:val="00392504"/>
    <w:rsid w:val="0039280F"/>
    <w:rsid w:val="003938A4"/>
    <w:rsid w:val="00394026"/>
    <w:rsid w:val="0039456B"/>
    <w:rsid w:val="00394A16"/>
    <w:rsid w:val="00394FB7"/>
    <w:rsid w:val="0039695E"/>
    <w:rsid w:val="003974BA"/>
    <w:rsid w:val="0039750D"/>
    <w:rsid w:val="003A1C1F"/>
    <w:rsid w:val="003A2739"/>
    <w:rsid w:val="003A2939"/>
    <w:rsid w:val="003A2C64"/>
    <w:rsid w:val="003A3588"/>
    <w:rsid w:val="003A5B60"/>
    <w:rsid w:val="003A5B79"/>
    <w:rsid w:val="003A796E"/>
    <w:rsid w:val="003B0B22"/>
    <w:rsid w:val="003B18C7"/>
    <w:rsid w:val="003B2B90"/>
    <w:rsid w:val="003B3371"/>
    <w:rsid w:val="003B3FE1"/>
    <w:rsid w:val="003B5062"/>
    <w:rsid w:val="003B6A05"/>
    <w:rsid w:val="003B77B3"/>
    <w:rsid w:val="003B79E2"/>
    <w:rsid w:val="003C0CBA"/>
    <w:rsid w:val="003C1076"/>
    <w:rsid w:val="003C1FCC"/>
    <w:rsid w:val="003C2597"/>
    <w:rsid w:val="003C607D"/>
    <w:rsid w:val="003C630D"/>
    <w:rsid w:val="003C6AC9"/>
    <w:rsid w:val="003C759C"/>
    <w:rsid w:val="003D08CD"/>
    <w:rsid w:val="003D09A7"/>
    <w:rsid w:val="003D1655"/>
    <w:rsid w:val="003D1716"/>
    <w:rsid w:val="003D30C5"/>
    <w:rsid w:val="003D40CF"/>
    <w:rsid w:val="003D538F"/>
    <w:rsid w:val="003D66A5"/>
    <w:rsid w:val="003D7B7D"/>
    <w:rsid w:val="003E1FF2"/>
    <w:rsid w:val="003E2BA7"/>
    <w:rsid w:val="003E3064"/>
    <w:rsid w:val="003E3688"/>
    <w:rsid w:val="003E3DE4"/>
    <w:rsid w:val="003E4727"/>
    <w:rsid w:val="003E5BC9"/>
    <w:rsid w:val="003E5F05"/>
    <w:rsid w:val="003E7C81"/>
    <w:rsid w:val="003F07CA"/>
    <w:rsid w:val="003F0832"/>
    <w:rsid w:val="003F0CDD"/>
    <w:rsid w:val="003F312B"/>
    <w:rsid w:val="003F39F2"/>
    <w:rsid w:val="003F421B"/>
    <w:rsid w:val="003F473C"/>
    <w:rsid w:val="003F4920"/>
    <w:rsid w:val="003F557B"/>
    <w:rsid w:val="003F6E57"/>
    <w:rsid w:val="0040078B"/>
    <w:rsid w:val="00401167"/>
    <w:rsid w:val="00401B82"/>
    <w:rsid w:val="00402E9C"/>
    <w:rsid w:val="004037E9"/>
    <w:rsid w:val="00405149"/>
    <w:rsid w:val="004059AF"/>
    <w:rsid w:val="00405AD5"/>
    <w:rsid w:val="00406828"/>
    <w:rsid w:val="004070B2"/>
    <w:rsid w:val="00407412"/>
    <w:rsid w:val="0040775E"/>
    <w:rsid w:val="00410362"/>
    <w:rsid w:val="00410B65"/>
    <w:rsid w:val="00410CB2"/>
    <w:rsid w:val="00411189"/>
    <w:rsid w:val="004119C9"/>
    <w:rsid w:val="00412CB9"/>
    <w:rsid w:val="00413AE8"/>
    <w:rsid w:val="00413F77"/>
    <w:rsid w:val="00414ADB"/>
    <w:rsid w:val="00415062"/>
    <w:rsid w:val="004155F2"/>
    <w:rsid w:val="00415A4B"/>
    <w:rsid w:val="00416449"/>
    <w:rsid w:val="00420355"/>
    <w:rsid w:val="00421BCB"/>
    <w:rsid w:val="004222D3"/>
    <w:rsid w:val="0042234B"/>
    <w:rsid w:val="0042312E"/>
    <w:rsid w:val="004249B4"/>
    <w:rsid w:val="00425A45"/>
    <w:rsid w:val="00425B21"/>
    <w:rsid w:val="00426EAF"/>
    <w:rsid w:val="0042750E"/>
    <w:rsid w:val="00427F61"/>
    <w:rsid w:val="00430DA1"/>
    <w:rsid w:val="00430EC7"/>
    <w:rsid w:val="00431C31"/>
    <w:rsid w:val="0043315F"/>
    <w:rsid w:val="00433315"/>
    <w:rsid w:val="0043539E"/>
    <w:rsid w:val="004365C0"/>
    <w:rsid w:val="00436C6D"/>
    <w:rsid w:val="00437024"/>
    <w:rsid w:val="004371DD"/>
    <w:rsid w:val="004374AD"/>
    <w:rsid w:val="00441DAF"/>
    <w:rsid w:val="00443274"/>
    <w:rsid w:val="004474B7"/>
    <w:rsid w:val="00447C55"/>
    <w:rsid w:val="004508F4"/>
    <w:rsid w:val="004517EF"/>
    <w:rsid w:val="004519CD"/>
    <w:rsid w:val="00453279"/>
    <w:rsid w:val="004565C9"/>
    <w:rsid w:val="00456616"/>
    <w:rsid w:val="004567CF"/>
    <w:rsid w:val="0045717F"/>
    <w:rsid w:val="0045743B"/>
    <w:rsid w:val="00463533"/>
    <w:rsid w:val="004636C3"/>
    <w:rsid w:val="00463AB7"/>
    <w:rsid w:val="004642A3"/>
    <w:rsid w:val="00464311"/>
    <w:rsid w:val="00464C24"/>
    <w:rsid w:val="004659C9"/>
    <w:rsid w:val="0046633C"/>
    <w:rsid w:val="00467FE4"/>
    <w:rsid w:val="00470CF2"/>
    <w:rsid w:val="0047113D"/>
    <w:rsid w:val="00471162"/>
    <w:rsid w:val="00471AD5"/>
    <w:rsid w:val="00471FC4"/>
    <w:rsid w:val="004723C6"/>
    <w:rsid w:val="004725CB"/>
    <w:rsid w:val="00472ED7"/>
    <w:rsid w:val="004733FB"/>
    <w:rsid w:val="0047359C"/>
    <w:rsid w:val="00473DA6"/>
    <w:rsid w:val="004747A6"/>
    <w:rsid w:val="004752A5"/>
    <w:rsid w:val="004760A8"/>
    <w:rsid w:val="004770DF"/>
    <w:rsid w:val="00480BAC"/>
    <w:rsid w:val="00480CB6"/>
    <w:rsid w:val="004814DB"/>
    <w:rsid w:val="0048269D"/>
    <w:rsid w:val="00482AAA"/>
    <w:rsid w:val="004834DF"/>
    <w:rsid w:val="004835FF"/>
    <w:rsid w:val="00483C0E"/>
    <w:rsid w:val="00483C0F"/>
    <w:rsid w:val="00485FA9"/>
    <w:rsid w:val="00486219"/>
    <w:rsid w:val="0048665A"/>
    <w:rsid w:val="00490281"/>
    <w:rsid w:val="00490B87"/>
    <w:rsid w:val="00490CCA"/>
    <w:rsid w:val="00491013"/>
    <w:rsid w:val="004924B1"/>
    <w:rsid w:val="004935F1"/>
    <w:rsid w:val="004951BC"/>
    <w:rsid w:val="00495826"/>
    <w:rsid w:val="00495B8A"/>
    <w:rsid w:val="00496E4E"/>
    <w:rsid w:val="004A05DA"/>
    <w:rsid w:val="004A09A8"/>
    <w:rsid w:val="004A0DFD"/>
    <w:rsid w:val="004A1C8C"/>
    <w:rsid w:val="004A3078"/>
    <w:rsid w:val="004A3833"/>
    <w:rsid w:val="004A5650"/>
    <w:rsid w:val="004A5CF3"/>
    <w:rsid w:val="004A6C44"/>
    <w:rsid w:val="004A7885"/>
    <w:rsid w:val="004B1503"/>
    <w:rsid w:val="004B2E6B"/>
    <w:rsid w:val="004B2F36"/>
    <w:rsid w:val="004B35BF"/>
    <w:rsid w:val="004B3869"/>
    <w:rsid w:val="004B3958"/>
    <w:rsid w:val="004B4A90"/>
    <w:rsid w:val="004B504E"/>
    <w:rsid w:val="004B571E"/>
    <w:rsid w:val="004B579F"/>
    <w:rsid w:val="004B58F1"/>
    <w:rsid w:val="004B5C4D"/>
    <w:rsid w:val="004B5F8F"/>
    <w:rsid w:val="004B6C6B"/>
    <w:rsid w:val="004B721D"/>
    <w:rsid w:val="004B76CC"/>
    <w:rsid w:val="004B7C14"/>
    <w:rsid w:val="004C24C8"/>
    <w:rsid w:val="004C2E1D"/>
    <w:rsid w:val="004C3D85"/>
    <w:rsid w:val="004C4F50"/>
    <w:rsid w:val="004C55A4"/>
    <w:rsid w:val="004C55AC"/>
    <w:rsid w:val="004C6A09"/>
    <w:rsid w:val="004C6EEF"/>
    <w:rsid w:val="004D052E"/>
    <w:rsid w:val="004D0F69"/>
    <w:rsid w:val="004D107D"/>
    <w:rsid w:val="004D13D6"/>
    <w:rsid w:val="004D1FED"/>
    <w:rsid w:val="004D4853"/>
    <w:rsid w:val="004D4EAB"/>
    <w:rsid w:val="004D5D95"/>
    <w:rsid w:val="004D60FE"/>
    <w:rsid w:val="004D6A6F"/>
    <w:rsid w:val="004D7B54"/>
    <w:rsid w:val="004D7CF6"/>
    <w:rsid w:val="004E0D3C"/>
    <w:rsid w:val="004E32C7"/>
    <w:rsid w:val="004E3B2B"/>
    <w:rsid w:val="004E5332"/>
    <w:rsid w:val="004E5E6E"/>
    <w:rsid w:val="004E651A"/>
    <w:rsid w:val="004F1270"/>
    <w:rsid w:val="004F1BBA"/>
    <w:rsid w:val="004F2FEE"/>
    <w:rsid w:val="004F30F7"/>
    <w:rsid w:val="004F310C"/>
    <w:rsid w:val="004F4DDB"/>
    <w:rsid w:val="004F56D8"/>
    <w:rsid w:val="004F5F0B"/>
    <w:rsid w:val="004F681E"/>
    <w:rsid w:val="004F777E"/>
    <w:rsid w:val="005018FE"/>
    <w:rsid w:val="00501DA8"/>
    <w:rsid w:val="005029C4"/>
    <w:rsid w:val="005030B1"/>
    <w:rsid w:val="005038EC"/>
    <w:rsid w:val="00503E86"/>
    <w:rsid w:val="00504AE2"/>
    <w:rsid w:val="005067CF"/>
    <w:rsid w:val="00510095"/>
    <w:rsid w:val="00510AED"/>
    <w:rsid w:val="00510B2B"/>
    <w:rsid w:val="00512806"/>
    <w:rsid w:val="00512F61"/>
    <w:rsid w:val="00513495"/>
    <w:rsid w:val="005136A9"/>
    <w:rsid w:val="00513F54"/>
    <w:rsid w:val="00516694"/>
    <w:rsid w:val="00517387"/>
    <w:rsid w:val="0052059B"/>
    <w:rsid w:val="005217F6"/>
    <w:rsid w:val="00522A62"/>
    <w:rsid w:val="005257A9"/>
    <w:rsid w:val="00531268"/>
    <w:rsid w:val="00532EE6"/>
    <w:rsid w:val="00533A92"/>
    <w:rsid w:val="00533E1E"/>
    <w:rsid w:val="00533E4A"/>
    <w:rsid w:val="00535032"/>
    <w:rsid w:val="005351F0"/>
    <w:rsid w:val="005355A8"/>
    <w:rsid w:val="00536AAC"/>
    <w:rsid w:val="0054019D"/>
    <w:rsid w:val="00540AA9"/>
    <w:rsid w:val="00540ACB"/>
    <w:rsid w:val="0054250C"/>
    <w:rsid w:val="00544904"/>
    <w:rsid w:val="00545780"/>
    <w:rsid w:val="00546B56"/>
    <w:rsid w:val="00546CA2"/>
    <w:rsid w:val="00550582"/>
    <w:rsid w:val="00551294"/>
    <w:rsid w:val="00551BC7"/>
    <w:rsid w:val="00551E7B"/>
    <w:rsid w:val="00552B57"/>
    <w:rsid w:val="00552DE0"/>
    <w:rsid w:val="00554EE2"/>
    <w:rsid w:val="005555F7"/>
    <w:rsid w:val="00555708"/>
    <w:rsid w:val="005559A9"/>
    <w:rsid w:val="005562D3"/>
    <w:rsid w:val="0055647D"/>
    <w:rsid w:val="00556AE6"/>
    <w:rsid w:val="00557140"/>
    <w:rsid w:val="00557E6F"/>
    <w:rsid w:val="00557FFE"/>
    <w:rsid w:val="005609D3"/>
    <w:rsid w:val="00560C0B"/>
    <w:rsid w:val="00561DA6"/>
    <w:rsid w:val="00561FEA"/>
    <w:rsid w:val="00562294"/>
    <w:rsid w:val="005629DF"/>
    <w:rsid w:val="00562F25"/>
    <w:rsid w:val="00562FC6"/>
    <w:rsid w:val="0056348D"/>
    <w:rsid w:val="00563F25"/>
    <w:rsid w:val="00564300"/>
    <w:rsid w:val="00564AFE"/>
    <w:rsid w:val="00564CD0"/>
    <w:rsid w:val="00566158"/>
    <w:rsid w:val="00566995"/>
    <w:rsid w:val="00566B21"/>
    <w:rsid w:val="005677B9"/>
    <w:rsid w:val="00570A1B"/>
    <w:rsid w:val="00570BBE"/>
    <w:rsid w:val="005711B8"/>
    <w:rsid w:val="00571F8F"/>
    <w:rsid w:val="00573E87"/>
    <w:rsid w:val="00573F6F"/>
    <w:rsid w:val="00574386"/>
    <w:rsid w:val="00577086"/>
    <w:rsid w:val="00577413"/>
    <w:rsid w:val="0057749E"/>
    <w:rsid w:val="00580376"/>
    <w:rsid w:val="00580F22"/>
    <w:rsid w:val="0058284B"/>
    <w:rsid w:val="00582B8A"/>
    <w:rsid w:val="005832C0"/>
    <w:rsid w:val="00583369"/>
    <w:rsid w:val="00583A06"/>
    <w:rsid w:val="00583A33"/>
    <w:rsid w:val="00583A93"/>
    <w:rsid w:val="00583AF0"/>
    <w:rsid w:val="00584866"/>
    <w:rsid w:val="00584F3E"/>
    <w:rsid w:val="005867F8"/>
    <w:rsid w:val="00586F7B"/>
    <w:rsid w:val="005904DB"/>
    <w:rsid w:val="0059083F"/>
    <w:rsid w:val="00590BD6"/>
    <w:rsid w:val="005913EB"/>
    <w:rsid w:val="00592305"/>
    <w:rsid w:val="00593B69"/>
    <w:rsid w:val="00595CF8"/>
    <w:rsid w:val="0059605B"/>
    <w:rsid w:val="0059634B"/>
    <w:rsid w:val="00596F7C"/>
    <w:rsid w:val="005A0799"/>
    <w:rsid w:val="005A0A1C"/>
    <w:rsid w:val="005A1561"/>
    <w:rsid w:val="005A1956"/>
    <w:rsid w:val="005B0737"/>
    <w:rsid w:val="005B0BDE"/>
    <w:rsid w:val="005B1F3A"/>
    <w:rsid w:val="005B2BFE"/>
    <w:rsid w:val="005B4588"/>
    <w:rsid w:val="005B4965"/>
    <w:rsid w:val="005B58BE"/>
    <w:rsid w:val="005B6676"/>
    <w:rsid w:val="005C0514"/>
    <w:rsid w:val="005C08F0"/>
    <w:rsid w:val="005C0D61"/>
    <w:rsid w:val="005C1B64"/>
    <w:rsid w:val="005C3D4C"/>
    <w:rsid w:val="005C65C5"/>
    <w:rsid w:val="005C6BFA"/>
    <w:rsid w:val="005D26F1"/>
    <w:rsid w:val="005D2FD8"/>
    <w:rsid w:val="005D68E2"/>
    <w:rsid w:val="005E0108"/>
    <w:rsid w:val="005E04EE"/>
    <w:rsid w:val="005E0D6D"/>
    <w:rsid w:val="005E0DB4"/>
    <w:rsid w:val="005E1858"/>
    <w:rsid w:val="005E1EA0"/>
    <w:rsid w:val="005E1FF3"/>
    <w:rsid w:val="005E3CB3"/>
    <w:rsid w:val="005E3FD2"/>
    <w:rsid w:val="005E4C6E"/>
    <w:rsid w:val="005E5A57"/>
    <w:rsid w:val="005E6240"/>
    <w:rsid w:val="005E6EF0"/>
    <w:rsid w:val="005E773C"/>
    <w:rsid w:val="005E7952"/>
    <w:rsid w:val="005F194B"/>
    <w:rsid w:val="005F3487"/>
    <w:rsid w:val="005F4432"/>
    <w:rsid w:val="005F5495"/>
    <w:rsid w:val="005F5696"/>
    <w:rsid w:val="005F6797"/>
    <w:rsid w:val="00600244"/>
    <w:rsid w:val="0060041E"/>
    <w:rsid w:val="00600529"/>
    <w:rsid w:val="00600D7F"/>
    <w:rsid w:val="00602455"/>
    <w:rsid w:val="006031E4"/>
    <w:rsid w:val="006037AC"/>
    <w:rsid w:val="00604712"/>
    <w:rsid w:val="00604BDA"/>
    <w:rsid w:val="0060536E"/>
    <w:rsid w:val="00605E1C"/>
    <w:rsid w:val="0060645A"/>
    <w:rsid w:val="00606752"/>
    <w:rsid w:val="00606998"/>
    <w:rsid w:val="00606BF3"/>
    <w:rsid w:val="00606EC6"/>
    <w:rsid w:val="00611357"/>
    <w:rsid w:val="00611883"/>
    <w:rsid w:val="006122C1"/>
    <w:rsid w:val="00615339"/>
    <w:rsid w:val="00617404"/>
    <w:rsid w:val="006201FD"/>
    <w:rsid w:val="00620231"/>
    <w:rsid w:val="006204D4"/>
    <w:rsid w:val="0062053B"/>
    <w:rsid w:val="00620AC6"/>
    <w:rsid w:val="00621606"/>
    <w:rsid w:val="006224F3"/>
    <w:rsid w:val="00622FE2"/>
    <w:rsid w:val="00623388"/>
    <w:rsid w:val="00624E9A"/>
    <w:rsid w:val="006251D7"/>
    <w:rsid w:val="00625477"/>
    <w:rsid w:val="0062577C"/>
    <w:rsid w:val="00627399"/>
    <w:rsid w:val="006273A6"/>
    <w:rsid w:val="00627865"/>
    <w:rsid w:val="00631107"/>
    <w:rsid w:val="0063171E"/>
    <w:rsid w:val="00632C78"/>
    <w:rsid w:val="006356BB"/>
    <w:rsid w:val="00635C33"/>
    <w:rsid w:val="00636858"/>
    <w:rsid w:val="00636ECF"/>
    <w:rsid w:val="0064140D"/>
    <w:rsid w:val="00644F53"/>
    <w:rsid w:val="00646121"/>
    <w:rsid w:val="00646338"/>
    <w:rsid w:val="0064694A"/>
    <w:rsid w:val="006469C3"/>
    <w:rsid w:val="00646E78"/>
    <w:rsid w:val="006514AD"/>
    <w:rsid w:val="00651714"/>
    <w:rsid w:val="00651AA5"/>
    <w:rsid w:val="00651AC0"/>
    <w:rsid w:val="00651CCB"/>
    <w:rsid w:val="0065205F"/>
    <w:rsid w:val="00652FE7"/>
    <w:rsid w:val="00653460"/>
    <w:rsid w:val="00653DAE"/>
    <w:rsid w:val="0065525F"/>
    <w:rsid w:val="006554C6"/>
    <w:rsid w:val="00655F6A"/>
    <w:rsid w:val="006563D7"/>
    <w:rsid w:val="00656427"/>
    <w:rsid w:val="0066061D"/>
    <w:rsid w:val="00661403"/>
    <w:rsid w:val="00661ACE"/>
    <w:rsid w:val="006624D1"/>
    <w:rsid w:val="00662DAA"/>
    <w:rsid w:val="006639D3"/>
    <w:rsid w:val="00663B0D"/>
    <w:rsid w:val="00664071"/>
    <w:rsid w:val="00664AFC"/>
    <w:rsid w:val="00664B73"/>
    <w:rsid w:val="006650F2"/>
    <w:rsid w:val="006653A7"/>
    <w:rsid w:val="00666317"/>
    <w:rsid w:val="00666DBB"/>
    <w:rsid w:val="006703AB"/>
    <w:rsid w:val="00670BFC"/>
    <w:rsid w:val="006723E6"/>
    <w:rsid w:val="00673E57"/>
    <w:rsid w:val="00673FFE"/>
    <w:rsid w:val="00674BE2"/>
    <w:rsid w:val="0067561C"/>
    <w:rsid w:val="00677809"/>
    <w:rsid w:val="00680634"/>
    <w:rsid w:val="00680922"/>
    <w:rsid w:val="006817C1"/>
    <w:rsid w:val="0068211F"/>
    <w:rsid w:val="006840CA"/>
    <w:rsid w:val="00684108"/>
    <w:rsid w:val="006849C9"/>
    <w:rsid w:val="006852B7"/>
    <w:rsid w:val="006859AA"/>
    <w:rsid w:val="006865F6"/>
    <w:rsid w:val="00686BC7"/>
    <w:rsid w:val="00687366"/>
    <w:rsid w:val="006910BB"/>
    <w:rsid w:val="006925FC"/>
    <w:rsid w:val="006927EB"/>
    <w:rsid w:val="00692F82"/>
    <w:rsid w:val="00693B82"/>
    <w:rsid w:val="006946BE"/>
    <w:rsid w:val="00695ADC"/>
    <w:rsid w:val="00697897"/>
    <w:rsid w:val="00697EF8"/>
    <w:rsid w:val="006A0EF4"/>
    <w:rsid w:val="006A1902"/>
    <w:rsid w:val="006A1981"/>
    <w:rsid w:val="006A1B6A"/>
    <w:rsid w:val="006A1BA4"/>
    <w:rsid w:val="006A259C"/>
    <w:rsid w:val="006A28E9"/>
    <w:rsid w:val="006A3195"/>
    <w:rsid w:val="006A499E"/>
    <w:rsid w:val="006A4A85"/>
    <w:rsid w:val="006A4D86"/>
    <w:rsid w:val="006A5CB6"/>
    <w:rsid w:val="006A7F97"/>
    <w:rsid w:val="006B113D"/>
    <w:rsid w:val="006B1521"/>
    <w:rsid w:val="006B2053"/>
    <w:rsid w:val="006B2257"/>
    <w:rsid w:val="006B3086"/>
    <w:rsid w:val="006B3A0C"/>
    <w:rsid w:val="006B40F4"/>
    <w:rsid w:val="006B5401"/>
    <w:rsid w:val="006B712D"/>
    <w:rsid w:val="006B7497"/>
    <w:rsid w:val="006B76B7"/>
    <w:rsid w:val="006B79E0"/>
    <w:rsid w:val="006B7AF6"/>
    <w:rsid w:val="006C0952"/>
    <w:rsid w:val="006C1820"/>
    <w:rsid w:val="006C29D9"/>
    <w:rsid w:val="006C2F22"/>
    <w:rsid w:val="006C311B"/>
    <w:rsid w:val="006C34D2"/>
    <w:rsid w:val="006C4F4F"/>
    <w:rsid w:val="006C5376"/>
    <w:rsid w:val="006C6249"/>
    <w:rsid w:val="006C6916"/>
    <w:rsid w:val="006D123A"/>
    <w:rsid w:val="006D130E"/>
    <w:rsid w:val="006D1D31"/>
    <w:rsid w:val="006D2079"/>
    <w:rsid w:val="006D2E09"/>
    <w:rsid w:val="006D3018"/>
    <w:rsid w:val="006D57EE"/>
    <w:rsid w:val="006D5F51"/>
    <w:rsid w:val="006D6F75"/>
    <w:rsid w:val="006D70BC"/>
    <w:rsid w:val="006D7E77"/>
    <w:rsid w:val="006E187F"/>
    <w:rsid w:val="006E4593"/>
    <w:rsid w:val="006E6964"/>
    <w:rsid w:val="006F08F6"/>
    <w:rsid w:val="006F322C"/>
    <w:rsid w:val="006F35B6"/>
    <w:rsid w:val="006F4445"/>
    <w:rsid w:val="006F4C7C"/>
    <w:rsid w:val="006F5AFE"/>
    <w:rsid w:val="006F5D69"/>
    <w:rsid w:val="006F5E0D"/>
    <w:rsid w:val="006F6319"/>
    <w:rsid w:val="006F73EE"/>
    <w:rsid w:val="0070033E"/>
    <w:rsid w:val="00701532"/>
    <w:rsid w:val="007018BE"/>
    <w:rsid w:val="00701983"/>
    <w:rsid w:val="00702812"/>
    <w:rsid w:val="0070489E"/>
    <w:rsid w:val="00705883"/>
    <w:rsid w:val="0070629D"/>
    <w:rsid w:val="00707DBA"/>
    <w:rsid w:val="007110F9"/>
    <w:rsid w:val="00711F10"/>
    <w:rsid w:val="0071252C"/>
    <w:rsid w:val="007133F3"/>
    <w:rsid w:val="0071452A"/>
    <w:rsid w:val="007147CA"/>
    <w:rsid w:val="00714BF3"/>
    <w:rsid w:val="00715B54"/>
    <w:rsid w:val="00715CEA"/>
    <w:rsid w:val="00715DA5"/>
    <w:rsid w:val="00716B7D"/>
    <w:rsid w:val="00717E0E"/>
    <w:rsid w:val="007206AC"/>
    <w:rsid w:val="007207CE"/>
    <w:rsid w:val="00721FA7"/>
    <w:rsid w:val="007227FB"/>
    <w:rsid w:val="00723222"/>
    <w:rsid w:val="007234BC"/>
    <w:rsid w:val="00723A82"/>
    <w:rsid w:val="00723CB9"/>
    <w:rsid w:val="007253E0"/>
    <w:rsid w:val="00727201"/>
    <w:rsid w:val="00727984"/>
    <w:rsid w:val="00727A1C"/>
    <w:rsid w:val="007311C7"/>
    <w:rsid w:val="00731A25"/>
    <w:rsid w:val="007320A2"/>
    <w:rsid w:val="00732C3E"/>
    <w:rsid w:val="00732D0A"/>
    <w:rsid w:val="007339F7"/>
    <w:rsid w:val="00733FB9"/>
    <w:rsid w:val="0073490E"/>
    <w:rsid w:val="00734B49"/>
    <w:rsid w:val="00734C7F"/>
    <w:rsid w:val="0073527F"/>
    <w:rsid w:val="00735A44"/>
    <w:rsid w:val="007363FD"/>
    <w:rsid w:val="00736C28"/>
    <w:rsid w:val="007370B5"/>
    <w:rsid w:val="00737761"/>
    <w:rsid w:val="007402E1"/>
    <w:rsid w:val="0074110F"/>
    <w:rsid w:val="00741BE9"/>
    <w:rsid w:val="00742543"/>
    <w:rsid w:val="007429DE"/>
    <w:rsid w:val="007433BE"/>
    <w:rsid w:val="007468AE"/>
    <w:rsid w:val="00746C66"/>
    <w:rsid w:val="00747CCB"/>
    <w:rsid w:val="00751648"/>
    <w:rsid w:val="00751F74"/>
    <w:rsid w:val="0075241D"/>
    <w:rsid w:val="00753E58"/>
    <w:rsid w:val="00754D09"/>
    <w:rsid w:val="00755D5B"/>
    <w:rsid w:val="00756C94"/>
    <w:rsid w:val="00757194"/>
    <w:rsid w:val="0076080C"/>
    <w:rsid w:val="00760B9D"/>
    <w:rsid w:val="0076212A"/>
    <w:rsid w:val="00762CE4"/>
    <w:rsid w:val="00763032"/>
    <w:rsid w:val="007630C3"/>
    <w:rsid w:val="0076389A"/>
    <w:rsid w:val="00763BFE"/>
    <w:rsid w:val="00764A0D"/>
    <w:rsid w:val="007656EB"/>
    <w:rsid w:val="00765949"/>
    <w:rsid w:val="00770096"/>
    <w:rsid w:val="00770461"/>
    <w:rsid w:val="0077126C"/>
    <w:rsid w:val="00772C8F"/>
    <w:rsid w:val="00772CC6"/>
    <w:rsid w:val="00772E30"/>
    <w:rsid w:val="00773807"/>
    <w:rsid w:val="00776623"/>
    <w:rsid w:val="007768ED"/>
    <w:rsid w:val="00776C70"/>
    <w:rsid w:val="00777AD0"/>
    <w:rsid w:val="00780D21"/>
    <w:rsid w:val="007823AF"/>
    <w:rsid w:val="00782A02"/>
    <w:rsid w:val="00782A15"/>
    <w:rsid w:val="007830B2"/>
    <w:rsid w:val="007830B4"/>
    <w:rsid w:val="0078321C"/>
    <w:rsid w:val="00783595"/>
    <w:rsid w:val="00783CD8"/>
    <w:rsid w:val="00783DC8"/>
    <w:rsid w:val="00783E46"/>
    <w:rsid w:val="00785F56"/>
    <w:rsid w:val="00787A4F"/>
    <w:rsid w:val="00787DA1"/>
    <w:rsid w:val="0079073F"/>
    <w:rsid w:val="007909D0"/>
    <w:rsid w:val="00790B21"/>
    <w:rsid w:val="00790D3B"/>
    <w:rsid w:val="00792C3C"/>
    <w:rsid w:val="0079319F"/>
    <w:rsid w:val="007934A5"/>
    <w:rsid w:val="007942EC"/>
    <w:rsid w:val="007947A0"/>
    <w:rsid w:val="00794D85"/>
    <w:rsid w:val="00795C6C"/>
    <w:rsid w:val="00795E7E"/>
    <w:rsid w:val="00795EAD"/>
    <w:rsid w:val="00796724"/>
    <w:rsid w:val="007A0C0D"/>
    <w:rsid w:val="007A0CD0"/>
    <w:rsid w:val="007A3186"/>
    <w:rsid w:val="007A3190"/>
    <w:rsid w:val="007A3919"/>
    <w:rsid w:val="007A465F"/>
    <w:rsid w:val="007A564E"/>
    <w:rsid w:val="007A7278"/>
    <w:rsid w:val="007B1D4A"/>
    <w:rsid w:val="007B1E69"/>
    <w:rsid w:val="007B297E"/>
    <w:rsid w:val="007B3183"/>
    <w:rsid w:val="007B3821"/>
    <w:rsid w:val="007B4283"/>
    <w:rsid w:val="007B4FAB"/>
    <w:rsid w:val="007B5F26"/>
    <w:rsid w:val="007B621C"/>
    <w:rsid w:val="007B6853"/>
    <w:rsid w:val="007B6A3D"/>
    <w:rsid w:val="007B78C2"/>
    <w:rsid w:val="007B7966"/>
    <w:rsid w:val="007C0373"/>
    <w:rsid w:val="007C077D"/>
    <w:rsid w:val="007C0DE9"/>
    <w:rsid w:val="007C37AF"/>
    <w:rsid w:val="007C3900"/>
    <w:rsid w:val="007C3B5C"/>
    <w:rsid w:val="007C444A"/>
    <w:rsid w:val="007C4477"/>
    <w:rsid w:val="007C457E"/>
    <w:rsid w:val="007C5284"/>
    <w:rsid w:val="007C5D19"/>
    <w:rsid w:val="007C7CFC"/>
    <w:rsid w:val="007C7FB2"/>
    <w:rsid w:val="007D0380"/>
    <w:rsid w:val="007D2123"/>
    <w:rsid w:val="007D2949"/>
    <w:rsid w:val="007D3581"/>
    <w:rsid w:val="007D4313"/>
    <w:rsid w:val="007D5AB8"/>
    <w:rsid w:val="007D5B51"/>
    <w:rsid w:val="007D75F4"/>
    <w:rsid w:val="007E07EB"/>
    <w:rsid w:val="007E381C"/>
    <w:rsid w:val="007E5198"/>
    <w:rsid w:val="007E613E"/>
    <w:rsid w:val="007E6AF1"/>
    <w:rsid w:val="007E7E92"/>
    <w:rsid w:val="007F037F"/>
    <w:rsid w:val="007F0E00"/>
    <w:rsid w:val="007F0F80"/>
    <w:rsid w:val="007F1B99"/>
    <w:rsid w:val="007F1E06"/>
    <w:rsid w:val="007F22B6"/>
    <w:rsid w:val="007F24B5"/>
    <w:rsid w:val="007F336B"/>
    <w:rsid w:val="007F4C7A"/>
    <w:rsid w:val="007F5449"/>
    <w:rsid w:val="007F5EE7"/>
    <w:rsid w:val="007F6DAB"/>
    <w:rsid w:val="00800187"/>
    <w:rsid w:val="00800E2F"/>
    <w:rsid w:val="00800EC6"/>
    <w:rsid w:val="0080145A"/>
    <w:rsid w:val="00801D34"/>
    <w:rsid w:val="00801E8A"/>
    <w:rsid w:val="00801F18"/>
    <w:rsid w:val="008024BB"/>
    <w:rsid w:val="00802AF6"/>
    <w:rsid w:val="008030D1"/>
    <w:rsid w:val="0080349E"/>
    <w:rsid w:val="00803DE3"/>
    <w:rsid w:val="00804A56"/>
    <w:rsid w:val="0080764A"/>
    <w:rsid w:val="00807B5D"/>
    <w:rsid w:val="0081256A"/>
    <w:rsid w:val="00812EC9"/>
    <w:rsid w:val="008132F9"/>
    <w:rsid w:val="0081382C"/>
    <w:rsid w:val="00815055"/>
    <w:rsid w:val="008158D6"/>
    <w:rsid w:val="00816B8C"/>
    <w:rsid w:val="0081707D"/>
    <w:rsid w:val="00817753"/>
    <w:rsid w:val="0081799F"/>
    <w:rsid w:val="00817DEE"/>
    <w:rsid w:val="00820138"/>
    <w:rsid w:val="0082180F"/>
    <w:rsid w:val="0082187D"/>
    <w:rsid w:val="00821898"/>
    <w:rsid w:val="00821E53"/>
    <w:rsid w:val="00822238"/>
    <w:rsid w:val="00822771"/>
    <w:rsid w:val="00822B2B"/>
    <w:rsid w:val="00823080"/>
    <w:rsid w:val="00823774"/>
    <w:rsid w:val="00824419"/>
    <w:rsid w:val="00824581"/>
    <w:rsid w:val="008246E8"/>
    <w:rsid w:val="00824C0D"/>
    <w:rsid w:val="008252A0"/>
    <w:rsid w:val="00827599"/>
    <w:rsid w:val="0082773B"/>
    <w:rsid w:val="00827A8A"/>
    <w:rsid w:val="0083042E"/>
    <w:rsid w:val="00830AC2"/>
    <w:rsid w:val="00831EFD"/>
    <w:rsid w:val="00832379"/>
    <w:rsid w:val="00832EB7"/>
    <w:rsid w:val="00834DB7"/>
    <w:rsid w:val="00834EA9"/>
    <w:rsid w:val="00836893"/>
    <w:rsid w:val="00840F38"/>
    <w:rsid w:val="0084106C"/>
    <w:rsid w:val="008418B3"/>
    <w:rsid w:val="00844456"/>
    <w:rsid w:val="00845986"/>
    <w:rsid w:val="00847AAC"/>
    <w:rsid w:val="008510EA"/>
    <w:rsid w:val="00851B18"/>
    <w:rsid w:val="00855446"/>
    <w:rsid w:val="00856AEC"/>
    <w:rsid w:val="008614A7"/>
    <w:rsid w:val="00861A1F"/>
    <w:rsid w:val="00861F99"/>
    <w:rsid w:val="00863314"/>
    <w:rsid w:val="00863C77"/>
    <w:rsid w:val="008649E8"/>
    <w:rsid w:val="00864DCC"/>
    <w:rsid w:val="00867D9E"/>
    <w:rsid w:val="008702A5"/>
    <w:rsid w:val="008703F1"/>
    <w:rsid w:val="00871EFB"/>
    <w:rsid w:val="008727C3"/>
    <w:rsid w:val="00872ACB"/>
    <w:rsid w:val="00873943"/>
    <w:rsid w:val="00874C20"/>
    <w:rsid w:val="00875ACF"/>
    <w:rsid w:val="00875DC7"/>
    <w:rsid w:val="0087679B"/>
    <w:rsid w:val="00881E0B"/>
    <w:rsid w:val="0088245C"/>
    <w:rsid w:val="0088514F"/>
    <w:rsid w:val="008855A7"/>
    <w:rsid w:val="008860BB"/>
    <w:rsid w:val="00886805"/>
    <w:rsid w:val="00886D46"/>
    <w:rsid w:val="00887D73"/>
    <w:rsid w:val="00891574"/>
    <w:rsid w:val="008918B4"/>
    <w:rsid w:val="00891E92"/>
    <w:rsid w:val="0089396B"/>
    <w:rsid w:val="00893ED2"/>
    <w:rsid w:val="00894B5E"/>
    <w:rsid w:val="0089549A"/>
    <w:rsid w:val="00895DB7"/>
    <w:rsid w:val="00896695"/>
    <w:rsid w:val="00896FFC"/>
    <w:rsid w:val="008A0C42"/>
    <w:rsid w:val="008A2ACA"/>
    <w:rsid w:val="008A462A"/>
    <w:rsid w:val="008A4C8C"/>
    <w:rsid w:val="008A6031"/>
    <w:rsid w:val="008A6157"/>
    <w:rsid w:val="008A711F"/>
    <w:rsid w:val="008A714F"/>
    <w:rsid w:val="008A756F"/>
    <w:rsid w:val="008B0CBC"/>
    <w:rsid w:val="008B0F28"/>
    <w:rsid w:val="008B3926"/>
    <w:rsid w:val="008B4409"/>
    <w:rsid w:val="008B6000"/>
    <w:rsid w:val="008C0DC4"/>
    <w:rsid w:val="008C119D"/>
    <w:rsid w:val="008C191B"/>
    <w:rsid w:val="008C3DBE"/>
    <w:rsid w:val="008C5BBB"/>
    <w:rsid w:val="008C75DD"/>
    <w:rsid w:val="008C7D87"/>
    <w:rsid w:val="008D01B8"/>
    <w:rsid w:val="008D0767"/>
    <w:rsid w:val="008D107E"/>
    <w:rsid w:val="008D160C"/>
    <w:rsid w:val="008D2892"/>
    <w:rsid w:val="008D3D7D"/>
    <w:rsid w:val="008D6750"/>
    <w:rsid w:val="008D7E0D"/>
    <w:rsid w:val="008D7F88"/>
    <w:rsid w:val="008E1185"/>
    <w:rsid w:val="008E2CA7"/>
    <w:rsid w:val="008E3A1F"/>
    <w:rsid w:val="008E4026"/>
    <w:rsid w:val="008E4B1C"/>
    <w:rsid w:val="008E5106"/>
    <w:rsid w:val="008E6081"/>
    <w:rsid w:val="008E69AE"/>
    <w:rsid w:val="008E74EA"/>
    <w:rsid w:val="008F2534"/>
    <w:rsid w:val="008F26A9"/>
    <w:rsid w:val="008F2A88"/>
    <w:rsid w:val="008F30E8"/>
    <w:rsid w:val="008F3212"/>
    <w:rsid w:val="008F477A"/>
    <w:rsid w:val="008F56FE"/>
    <w:rsid w:val="008F5704"/>
    <w:rsid w:val="008F66E1"/>
    <w:rsid w:val="008F6A1D"/>
    <w:rsid w:val="00900024"/>
    <w:rsid w:val="00900762"/>
    <w:rsid w:val="0090194A"/>
    <w:rsid w:val="00901E38"/>
    <w:rsid w:val="0090366E"/>
    <w:rsid w:val="0090391C"/>
    <w:rsid w:val="00904FC6"/>
    <w:rsid w:val="00905317"/>
    <w:rsid w:val="00906356"/>
    <w:rsid w:val="009072D1"/>
    <w:rsid w:val="00907360"/>
    <w:rsid w:val="00907E49"/>
    <w:rsid w:val="00910693"/>
    <w:rsid w:val="00912790"/>
    <w:rsid w:val="00912FC1"/>
    <w:rsid w:val="00913288"/>
    <w:rsid w:val="00913981"/>
    <w:rsid w:val="009144D9"/>
    <w:rsid w:val="00915996"/>
    <w:rsid w:val="00917FE2"/>
    <w:rsid w:val="009200C5"/>
    <w:rsid w:val="00920782"/>
    <w:rsid w:val="00921620"/>
    <w:rsid w:val="0092165C"/>
    <w:rsid w:val="00922521"/>
    <w:rsid w:val="009230DD"/>
    <w:rsid w:val="009240DC"/>
    <w:rsid w:val="00924845"/>
    <w:rsid w:val="00924D40"/>
    <w:rsid w:val="00925301"/>
    <w:rsid w:val="0092573E"/>
    <w:rsid w:val="00926DB2"/>
    <w:rsid w:val="009271A2"/>
    <w:rsid w:val="009278D7"/>
    <w:rsid w:val="0093031B"/>
    <w:rsid w:val="00930604"/>
    <w:rsid w:val="00930D6C"/>
    <w:rsid w:val="00931082"/>
    <w:rsid w:val="0093113A"/>
    <w:rsid w:val="00931B29"/>
    <w:rsid w:val="00931B78"/>
    <w:rsid w:val="00931E1E"/>
    <w:rsid w:val="00931E77"/>
    <w:rsid w:val="00933363"/>
    <w:rsid w:val="0093413A"/>
    <w:rsid w:val="00935EDE"/>
    <w:rsid w:val="00936AA8"/>
    <w:rsid w:val="00936FC4"/>
    <w:rsid w:val="00937035"/>
    <w:rsid w:val="00937E1F"/>
    <w:rsid w:val="00940507"/>
    <w:rsid w:val="00940F6A"/>
    <w:rsid w:val="00940F9F"/>
    <w:rsid w:val="009417DC"/>
    <w:rsid w:val="009430A2"/>
    <w:rsid w:val="009440F0"/>
    <w:rsid w:val="00944547"/>
    <w:rsid w:val="00944564"/>
    <w:rsid w:val="0094536D"/>
    <w:rsid w:val="0094561F"/>
    <w:rsid w:val="009460F0"/>
    <w:rsid w:val="009467CC"/>
    <w:rsid w:val="0094746D"/>
    <w:rsid w:val="00947A00"/>
    <w:rsid w:val="00950736"/>
    <w:rsid w:val="00951138"/>
    <w:rsid w:val="00951426"/>
    <w:rsid w:val="009516D1"/>
    <w:rsid w:val="00952C02"/>
    <w:rsid w:val="00953167"/>
    <w:rsid w:val="0095328B"/>
    <w:rsid w:val="00953B59"/>
    <w:rsid w:val="009567AB"/>
    <w:rsid w:val="00957187"/>
    <w:rsid w:val="00957726"/>
    <w:rsid w:val="0096000E"/>
    <w:rsid w:val="00960ECD"/>
    <w:rsid w:val="009613D4"/>
    <w:rsid w:val="00961B1C"/>
    <w:rsid w:val="00961EEB"/>
    <w:rsid w:val="009620C6"/>
    <w:rsid w:val="00962506"/>
    <w:rsid w:val="00963BFD"/>
    <w:rsid w:val="00963C12"/>
    <w:rsid w:val="00963C44"/>
    <w:rsid w:val="009646DF"/>
    <w:rsid w:val="00965234"/>
    <w:rsid w:val="00965C72"/>
    <w:rsid w:val="00966397"/>
    <w:rsid w:val="0097013F"/>
    <w:rsid w:val="009701A1"/>
    <w:rsid w:val="0097064F"/>
    <w:rsid w:val="00970737"/>
    <w:rsid w:val="00971B15"/>
    <w:rsid w:val="009725E8"/>
    <w:rsid w:val="0097299D"/>
    <w:rsid w:val="00972B39"/>
    <w:rsid w:val="00972E97"/>
    <w:rsid w:val="009730E9"/>
    <w:rsid w:val="00974906"/>
    <w:rsid w:val="0097493B"/>
    <w:rsid w:val="00974BE3"/>
    <w:rsid w:val="00975E02"/>
    <w:rsid w:val="00976F57"/>
    <w:rsid w:val="00977213"/>
    <w:rsid w:val="00977B83"/>
    <w:rsid w:val="00977D5A"/>
    <w:rsid w:val="00980FA2"/>
    <w:rsid w:val="00981A35"/>
    <w:rsid w:val="00982B25"/>
    <w:rsid w:val="00983746"/>
    <w:rsid w:val="00983B67"/>
    <w:rsid w:val="009847DE"/>
    <w:rsid w:val="00984F40"/>
    <w:rsid w:val="0098541F"/>
    <w:rsid w:val="00986017"/>
    <w:rsid w:val="00986340"/>
    <w:rsid w:val="009879EA"/>
    <w:rsid w:val="0099050C"/>
    <w:rsid w:val="00991B0D"/>
    <w:rsid w:val="00992147"/>
    <w:rsid w:val="009921FA"/>
    <w:rsid w:val="009921FE"/>
    <w:rsid w:val="00992CA9"/>
    <w:rsid w:val="0099511E"/>
    <w:rsid w:val="00995684"/>
    <w:rsid w:val="009968C5"/>
    <w:rsid w:val="00996A23"/>
    <w:rsid w:val="00996E23"/>
    <w:rsid w:val="00997BD0"/>
    <w:rsid w:val="009A09F9"/>
    <w:rsid w:val="009A0FD5"/>
    <w:rsid w:val="009A1A84"/>
    <w:rsid w:val="009A2B54"/>
    <w:rsid w:val="009A3BE1"/>
    <w:rsid w:val="009A48CC"/>
    <w:rsid w:val="009A4B4E"/>
    <w:rsid w:val="009A5C84"/>
    <w:rsid w:val="009A6421"/>
    <w:rsid w:val="009A6617"/>
    <w:rsid w:val="009A6BD1"/>
    <w:rsid w:val="009A7BD2"/>
    <w:rsid w:val="009B09C4"/>
    <w:rsid w:val="009B399B"/>
    <w:rsid w:val="009B3A82"/>
    <w:rsid w:val="009B3AB7"/>
    <w:rsid w:val="009B4223"/>
    <w:rsid w:val="009B4F9F"/>
    <w:rsid w:val="009B5FD4"/>
    <w:rsid w:val="009B692C"/>
    <w:rsid w:val="009B6C88"/>
    <w:rsid w:val="009B7A88"/>
    <w:rsid w:val="009B7BC0"/>
    <w:rsid w:val="009B7C1F"/>
    <w:rsid w:val="009C0419"/>
    <w:rsid w:val="009C05B0"/>
    <w:rsid w:val="009C05B2"/>
    <w:rsid w:val="009C23D8"/>
    <w:rsid w:val="009C2548"/>
    <w:rsid w:val="009C2B8E"/>
    <w:rsid w:val="009C3AA0"/>
    <w:rsid w:val="009C3DF2"/>
    <w:rsid w:val="009C52C7"/>
    <w:rsid w:val="009C5428"/>
    <w:rsid w:val="009C7811"/>
    <w:rsid w:val="009C7F64"/>
    <w:rsid w:val="009D0C32"/>
    <w:rsid w:val="009D1689"/>
    <w:rsid w:val="009D1B98"/>
    <w:rsid w:val="009D208F"/>
    <w:rsid w:val="009D2729"/>
    <w:rsid w:val="009D3662"/>
    <w:rsid w:val="009D3761"/>
    <w:rsid w:val="009D434F"/>
    <w:rsid w:val="009D5321"/>
    <w:rsid w:val="009D532F"/>
    <w:rsid w:val="009D650B"/>
    <w:rsid w:val="009D6B77"/>
    <w:rsid w:val="009D6D19"/>
    <w:rsid w:val="009D785D"/>
    <w:rsid w:val="009E00E0"/>
    <w:rsid w:val="009E02CB"/>
    <w:rsid w:val="009E09AB"/>
    <w:rsid w:val="009E0D2B"/>
    <w:rsid w:val="009E0D3A"/>
    <w:rsid w:val="009E100C"/>
    <w:rsid w:val="009E168B"/>
    <w:rsid w:val="009E1EED"/>
    <w:rsid w:val="009E2441"/>
    <w:rsid w:val="009E2A6E"/>
    <w:rsid w:val="009E2D31"/>
    <w:rsid w:val="009E3D12"/>
    <w:rsid w:val="009E47E7"/>
    <w:rsid w:val="009E485F"/>
    <w:rsid w:val="009E680F"/>
    <w:rsid w:val="009E79D0"/>
    <w:rsid w:val="009F14AB"/>
    <w:rsid w:val="009F274F"/>
    <w:rsid w:val="009F3D40"/>
    <w:rsid w:val="009F3EB2"/>
    <w:rsid w:val="009F4567"/>
    <w:rsid w:val="009F4DF1"/>
    <w:rsid w:val="009F5C18"/>
    <w:rsid w:val="009F62D8"/>
    <w:rsid w:val="009F687F"/>
    <w:rsid w:val="009F758B"/>
    <w:rsid w:val="00A001C8"/>
    <w:rsid w:val="00A010D0"/>
    <w:rsid w:val="00A02940"/>
    <w:rsid w:val="00A02F01"/>
    <w:rsid w:val="00A06691"/>
    <w:rsid w:val="00A078B6"/>
    <w:rsid w:val="00A10A21"/>
    <w:rsid w:val="00A11A16"/>
    <w:rsid w:val="00A12AB6"/>
    <w:rsid w:val="00A13147"/>
    <w:rsid w:val="00A1329C"/>
    <w:rsid w:val="00A13409"/>
    <w:rsid w:val="00A16A2B"/>
    <w:rsid w:val="00A2165E"/>
    <w:rsid w:val="00A2179C"/>
    <w:rsid w:val="00A21B23"/>
    <w:rsid w:val="00A221AD"/>
    <w:rsid w:val="00A24207"/>
    <w:rsid w:val="00A243BB"/>
    <w:rsid w:val="00A2486E"/>
    <w:rsid w:val="00A251EA"/>
    <w:rsid w:val="00A25E3D"/>
    <w:rsid w:val="00A26063"/>
    <w:rsid w:val="00A27415"/>
    <w:rsid w:val="00A27438"/>
    <w:rsid w:val="00A27D8D"/>
    <w:rsid w:val="00A303E8"/>
    <w:rsid w:val="00A32BD3"/>
    <w:rsid w:val="00A33460"/>
    <w:rsid w:val="00A33FF7"/>
    <w:rsid w:val="00A343ED"/>
    <w:rsid w:val="00A36FA5"/>
    <w:rsid w:val="00A37B52"/>
    <w:rsid w:val="00A40A39"/>
    <w:rsid w:val="00A41449"/>
    <w:rsid w:val="00A41AE2"/>
    <w:rsid w:val="00A431D8"/>
    <w:rsid w:val="00A4419E"/>
    <w:rsid w:val="00A44A35"/>
    <w:rsid w:val="00A468E5"/>
    <w:rsid w:val="00A46A14"/>
    <w:rsid w:val="00A47BFC"/>
    <w:rsid w:val="00A506E5"/>
    <w:rsid w:val="00A51010"/>
    <w:rsid w:val="00A52F6A"/>
    <w:rsid w:val="00A530BF"/>
    <w:rsid w:val="00A538DC"/>
    <w:rsid w:val="00A53E96"/>
    <w:rsid w:val="00A540C3"/>
    <w:rsid w:val="00A54572"/>
    <w:rsid w:val="00A54E84"/>
    <w:rsid w:val="00A5657B"/>
    <w:rsid w:val="00A571B4"/>
    <w:rsid w:val="00A5740A"/>
    <w:rsid w:val="00A57532"/>
    <w:rsid w:val="00A60329"/>
    <w:rsid w:val="00A60470"/>
    <w:rsid w:val="00A628BE"/>
    <w:rsid w:val="00A62D93"/>
    <w:rsid w:val="00A63D69"/>
    <w:rsid w:val="00A673BF"/>
    <w:rsid w:val="00A67982"/>
    <w:rsid w:val="00A71BCD"/>
    <w:rsid w:val="00A71C25"/>
    <w:rsid w:val="00A71F98"/>
    <w:rsid w:val="00A71FEC"/>
    <w:rsid w:val="00A72528"/>
    <w:rsid w:val="00A730EB"/>
    <w:rsid w:val="00A7374B"/>
    <w:rsid w:val="00A7425C"/>
    <w:rsid w:val="00A74791"/>
    <w:rsid w:val="00A755EA"/>
    <w:rsid w:val="00A7598B"/>
    <w:rsid w:val="00A7634D"/>
    <w:rsid w:val="00A76777"/>
    <w:rsid w:val="00A77426"/>
    <w:rsid w:val="00A77576"/>
    <w:rsid w:val="00A815E4"/>
    <w:rsid w:val="00A8194A"/>
    <w:rsid w:val="00A81B4A"/>
    <w:rsid w:val="00A8240D"/>
    <w:rsid w:val="00A8246C"/>
    <w:rsid w:val="00A842C6"/>
    <w:rsid w:val="00A84B0A"/>
    <w:rsid w:val="00A84FBF"/>
    <w:rsid w:val="00A85258"/>
    <w:rsid w:val="00A85AF0"/>
    <w:rsid w:val="00A86BD0"/>
    <w:rsid w:val="00A877A9"/>
    <w:rsid w:val="00A87904"/>
    <w:rsid w:val="00A87907"/>
    <w:rsid w:val="00A92837"/>
    <w:rsid w:val="00A92BB1"/>
    <w:rsid w:val="00A92DB3"/>
    <w:rsid w:val="00A94F44"/>
    <w:rsid w:val="00A9593A"/>
    <w:rsid w:val="00A9695A"/>
    <w:rsid w:val="00A970DC"/>
    <w:rsid w:val="00A9745F"/>
    <w:rsid w:val="00AA075B"/>
    <w:rsid w:val="00AA5195"/>
    <w:rsid w:val="00AA54C3"/>
    <w:rsid w:val="00AA55CC"/>
    <w:rsid w:val="00AA78C0"/>
    <w:rsid w:val="00AA7AC4"/>
    <w:rsid w:val="00AB0686"/>
    <w:rsid w:val="00AB079B"/>
    <w:rsid w:val="00AB08A6"/>
    <w:rsid w:val="00AB0AFD"/>
    <w:rsid w:val="00AB1E05"/>
    <w:rsid w:val="00AB2C71"/>
    <w:rsid w:val="00AB3655"/>
    <w:rsid w:val="00AB4EB4"/>
    <w:rsid w:val="00AB520D"/>
    <w:rsid w:val="00AB5375"/>
    <w:rsid w:val="00AB79B3"/>
    <w:rsid w:val="00AC26F9"/>
    <w:rsid w:val="00AC2747"/>
    <w:rsid w:val="00AC320F"/>
    <w:rsid w:val="00AC4E1D"/>
    <w:rsid w:val="00AC534F"/>
    <w:rsid w:val="00AC5A1D"/>
    <w:rsid w:val="00AC5FE2"/>
    <w:rsid w:val="00AC68ED"/>
    <w:rsid w:val="00AC6C26"/>
    <w:rsid w:val="00AC7FF0"/>
    <w:rsid w:val="00AD1801"/>
    <w:rsid w:val="00AD1D2F"/>
    <w:rsid w:val="00AD252E"/>
    <w:rsid w:val="00AD3BC2"/>
    <w:rsid w:val="00AD3F5E"/>
    <w:rsid w:val="00AD41BD"/>
    <w:rsid w:val="00AD446E"/>
    <w:rsid w:val="00AD4BBB"/>
    <w:rsid w:val="00AD4FE5"/>
    <w:rsid w:val="00AD567A"/>
    <w:rsid w:val="00AD7587"/>
    <w:rsid w:val="00AD7643"/>
    <w:rsid w:val="00AE0DC4"/>
    <w:rsid w:val="00AE23AE"/>
    <w:rsid w:val="00AE3552"/>
    <w:rsid w:val="00AE369E"/>
    <w:rsid w:val="00AE42A1"/>
    <w:rsid w:val="00AF109F"/>
    <w:rsid w:val="00AF13A8"/>
    <w:rsid w:val="00AF352A"/>
    <w:rsid w:val="00AF3CB3"/>
    <w:rsid w:val="00AF4A1D"/>
    <w:rsid w:val="00AF4EBD"/>
    <w:rsid w:val="00AF4FBA"/>
    <w:rsid w:val="00AF57A3"/>
    <w:rsid w:val="00AF5F2C"/>
    <w:rsid w:val="00AF6B10"/>
    <w:rsid w:val="00AF737C"/>
    <w:rsid w:val="00AF7849"/>
    <w:rsid w:val="00B00BA7"/>
    <w:rsid w:val="00B00DB9"/>
    <w:rsid w:val="00B01BA5"/>
    <w:rsid w:val="00B01E5E"/>
    <w:rsid w:val="00B0317B"/>
    <w:rsid w:val="00B03EFB"/>
    <w:rsid w:val="00B0621B"/>
    <w:rsid w:val="00B062EE"/>
    <w:rsid w:val="00B064FF"/>
    <w:rsid w:val="00B0665C"/>
    <w:rsid w:val="00B06D6F"/>
    <w:rsid w:val="00B10416"/>
    <w:rsid w:val="00B117E9"/>
    <w:rsid w:val="00B1288B"/>
    <w:rsid w:val="00B13837"/>
    <w:rsid w:val="00B14D90"/>
    <w:rsid w:val="00B150FF"/>
    <w:rsid w:val="00B1533B"/>
    <w:rsid w:val="00B153C7"/>
    <w:rsid w:val="00B159C5"/>
    <w:rsid w:val="00B17CAA"/>
    <w:rsid w:val="00B201A4"/>
    <w:rsid w:val="00B21946"/>
    <w:rsid w:val="00B22DCE"/>
    <w:rsid w:val="00B2345F"/>
    <w:rsid w:val="00B24F5A"/>
    <w:rsid w:val="00B253A1"/>
    <w:rsid w:val="00B306C6"/>
    <w:rsid w:val="00B30998"/>
    <w:rsid w:val="00B30F35"/>
    <w:rsid w:val="00B3335E"/>
    <w:rsid w:val="00B33A6D"/>
    <w:rsid w:val="00B360FC"/>
    <w:rsid w:val="00B361C3"/>
    <w:rsid w:val="00B364A3"/>
    <w:rsid w:val="00B41CE0"/>
    <w:rsid w:val="00B4265D"/>
    <w:rsid w:val="00B443D1"/>
    <w:rsid w:val="00B45334"/>
    <w:rsid w:val="00B45632"/>
    <w:rsid w:val="00B5082E"/>
    <w:rsid w:val="00B50C24"/>
    <w:rsid w:val="00B513EB"/>
    <w:rsid w:val="00B52F0E"/>
    <w:rsid w:val="00B53856"/>
    <w:rsid w:val="00B56525"/>
    <w:rsid w:val="00B56AE6"/>
    <w:rsid w:val="00B56CBA"/>
    <w:rsid w:val="00B579F1"/>
    <w:rsid w:val="00B57E85"/>
    <w:rsid w:val="00B60A52"/>
    <w:rsid w:val="00B62095"/>
    <w:rsid w:val="00B63258"/>
    <w:rsid w:val="00B64F2B"/>
    <w:rsid w:val="00B6515F"/>
    <w:rsid w:val="00B67F10"/>
    <w:rsid w:val="00B70517"/>
    <w:rsid w:val="00B707B5"/>
    <w:rsid w:val="00B70E33"/>
    <w:rsid w:val="00B71567"/>
    <w:rsid w:val="00B71FFD"/>
    <w:rsid w:val="00B7327A"/>
    <w:rsid w:val="00B74DA0"/>
    <w:rsid w:val="00B7503C"/>
    <w:rsid w:val="00B7728A"/>
    <w:rsid w:val="00B776FF"/>
    <w:rsid w:val="00B777C7"/>
    <w:rsid w:val="00B80C73"/>
    <w:rsid w:val="00B8199D"/>
    <w:rsid w:val="00B82414"/>
    <w:rsid w:val="00B82914"/>
    <w:rsid w:val="00B82D48"/>
    <w:rsid w:val="00B838EE"/>
    <w:rsid w:val="00B8392F"/>
    <w:rsid w:val="00B83D8F"/>
    <w:rsid w:val="00B85732"/>
    <w:rsid w:val="00B87354"/>
    <w:rsid w:val="00B90BC5"/>
    <w:rsid w:val="00B91DD9"/>
    <w:rsid w:val="00B92071"/>
    <w:rsid w:val="00B92A7E"/>
    <w:rsid w:val="00B92BD6"/>
    <w:rsid w:val="00B92C26"/>
    <w:rsid w:val="00B92D30"/>
    <w:rsid w:val="00B94CA2"/>
    <w:rsid w:val="00B96489"/>
    <w:rsid w:val="00B966AD"/>
    <w:rsid w:val="00B96C2B"/>
    <w:rsid w:val="00BA0898"/>
    <w:rsid w:val="00BA315B"/>
    <w:rsid w:val="00BA34F4"/>
    <w:rsid w:val="00BA370D"/>
    <w:rsid w:val="00BA51E1"/>
    <w:rsid w:val="00BA554A"/>
    <w:rsid w:val="00BA7208"/>
    <w:rsid w:val="00BA7CDF"/>
    <w:rsid w:val="00BA7E6C"/>
    <w:rsid w:val="00BB1664"/>
    <w:rsid w:val="00BB202D"/>
    <w:rsid w:val="00BB22E1"/>
    <w:rsid w:val="00BB2670"/>
    <w:rsid w:val="00BB2BFF"/>
    <w:rsid w:val="00BB3177"/>
    <w:rsid w:val="00BB569E"/>
    <w:rsid w:val="00BB61B8"/>
    <w:rsid w:val="00BB6592"/>
    <w:rsid w:val="00BC0DC7"/>
    <w:rsid w:val="00BC14A9"/>
    <w:rsid w:val="00BC18E0"/>
    <w:rsid w:val="00BC29B4"/>
    <w:rsid w:val="00BC2D8E"/>
    <w:rsid w:val="00BC30CA"/>
    <w:rsid w:val="00BC4027"/>
    <w:rsid w:val="00BC40B3"/>
    <w:rsid w:val="00BC626D"/>
    <w:rsid w:val="00BC760B"/>
    <w:rsid w:val="00BD02CB"/>
    <w:rsid w:val="00BD1F98"/>
    <w:rsid w:val="00BD2263"/>
    <w:rsid w:val="00BD2408"/>
    <w:rsid w:val="00BD555F"/>
    <w:rsid w:val="00BE00B7"/>
    <w:rsid w:val="00BE04FD"/>
    <w:rsid w:val="00BE0DEB"/>
    <w:rsid w:val="00BE1842"/>
    <w:rsid w:val="00BE27C1"/>
    <w:rsid w:val="00BE2FA4"/>
    <w:rsid w:val="00BE59E1"/>
    <w:rsid w:val="00BE65F2"/>
    <w:rsid w:val="00BE6BE8"/>
    <w:rsid w:val="00BE6E64"/>
    <w:rsid w:val="00BE7FAE"/>
    <w:rsid w:val="00BF0FF7"/>
    <w:rsid w:val="00BF21C0"/>
    <w:rsid w:val="00BF232A"/>
    <w:rsid w:val="00BF3FDC"/>
    <w:rsid w:val="00BF4A6B"/>
    <w:rsid w:val="00BF4D73"/>
    <w:rsid w:val="00BF53A2"/>
    <w:rsid w:val="00BF635A"/>
    <w:rsid w:val="00C0057A"/>
    <w:rsid w:val="00C00A95"/>
    <w:rsid w:val="00C019B6"/>
    <w:rsid w:val="00C01E84"/>
    <w:rsid w:val="00C01F97"/>
    <w:rsid w:val="00C0377F"/>
    <w:rsid w:val="00C037BF"/>
    <w:rsid w:val="00C05876"/>
    <w:rsid w:val="00C11B07"/>
    <w:rsid w:val="00C12808"/>
    <w:rsid w:val="00C13C80"/>
    <w:rsid w:val="00C142A0"/>
    <w:rsid w:val="00C15424"/>
    <w:rsid w:val="00C16510"/>
    <w:rsid w:val="00C172AD"/>
    <w:rsid w:val="00C2146E"/>
    <w:rsid w:val="00C23F09"/>
    <w:rsid w:val="00C25774"/>
    <w:rsid w:val="00C25A6E"/>
    <w:rsid w:val="00C25D1F"/>
    <w:rsid w:val="00C26033"/>
    <w:rsid w:val="00C26F4F"/>
    <w:rsid w:val="00C279D2"/>
    <w:rsid w:val="00C31E1B"/>
    <w:rsid w:val="00C325A1"/>
    <w:rsid w:val="00C32B3E"/>
    <w:rsid w:val="00C32D6C"/>
    <w:rsid w:val="00C34386"/>
    <w:rsid w:val="00C34D37"/>
    <w:rsid w:val="00C40139"/>
    <w:rsid w:val="00C4051D"/>
    <w:rsid w:val="00C406B2"/>
    <w:rsid w:val="00C42232"/>
    <w:rsid w:val="00C424DB"/>
    <w:rsid w:val="00C426E5"/>
    <w:rsid w:val="00C42997"/>
    <w:rsid w:val="00C43DC5"/>
    <w:rsid w:val="00C44ECC"/>
    <w:rsid w:val="00C45231"/>
    <w:rsid w:val="00C45410"/>
    <w:rsid w:val="00C45429"/>
    <w:rsid w:val="00C45F9A"/>
    <w:rsid w:val="00C4636A"/>
    <w:rsid w:val="00C46912"/>
    <w:rsid w:val="00C50684"/>
    <w:rsid w:val="00C51217"/>
    <w:rsid w:val="00C531F8"/>
    <w:rsid w:val="00C53797"/>
    <w:rsid w:val="00C54EDE"/>
    <w:rsid w:val="00C57481"/>
    <w:rsid w:val="00C579F7"/>
    <w:rsid w:val="00C60106"/>
    <w:rsid w:val="00C60234"/>
    <w:rsid w:val="00C602F4"/>
    <w:rsid w:val="00C62770"/>
    <w:rsid w:val="00C633A7"/>
    <w:rsid w:val="00C63EE6"/>
    <w:rsid w:val="00C64F25"/>
    <w:rsid w:val="00C65437"/>
    <w:rsid w:val="00C654C6"/>
    <w:rsid w:val="00C65E76"/>
    <w:rsid w:val="00C66149"/>
    <w:rsid w:val="00C71650"/>
    <w:rsid w:val="00C71CE1"/>
    <w:rsid w:val="00C728F8"/>
    <w:rsid w:val="00C730E2"/>
    <w:rsid w:val="00C741B3"/>
    <w:rsid w:val="00C74CAF"/>
    <w:rsid w:val="00C74ED1"/>
    <w:rsid w:val="00C7515D"/>
    <w:rsid w:val="00C751A5"/>
    <w:rsid w:val="00C75F17"/>
    <w:rsid w:val="00C7700D"/>
    <w:rsid w:val="00C7713B"/>
    <w:rsid w:val="00C800B4"/>
    <w:rsid w:val="00C80891"/>
    <w:rsid w:val="00C80B55"/>
    <w:rsid w:val="00C81DA0"/>
    <w:rsid w:val="00C826B0"/>
    <w:rsid w:val="00C830D2"/>
    <w:rsid w:val="00C83920"/>
    <w:rsid w:val="00C8455F"/>
    <w:rsid w:val="00C858E2"/>
    <w:rsid w:val="00C85CB3"/>
    <w:rsid w:val="00C86121"/>
    <w:rsid w:val="00C879E2"/>
    <w:rsid w:val="00C905C5"/>
    <w:rsid w:val="00C90FFB"/>
    <w:rsid w:val="00C93602"/>
    <w:rsid w:val="00C9427A"/>
    <w:rsid w:val="00C9476D"/>
    <w:rsid w:val="00C95506"/>
    <w:rsid w:val="00C95507"/>
    <w:rsid w:val="00C96D88"/>
    <w:rsid w:val="00CA055D"/>
    <w:rsid w:val="00CA1537"/>
    <w:rsid w:val="00CA2620"/>
    <w:rsid w:val="00CA4E8F"/>
    <w:rsid w:val="00CA5D34"/>
    <w:rsid w:val="00CA5FEA"/>
    <w:rsid w:val="00CB07BD"/>
    <w:rsid w:val="00CB1CE5"/>
    <w:rsid w:val="00CB1F30"/>
    <w:rsid w:val="00CB28DE"/>
    <w:rsid w:val="00CB30D1"/>
    <w:rsid w:val="00CB374E"/>
    <w:rsid w:val="00CB4788"/>
    <w:rsid w:val="00CB4A67"/>
    <w:rsid w:val="00CB59C3"/>
    <w:rsid w:val="00CB65AF"/>
    <w:rsid w:val="00CC0DE5"/>
    <w:rsid w:val="00CC0E6A"/>
    <w:rsid w:val="00CC0E91"/>
    <w:rsid w:val="00CC115E"/>
    <w:rsid w:val="00CC24CA"/>
    <w:rsid w:val="00CC2FBD"/>
    <w:rsid w:val="00CC2FC9"/>
    <w:rsid w:val="00CC4AA8"/>
    <w:rsid w:val="00CC634E"/>
    <w:rsid w:val="00CC6BF4"/>
    <w:rsid w:val="00CC75CB"/>
    <w:rsid w:val="00CC7F17"/>
    <w:rsid w:val="00CD0219"/>
    <w:rsid w:val="00CD03DC"/>
    <w:rsid w:val="00CD09AF"/>
    <w:rsid w:val="00CD0A50"/>
    <w:rsid w:val="00CD2EE7"/>
    <w:rsid w:val="00CD3106"/>
    <w:rsid w:val="00CD392A"/>
    <w:rsid w:val="00CD4C9C"/>
    <w:rsid w:val="00CD66E4"/>
    <w:rsid w:val="00CD768E"/>
    <w:rsid w:val="00CD7E6F"/>
    <w:rsid w:val="00CE0130"/>
    <w:rsid w:val="00CE08E7"/>
    <w:rsid w:val="00CE12D8"/>
    <w:rsid w:val="00CE1BAF"/>
    <w:rsid w:val="00CE1CE3"/>
    <w:rsid w:val="00CE258C"/>
    <w:rsid w:val="00CE3E9E"/>
    <w:rsid w:val="00CE4670"/>
    <w:rsid w:val="00CE4C63"/>
    <w:rsid w:val="00CE5049"/>
    <w:rsid w:val="00CE5D0D"/>
    <w:rsid w:val="00CE709D"/>
    <w:rsid w:val="00CE7961"/>
    <w:rsid w:val="00CF35D0"/>
    <w:rsid w:val="00CF3E33"/>
    <w:rsid w:val="00CF51C1"/>
    <w:rsid w:val="00CF5260"/>
    <w:rsid w:val="00CF52D4"/>
    <w:rsid w:val="00D00077"/>
    <w:rsid w:val="00D00496"/>
    <w:rsid w:val="00D01CF4"/>
    <w:rsid w:val="00D024DC"/>
    <w:rsid w:val="00D02598"/>
    <w:rsid w:val="00D039BB"/>
    <w:rsid w:val="00D04974"/>
    <w:rsid w:val="00D04FE2"/>
    <w:rsid w:val="00D05924"/>
    <w:rsid w:val="00D06F13"/>
    <w:rsid w:val="00D070C1"/>
    <w:rsid w:val="00D12DA7"/>
    <w:rsid w:val="00D12EA9"/>
    <w:rsid w:val="00D137BE"/>
    <w:rsid w:val="00D13B38"/>
    <w:rsid w:val="00D13E06"/>
    <w:rsid w:val="00D14016"/>
    <w:rsid w:val="00D1448E"/>
    <w:rsid w:val="00D144E0"/>
    <w:rsid w:val="00D202B1"/>
    <w:rsid w:val="00D202DE"/>
    <w:rsid w:val="00D2051D"/>
    <w:rsid w:val="00D208F4"/>
    <w:rsid w:val="00D20B52"/>
    <w:rsid w:val="00D21E71"/>
    <w:rsid w:val="00D22C9D"/>
    <w:rsid w:val="00D241E0"/>
    <w:rsid w:val="00D247B2"/>
    <w:rsid w:val="00D25DA2"/>
    <w:rsid w:val="00D277CF"/>
    <w:rsid w:val="00D27C25"/>
    <w:rsid w:val="00D3024E"/>
    <w:rsid w:val="00D31CE2"/>
    <w:rsid w:val="00D32F66"/>
    <w:rsid w:val="00D335FD"/>
    <w:rsid w:val="00D33D97"/>
    <w:rsid w:val="00D34655"/>
    <w:rsid w:val="00D34E03"/>
    <w:rsid w:val="00D35863"/>
    <w:rsid w:val="00D364BD"/>
    <w:rsid w:val="00D37D9C"/>
    <w:rsid w:val="00D42137"/>
    <w:rsid w:val="00D45CB2"/>
    <w:rsid w:val="00D46DC9"/>
    <w:rsid w:val="00D46DF0"/>
    <w:rsid w:val="00D50C34"/>
    <w:rsid w:val="00D50D8B"/>
    <w:rsid w:val="00D52CFE"/>
    <w:rsid w:val="00D54E73"/>
    <w:rsid w:val="00D55A2E"/>
    <w:rsid w:val="00D60208"/>
    <w:rsid w:val="00D62983"/>
    <w:rsid w:val="00D633C9"/>
    <w:rsid w:val="00D63A62"/>
    <w:rsid w:val="00D63B12"/>
    <w:rsid w:val="00D643F8"/>
    <w:rsid w:val="00D64C7C"/>
    <w:rsid w:val="00D65197"/>
    <w:rsid w:val="00D65B85"/>
    <w:rsid w:val="00D66726"/>
    <w:rsid w:val="00D67331"/>
    <w:rsid w:val="00D673C6"/>
    <w:rsid w:val="00D6766E"/>
    <w:rsid w:val="00D7103F"/>
    <w:rsid w:val="00D71D6A"/>
    <w:rsid w:val="00D724E4"/>
    <w:rsid w:val="00D731B4"/>
    <w:rsid w:val="00D73FA2"/>
    <w:rsid w:val="00D74451"/>
    <w:rsid w:val="00D74FB8"/>
    <w:rsid w:val="00D765B5"/>
    <w:rsid w:val="00D80033"/>
    <w:rsid w:val="00D803D7"/>
    <w:rsid w:val="00D80871"/>
    <w:rsid w:val="00D82F57"/>
    <w:rsid w:val="00D83056"/>
    <w:rsid w:val="00D83748"/>
    <w:rsid w:val="00D838F4"/>
    <w:rsid w:val="00D8393F"/>
    <w:rsid w:val="00D84943"/>
    <w:rsid w:val="00D84B8D"/>
    <w:rsid w:val="00D855E5"/>
    <w:rsid w:val="00D858D9"/>
    <w:rsid w:val="00D86025"/>
    <w:rsid w:val="00D8673F"/>
    <w:rsid w:val="00D875EE"/>
    <w:rsid w:val="00D9086B"/>
    <w:rsid w:val="00D91A49"/>
    <w:rsid w:val="00D920EA"/>
    <w:rsid w:val="00D925B1"/>
    <w:rsid w:val="00D929B6"/>
    <w:rsid w:val="00D92F8A"/>
    <w:rsid w:val="00D938AB"/>
    <w:rsid w:val="00D93ED2"/>
    <w:rsid w:val="00D94A53"/>
    <w:rsid w:val="00D953C6"/>
    <w:rsid w:val="00D9666D"/>
    <w:rsid w:val="00D96900"/>
    <w:rsid w:val="00D971F7"/>
    <w:rsid w:val="00DA00FE"/>
    <w:rsid w:val="00DA0C93"/>
    <w:rsid w:val="00DA0D57"/>
    <w:rsid w:val="00DA2F26"/>
    <w:rsid w:val="00DA441E"/>
    <w:rsid w:val="00DA4A43"/>
    <w:rsid w:val="00DA4FA5"/>
    <w:rsid w:val="00DA5532"/>
    <w:rsid w:val="00DA59B9"/>
    <w:rsid w:val="00DA6B66"/>
    <w:rsid w:val="00DA741B"/>
    <w:rsid w:val="00DA79F1"/>
    <w:rsid w:val="00DA7A5A"/>
    <w:rsid w:val="00DB04BA"/>
    <w:rsid w:val="00DB112C"/>
    <w:rsid w:val="00DB4624"/>
    <w:rsid w:val="00DB65AC"/>
    <w:rsid w:val="00DB660B"/>
    <w:rsid w:val="00DB6623"/>
    <w:rsid w:val="00DB6996"/>
    <w:rsid w:val="00DB7652"/>
    <w:rsid w:val="00DB7EB9"/>
    <w:rsid w:val="00DC081D"/>
    <w:rsid w:val="00DC26BF"/>
    <w:rsid w:val="00DC331D"/>
    <w:rsid w:val="00DC3E45"/>
    <w:rsid w:val="00DC4271"/>
    <w:rsid w:val="00DC436F"/>
    <w:rsid w:val="00DC4718"/>
    <w:rsid w:val="00DC4815"/>
    <w:rsid w:val="00DC59CC"/>
    <w:rsid w:val="00DC5B87"/>
    <w:rsid w:val="00DC6326"/>
    <w:rsid w:val="00DC73DB"/>
    <w:rsid w:val="00DD0295"/>
    <w:rsid w:val="00DD05CD"/>
    <w:rsid w:val="00DD0A3B"/>
    <w:rsid w:val="00DD41A0"/>
    <w:rsid w:val="00DD4509"/>
    <w:rsid w:val="00DD5073"/>
    <w:rsid w:val="00DD5851"/>
    <w:rsid w:val="00DD5A8F"/>
    <w:rsid w:val="00DD69A3"/>
    <w:rsid w:val="00DE0449"/>
    <w:rsid w:val="00DE36E6"/>
    <w:rsid w:val="00DE6147"/>
    <w:rsid w:val="00DE69A2"/>
    <w:rsid w:val="00DE6DBD"/>
    <w:rsid w:val="00DE7340"/>
    <w:rsid w:val="00DF14DC"/>
    <w:rsid w:val="00DF35C5"/>
    <w:rsid w:val="00DF36C6"/>
    <w:rsid w:val="00DF392A"/>
    <w:rsid w:val="00DF3BB5"/>
    <w:rsid w:val="00DF414C"/>
    <w:rsid w:val="00DF47A9"/>
    <w:rsid w:val="00DF5465"/>
    <w:rsid w:val="00DF6981"/>
    <w:rsid w:val="00DF69A2"/>
    <w:rsid w:val="00DF6AAB"/>
    <w:rsid w:val="00E02505"/>
    <w:rsid w:val="00E076C7"/>
    <w:rsid w:val="00E11AB3"/>
    <w:rsid w:val="00E141C6"/>
    <w:rsid w:val="00E14B28"/>
    <w:rsid w:val="00E14C99"/>
    <w:rsid w:val="00E14E0D"/>
    <w:rsid w:val="00E15F7E"/>
    <w:rsid w:val="00E16620"/>
    <w:rsid w:val="00E16792"/>
    <w:rsid w:val="00E176EE"/>
    <w:rsid w:val="00E17DF7"/>
    <w:rsid w:val="00E202FC"/>
    <w:rsid w:val="00E209B9"/>
    <w:rsid w:val="00E20E15"/>
    <w:rsid w:val="00E217CE"/>
    <w:rsid w:val="00E21E7D"/>
    <w:rsid w:val="00E22680"/>
    <w:rsid w:val="00E2401C"/>
    <w:rsid w:val="00E2471C"/>
    <w:rsid w:val="00E2568D"/>
    <w:rsid w:val="00E30265"/>
    <w:rsid w:val="00E309EB"/>
    <w:rsid w:val="00E312B0"/>
    <w:rsid w:val="00E314BB"/>
    <w:rsid w:val="00E31FA5"/>
    <w:rsid w:val="00E323CB"/>
    <w:rsid w:val="00E32B02"/>
    <w:rsid w:val="00E32D87"/>
    <w:rsid w:val="00E33128"/>
    <w:rsid w:val="00E3399D"/>
    <w:rsid w:val="00E3514B"/>
    <w:rsid w:val="00E409E6"/>
    <w:rsid w:val="00E41373"/>
    <w:rsid w:val="00E4278C"/>
    <w:rsid w:val="00E44D11"/>
    <w:rsid w:val="00E44E5C"/>
    <w:rsid w:val="00E44EC2"/>
    <w:rsid w:val="00E45156"/>
    <w:rsid w:val="00E4615F"/>
    <w:rsid w:val="00E4626F"/>
    <w:rsid w:val="00E4676C"/>
    <w:rsid w:val="00E47603"/>
    <w:rsid w:val="00E47DA1"/>
    <w:rsid w:val="00E507CE"/>
    <w:rsid w:val="00E519DB"/>
    <w:rsid w:val="00E54909"/>
    <w:rsid w:val="00E60588"/>
    <w:rsid w:val="00E6063B"/>
    <w:rsid w:val="00E6295F"/>
    <w:rsid w:val="00E62E75"/>
    <w:rsid w:val="00E63D2F"/>
    <w:rsid w:val="00E63DAA"/>
    <w:rsid w:val="00E640CB"/>
    <w:rsid w:val="00E6503A"/>
    <w:rsid w:val="00E6630D"/>
    <w:rsid w:val="00E66CAD"/>
    <w:rsid w:val="00E70807"/>
    <w:rsid w:val="00E71292"/>
    <w:rsid w:val="00E71A85"/>
    <w:rsid w:val="00E72377"/>
    <w:rsid w:val="00E7324B"/>
    <w:rsid w:val="00E738D8"/>
    <w:rsid w:val="00E73F7D"/>
    <w:rsid w:val="00E7540D"/>
    <w:rsid w:val="00E76904"/>
    <w:rsid w:val="00E77AF4"/>
    <w:rsid w:val="00E77C5F"/>
    <w:rsid w:val="00E80346"/>
    <w:rsid w:val="00E80F1F"/>
    <w:rsid w:val="00E81168"/>
    <w:rsid w:val="00E81800"/>
    <w:rsid w:val="00E82040"/>
    <w:rsid w:val="00E82800"/>
    <w:rsid w:val="00E82D32"/>
    <w:rsid w:val="00E8325F"/>
    <w:rsid w:val="00E8326D"/>
    <w:rsid w:val="00E83E64"/>
    <w:rsid w:val="00E85D7A"/>
    <w:rsid w:val="00E862FD"/>
    <w:rsid w:val="00E873E5"/>
    <w:rsid w:val="00E90B63"/>
    <w:rsid w:val="00E91CE6"/>
    <w:rsid w:val="00E94038"/>
    <w:rsid w:val="00E94145"/>
    <w:rsid w:val="00E94C23"/>
    <w:rsid w:val="00E96AF6"/>
    <w:rsid w:val="00EA0F03"/>
    <w:rsid w:val="00EA163D"/>
    <w:rsid w:val="00EA1AB8"/>
    <w:rsid w:val="00EA23B6"/>
    <w:rsid w:val="00EA2D2D"/>
    <w:rsid w:val="00EA2F1F"/>
    <w:rsid w:val="00EA5CDF"/>
    <w:rsid w:val="00EB0B56"/>
    <w:rsid w:val="00EB0BF4"/>
    <w:rsid w:val="00EB0DEF"/>
    <w:rsid w:val="00EB10D4"/>
    <w:rsid w:val="00EB11BA"/>
    <w:rsid w:val="00EB198B"/>
    <w:rsid w:val="00EB1C26"/>
    <w:rsid w:val="00EB1D9D"/>
    <w:rsid w:val="00EB2BC7"/>
    <w:rsid w:val="00EB3270"/>
    <w:rsid w:val="00EB3731"/>
    <w:rsid w:val="00EB44B6"/>
    <w:rsid w:val="00EB4546"/>
    <w:rsid w:val="00EB79F3"/>
    <w:rsid w:val="00EB7D86"/>
    <w:rsid w:val="00EB7DDE"/>
    <w:rsid w:val="00EC2145"/>
    <w:rsid w:val="00EC2646"/>
    <w:rsid w:val="00EC2C66"/>
    <w:rsid w:val="00EC3356"/>
    <w:rsid w:val="00EC3577"/>
    <w:rsid w:val="00EC3FA7"/>
    <w:rsid w:val="00EC4636"/>
    <w:rsid w:val="00EC4B06"/>
    <w:rsid w:val="00EC4B1B"/>
    <w:rsid w:val="00EC65BC"/>
    <w:rsid w:val="00EC7313"/>
    <w:rsid w:val="00EC7700"/>
    <w:rsid w:val="00ED538F"/>
    <w:rsid w:val="00ED64B8"/>
    <w:rsid w:val="00ED6D3C"/>
    <w:rsid w:val="00ED6EF8"/>
    <w:rsid w:val="00ED7ED6"/>
    <w:rsid w:val="00EE0DB0"/>
    <w:rsid w:val="00EE104D"/>
    <w:rsid w:val="00EE1169"/>
    <w:rsid w:val="00EE1937"/>
    <w:rsid w:val="00EE1BF4"/>
    <w:rsid w:val="00EE1CE1"/>
    <w:rsid w:val="00EE2236"/>
    <w:rsid w:val="00EE2962"/>
    <w:rsid w:val="00EE2C43"/>
    <w:rsid w:val="00EE4870"/>
    <w:rsid w:val="00EE5411"/>
    <w:rsid w:val="00EE63F7"/>
    <w:rsid w:val="00EE6A4E"/>
    <w:rsid w:val="00EE6DBB"/>
    <w:rsid w:val="00EE7B16"/>
    <w:rsid w:val="00EF0240"/>
    <w:rsid w:val="00EF0634"/>
    <w:rsid w:val="00EF0BDC"/>
    <w:rsid w:val="00EF18B0"/>
    <w:rsid w:val="00EF3CA7"/>
    <w:rsid w:val="00EF3F13"/>
    <w:rsid w:val="00EF3FC4"/>
    <w:rsid w:val="00EF43A2"/>
    <w:rsid w:val="00EF44F8"/>
    <w:rsid w:val="00EF4E4F"/>
    <w:rsid w:val="00EF5CB5"/>
    <w:rsid w:val="00EF6B16"/>
    <w:rsid w:val="00EF6B7A"/>
    <w:rsid w:val="00EF6FEA"/>
    <w:rsid w:val="00F0073D"/>
    <w:rsid w:val="00F007E6"/>
    <w:rsid w:val="00F015B0"/>
    <w:rsid w:val="00F04FCB"/>
    <w:rsid w:val="00F05472"/>
    <w:rsid w:val="00F06CD3"/>
    <w:rsid w:val="00F0738E"/>
    <w:rsid w:val="00F104C8"/>
    <w:rsid w:val="00F11686"/>
    <w:rsid w:val="00F1265B"/>
    <w:rsid w:val="00F12E73"/>
    <w:rsid w:val="00F141E7"/>
    <w:rsid w:val="00F14214"/>
    <w:rsid w:val="00F14B52"/>
    <w:rsid w:val="00F1562F"/>
    <w:rsid w:val="00F15EB0"/>
    <w:rsid w:val="00F175B3"/>
    <w:rsid w:val="00F17745"/>
    <w:rsid w:val="00F17D88"/>
    <w:rsid w:val="00F205F4"/>
    <w:rsid w:val="00F21A2A"/>
    <w:rsid w:val="00F2232B"/>
    <w:rsid w:val="00F22E1B"/>
    <w:rsid w:val="00F230D3"/>
    <w:rsid w:val="00F2338C"/>
    <w:rsid w:val="00F23B0D"/>
    <w:rsid w:val="00F26955"/>
    <w:rsid w:val="00F27134"/>
    <w:rsid w:val="00F27D28"/>
    <w:rsid w:val="00F27E9C"/>
    <w:rsid w:val="00F3172C"/>
    <w:rsid w:val="00F32333"/>
    <w:rsid w:val="00F3239A"/>
    <w:rsid w:val="00F375B9"/>
    <w:rsid w:val="00F37A6A"/>
    <w:rsid w:val="00F404AE"/>
    <w:rsid w:val="00F4069B"/>
    <w:rsid w:val="00F43010"/>
    <w:rsid w:val="00F43485"/>
    <w:rsid w:val="00F4358E"/>
    <w:rsid w:val="00F44056"/>
    <w:rsid w:val="00F456A4"/>
    <w:rsid w:val="00F50A19"/>
    <w:rsid w:val="00F51BD3"/>
    <w:rsid w:val="00F53959"/>
    <w:rsid w:val="00F5410A"/>
    <w:rsid w:val="00F545DB"/>
    <w:rsid w:val="00F54958"/>
    <w:rsid w:val="00F54CD2"/>
    <w:rsid w:val="00F55330"/>
    <w:rsid w:val="00F55753"/>
    <w:rsid w:val="00F56BAA"/>
    <w:rsid w:val="00F57007"/>
    <w:rsid w:val="00F609C2"/>
    <w:rsid w:val="00F62156"/>
    <w:rsid w:val="00F62923"/>
    <w:rsid w:val="00F63544"/>
    <w:rsid w:val="00F6393F"/>
    <w:rsid w:val="00F64DEE"/>
    <w:rsid w:val="00F6539B"/>
    <w:rsid w:val="00F65974"/>
    <w:rsid w:val="00F67C3A"/>
    <w:rsid w:val="00F67C4D"/>
    <w:rsid w:val="00F706CA"/>
    <w:rsid w:val="00F71826"/>
    <w:rsid w:val="00F720C6"/>
    <w:rsid w:val="00F7274E"/>
    <w:rsid w:val="00F7487D"/>
    <w:rsid w:val="00F74B23"/>
    <w:rsid w:val="00F74DCC"/>
    <w:rsid w:val="00F771D9"/>
    <w:rsid w:val="00F7735F"/>
    <w:rsid w:val="00F804B8"/>
    <w:rsid w:val="00F809DB"/>
    <w:rsid w:val="00F81806"/>
    <w:rsid w:val="00F81AC5"/>
    <w:rsid w:val="00F81B62"/>
    <w:rsid w:val="00F81B9C"/>
    <w:rsid w:val="00F822F2"/>
    <w:rsid w:val="00F8253B"/>
    <w:rsid w:val="00F83C5C"/>
    <w:rsid w:val="00F85DF6"/>
    <w:rsid w:val="00F8657D"/>
    <w:rsid w:val="00F87339"/>
    <w:rsid w:val="00F87F02"/>
    <w:rsid w:val="00F90D89"/>
    <w:rsid w:val="00F91B1B"/>
    <w:rsid w:val="00F92E1F"/>
    <w:rsid w:val="00F92FC6"/>
    <w:rsid w:val="00F93599"/>
    <w:rsid w:val="00F94D92"/>
    <w:rsid w:val="00F9507A"/>
    <w:rsid w:val="00F95479"/>
    <w:rsid w:val="00F9559F"/>
    <w:rsid w:val="00F958E6"/>
    <w:rsid w:val="00F970FD"/>
    <w:rsid w:val="00F97EEC"/>
    <w:rsid w:val="00FA0107"/>
    <w:rsid w:val="00FA0534"/>
    <w:rsid w:val="00FA07B4"/>
    <w:rsid w:val="00FA08DD"/>
    <w:rsid w:val="00FA122A"/>
    <w:rsid w:val="00FA31C4"/>
    <w:rsid w:val="00FA3A6C"/>
    <w:rsid w:val="00FA451F"/>
    <w:rsid w:val="00FA471B"/>
    <w:rsid w:val="00FA5063"/>
    <w:rsid w:val="00FA5133"/>
    <w:rsid w:val="00FA5245"/>
    <w:rsid w:val="00FA5BB4"/>
    <w:rsid w:val="00FA7666"/>
    <w:rsid w:val="00FB521F"/>
    <w:rsid w:val="00FB6307"/>
    <w:rsid w:val="00FB6AAA"/>
    <w:rsid w:val="00FB6DBB"/>
    <w:rsid w:val="00FB7F93"/>
    <w:rsid w:val="00FC053B"/>
    <w:rsid w:val="00FC1AE0"/>
    <w:rsid w:val="00FC2793"/>
    <w:rsid w:val="00FC2CC9"/>
    <w:rsid w:val="00FC38A2"/>
    <w:rsid w:val="00FC3C6E"/>
    <w:rsid w:val="00FC4FF9"/>
    <w:rsid w:val="00FC5375"/>
    <w:rsid w:val="00FC5A8B"/>
    <w:rsid w:val="00FC6ED4"/>
    <w:rsid w:val="00FD00C5"/>
    <w:rsid w:val="00FD03BD"/>
    <w:rsid w:val="00FD15B7"/>
    <w:rsid w:val="00FD4585"/>
    <w:rsid w:val="00FD580B"/>
    <w:rsid w:val="00FD71B3"/>
    <w:rsid w:val="00FD7D12"/>
    <w:rsid w:val="00FE26C3"/>
    <w:rsid w:val="00FE2E42"/>
    <w:rsid w:val="00FE30F9"/>
    <w:rsid w:val="00FE3188"/>
    <w:rsid w:val="00FE35F7"/>
    <w:rsid w:val="00FE399E"/>
    <w:rsid w:val="00FE46AF"/>
    <w:rsid w:val="00FE4BA0"/>
    <w:rsid w:val="00FE5A80"/>
    <w:rsid w:val="00FE7752"/>
    <w:rsid w:val="00FF0923"/>
    <w:rsid w:val="00FF1A18"/>
    <w:rsid w:val="00FF57A3"/>
    <w:rsid w:val="00FF5D70"/>
    <w:rsid w:val="00FF63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56234"/>
  <w15:chartTrackingRefBased/>
  <w15:docId w15:val="{F40813D3-0336-AB4F-8B06-2D8D98E5A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B3C"/>
    <w:pPr>
      <w:pBdr>
        <w:top w:val="nil"/>
        <w:left w:val="nil"/>
        <w:bottom w:val="nil"/>
        <w:right w:val="nil"/>
        <w:between w:val="nil"/>
        <w:bar w:val="nil"/>
      </w:pBdr>
      <w:spacing w:before="100" w:beforeAutospacing="1" w:after="100" w:afterAutospacing="1"/>
      <w:ind w:firstLine="720"/>
      <w:contextualSpacing/>
    </w:pPr>
    <w:rPr>
      <w:rFonts w:ascii="Baskerville" w:eastAsia="Arial Unicode MS" w:hAnsi="Baskerville" w:cs="Arial Unicode MS"/>
      <w:color w:val="000000" w:themeColor="text1"/>
      <w:sz w:val="22"/>
      <w:szCs w:val="22"/>
      <w:u w:color="000000"/>
      <w:bdr w:val="nil"/>
    </w:rPr>
  </w:style>
  <w:style w:type="paragraph" w:styleId="Heading1">
    <w:name w:val="heading 1"/>
    <w:basedOn w:val="Normal"/>
    <w:next w:val="Normal"/>
    <w:link w:val="Heading1Char"/>
    <w:autoRedefine/>
    <w:qFormat/>
    <w:rsid w:val="000726E4"/>
    <w:pPr>
      <w:keepNext/>
      <w:pageBreakBefore/>
      <w:numPr>
        <w:numId w:val="1"/>
      </w:numPr>
      <w:pBdr>
        <w:bottom w:val="single" w:sz="4" w:space="1" w:color="auto"/>
      </w:pBdr>
      <w:jc w:val="center"/>
      <w:outlineLvl w:val="0"/>
    </w:pPr>
    <w:rPr>
      <w:rFonts w:cs="Arial"/>
      <w:b/>
      <w:bCs/>
      <w:color w:val="44546A" w:themeColor="text2"/>
      <w:sz w:val="32"/>
      <w:szCs w:val="32"/>
    </w:rPr>
  </w:style>
  <w:style w:type="paragraph" w:styleId="Heading2">
    <w:name w:val="heading 2"/>
    <w:basedOn w:val="Normal"/>
    <w:next w:val="Normal"/>
    <w:link w:val="Heading2Char"/>
    <w:autoRedefine/>
    <w:qFormat/>
    <w:rsid w:val="000726E4"/>
    <w:pPr>
      <w:keepNext/>
      <w:numPr>
        <w:ilvl w:val="1"/>
        <w:numId w:val="1"/>
      </w:numPr>
      <w:spacing w:before="600" w:after="240"/>
      <w:outlineLvl w:val="1"/>
    </w:pPr>
    <w:rPr>
      <w:rFonts w:cs="Arial"/>
      <w:b/>
      <w:bCs/>
      <w:i/>
      <w:iCs/>
      <w:noProof/>
      <w:color w:val="1F3864" w:themeColor="accent1" w:themeShade="80"/>
    </w:rPr>
  </w:style>
  <w:style w:type="paragraph" w:styleId="Heading3">
    <w:name w:val="heading 3"/>
    <w:basedOn w:val="Normal"/>
    <w:next w:val="Normal"/>
    <w:link w:val="Heading3Char"/>
    <w:autoRedefine/>
    <w:uiPriority w:val="9"/>
    <w:unhideWhenUsed/>
    <w:qFormat/>
    <w:rsid w:val="0028051A"/>
    <w:pPr>
      <w:keepNext/>
      <w:keepLines/>
      <w:numPr>
        <w:numId w:val="23"/>
      </w:numPr>
      <w:spacing w:before="600"/>
      <w:outlineLvl w:val="2"/>
    </w:pPr>
    <w:rPr>
      <w:rFonts w:eastAsiaTheme="majorEastAsia" w:cstheme="majorBidi"/>
      <w:bCs/>
      <w:i/>
    </w:rPr>
  </w:style>
  <w:style w:type="paragraph" w:styleId="Heading4">
    <w:name w:val="heading 4"/>
    <w:basedOn w:val="Normal"/>
    <w:next w:val="Normal"/>
    <w:link w:val="Heading4Char"/>
    <w:autoRedefine/>
    <w:qFormat/>
    <w:rsid w:val="000726E4"/>
    <w:pPr>
      <w:keepNext/>
      <w:numPr>
        <w:ilvl w:val="3"/>
        <w:numId w:val="1"/>
      </w:numPr>
      <w:spacing w:before="480"/>
      <w:outlineLvl w:val="3"/>
    </w:pPr>
    <w:rPr>
      <w:b/>
      <w:bCs/>
      <w:szCs w:val="28"/>
      <w:u w:val="words"/>
    </w:rPr>
  </w:style>
  <w:style w:type="paragraph" w:styleId="Heading5">
    <w:name w:val="heading 5"/>
    <w:basedOn w:val="Normal"/>
    <w:next w:val="Normal"/>
    <w:link w:val="Heading5Char"/>
    <w:autoRedefine/>
    <w:rsid w:val="000726E4"/>
    <w:pPr>
      <w:keepNext/>
      <w:numPr>
        <w:ilvl w:val="4"/>
        <w:numId w:val="1"/>
      </w:numPr>
      <w:spacing w:before="480"/>
      <w:outlineLvl w:val="4"/>
    </w:pPr>
    <w:rPr>
      <w:b/>
      <w:bCs/>
      <w:i/>
      <w:iCs/>
      <w:szCs w:val="26"/>
    </w:rPr>
  </w:style>
  <w:style w:type="paragraph" w:styleId="Heading6">
    <w:name w:val="heading 6"/>
    <w:basedOn w:val="Normal"/>
    <w:next w:val="Normal"/>
    <w:link w:val="Heading6Char"/>
    <w:autoRedefine/>
    <w:unhideWhenUsed/>
    <w:rsid w:val="000726E4"/>
    <w:pPr>
      <w:keepNext/>
      <w:numPr>
        <w:ilvl w:val="5"/>
        <w:numId w:val="1"/>
      </w:numPr>
      <w:outlineLvl w:val="5"/>
    </w:pPr>
    <w:rPr>
      <w:rFonts w:eastAsiaTheme="majorEastAsia" w:cstheme="majorBidi"/>
      <w:i/>
      <w:iCs/>
      <w:color w:val="1F3763" w:themeColor="accent1" w:themeShade="7F"/>
    </w:rPr>
  </w:style>
  <w:style w:type="paragraph" w:styleId="Heading7">
    <w:name w:val="heading 7"/>
    <w:basedOn w:val="Normal"/>
    <w:next w:val="Normal"/>
    <w:link w:val="Heading7Char"/>
    <w:rsid w:val="000726E4"/>
    <w:pPr>
      <w:keepNext/>
      <w:numPr>
        <w:ilvl w:val="6"/>
        <w:numId w:val="1"/>
      </w:numPr>
      <w:outlineLvl w:val="6"/>
    </w:pPr>
    <w:rPr>
      <w:b/>
      <w:bCs/>
      <w:u w:val="single"/>
    </w:rPr>
  </w:style>
  <w:style w:type="paragraph" w:styleId="Heading8">
    <w:name w:val="heading 8"/>
    <w:basedOn w:val="Normal"/>
    <w:next w:val="Normal"/>
    <w:link w:val="Heading8Char"/>
    <w:rsid w:val="000726E4"/>
    <w:pPr>
      <w:keepNext/>
      <w:keepLines/>
      <w:numPr>
        <w:ilvl w:val="7"/>
        <w:numId w:val="1"/>
      </w:numPr>
      <w:outlineLvl w:val="7"/>
    </w:pPr>
    <w:rPr>
      <w:u w:val="single"/>
    </w:rPr>
  </w:style>
  <w:style w:type="paragraph" w:styleId="Heading9">
    <w:name w:val="heading 9"/>
    <w:basedOn w:val="Normal"/>
    <w:next w:val="Normal"/>
    <w:link w:val="Heading9Char"/>
    <w:rsid w:val="000726E4"/>
    <w:pPr>
      <w:keepNext/>
      <w:numPr>
        <w:ilvl w:val="8"/>
        <w:numId w:val="1"/>
      </w:numPr>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953B59"/>
    <w:pPr>
      <w:ind w:firstLine="0"/>
    </w:pPr>
    <w:rPr>
      <w:rFonts w:ascii="Garamond" w:hAnsi="Arial Unicode MS"/>
      <w:bCs/>
      <w:noProof/>
    </w:rPr>
  </w:style>
  <w:style w:type="paragraph" w:styleId="TOC2">
    <w:name w:val="toc 2"/>
    <w:basedOn w:val="Normal"/>
    <w:next w:val="Normal"/>
    <w:autoRedefine/>
    <w:uiPriority w:val="39"/>
    <w:rsid w:val="00540AA9"/>
    <w:pPr>
      <w:ind w:left="288"/>
    </w:pPr>
    <w:rPr>
      <w:rFonts w:ascii="Garamond" w:hAnsi="Garamond"/>
      <w:bCs/>
    </w:rPr>
  </w:style>
  <w:style w:type="paragraph" w:styleId="TOC3">
    <w:name w:val="toc 3"/>
    <w:basedOn w:val="TOC4"/>
    <w:next w:val="Normal"/>
    <w:autoRedefine/>
    <w:uiPriority w:val="39"/>
    <w:rsid w:val="00953B59"/>
    <w:pPr>
      <w:spacing w:after="0"/>
      <w:ind w:left="0" w:right="-990" w:firstLine="0"/>
    </w:pPr>
  </w:style>
  <w:style w:type="paragraph" w:styleId="TOC4">
    <w:name w:val="toc 4"/>
    <w:basedOn w:val="Normal"/>
    <w:next w:val="Normal"/>
    <w:autoRedefine/>
    <w:uiPriority w:val="39"/>
    <w:rsid w:val="00540AA9"/>
    <w:pPr>
      <w:ind w:left="1440"/>
    </w:pPr>
    <w:rPr>
      <w:rFonts w:ascii="Garamond" w:hAnsi="Garamond"/>
    </w:rPr>
  </w:style>
  <w:style w:type="paragraph" w:styleId="TOC5">
    <w:name w:val="toc 5"/>
    <w:basedOn w:val="Normal"/>
    <w:next w:val="Normal"/>
    <w:autoRedefine/>
    <w:uiPriority w:val="39"/>
    <w:rsid w:val="00540AA9"/>
    <w:pPr>
      <w:ind w:left="1800"/>
    </w:pPr>
    <w:rPr>
      <w:rFonts w:ascii="Garamond" w:hAnsi="Garamond"/>
      <w:sz w:val="20"/>
    </w:rPr>
  </w:style>
  <w:style w:type="character" w:customStyle="1" w:styleId="Heading1Char">
    <w:name w:val="Heading 1 Char"/>
    <w:basedOn w:val="DefaultParagraphFont"/>
    <w:link w:val="Heading1"/>
    <w:rsid w:val="000726E4"/>
    <w:rPr>
      <w:rFonts w:ascii="Baskerville" w:eastAsia="Arial Unicode MS" w:hAnsi="Baskerville" w:cs="Arial"/>
      <w:b/>
      <w:bCs/>
      <w:color w:val="44546A" w:themeColor="text2"/>
      <w:sz w:val="32"/>
      <w:szCs w:val="32"/>
      <w:u w:color="000000"/>
      <w:bdr w:val="nil"/>
    </w:rPr>
  </w:style>
  <w:style w:type="character" w:customStyle="1" w:styleId="Heading2Char">
    <w:name w:val="Heading 2 Char"/>
    <w:basedOn w:val="DefaultParagraphFont"/>
    <w:link w:val="Heading2"/>
    <w:rsid w:val="000726E4"/>
    <w:rPr>
      <w:rFonts w:ascii="Baskerville" w:eastAsia="Arial Unicode MS" w:hAnsi="Baskerville" w:cs="Arial"/>
      <w:b/>
      <w:bCs/>
      <w:i/>
      <w:iCs/>
      <w:noProof/>
      <w:color w:val="1F3864" w:themeColor="accent1" w:themeShade="80"/>
      <w:sz w:val="22"/>
      <w:szCs w:val="22"/>
      <w:u w:color="000000"/>
      <w:bdr w:val="nil"/>
    </w:rPr>
  </w:style>
  <w:style w:type="character" w:customStyle="1" w:styleId="Heading3Char">
    <w:name w:val="Heading 3 Char"/>
    <w:basedOn w:val="DefaultParagraphFont"/>
    <w:link w:val="Heading3"/>
    <w:uiPriority w:val="9"/>
    <w:rsid w:val="0028051A"/>
    <w:rPr>
      <w:rFonts w:ascii="Baskerville" w:eastAsiaTheme="majorEastAsia" w:hAnsi="Baskerville" w:cstheme="majorBidi"/>
      <w:bCs/>
      <w:i/>
      <w:color w:val="000000" w:themeColor="text1"/>
      <w:sz w:val="22"/>
      <w:szCs w:val="22"/>
      <w:u w:color="000000"/>
      <w:bdr w:val="nil"/>
    </w:rPr>
  </w:style>
  <w:style w:type="character" w:customStyle="1" w:styleId="Heading4Char">
    <w:name w:val="Heading 4 Char"/>
    <w:basedOn w:val="DefaultParagraphFont"/>
    <w:link w:val="Heading4"/>
    <w:rsid w:val="000726E4"/>
    <w:rPr>
      <w:rFonts w:ascii="Baskerville" w:eastAsia="Arial Unicode MS" w:hAnsi="Baskerville" w:cs="Arial Unicode MS"/>
      <w:b/>
      <w:bCs/>
      <w:color w:val="000000" w:themeColor="text1"/>
      <w:sz w:val="22"/>
      <w:szCs w:val="28"/>
      <w:u w:val="words" w:color="000000"/>
      <w:bdr w:val="nil"/>
    </w:rPr>
  </w:style>
  <w:style w:type="character" w:customStyle="1" w:styleId="Heading5Char">
    <w:name w:val="Heading 5 Char"/>
    <w:basedOn w:val="DefaultParagraphFont"/>
    <w:link w:val="Heading5"/>
    <w:rsid w:val="000726E4"/>
    <w:rPr>
      <w:rFonts w:ascii="Baskerville" w:eastAsia="Arial Unicode MS" w:hAnsi="Baskerville" w:cs="Arial Unicode MS"/>
      <w:b/>
      <w:bCs/>
      <w:i/>
      <w:iCs/>
      <w:color w:val="000000" w:themeColor="text1"/>
      <w:sz w:val="22"/>
      <w:szCs w:val="26"/>
      <w:u w:color="000000"/>
      <w:bdr w:val="nil"/>
    </w:rPr>
  </w:style>
  <w:style w:type="character" w:customStyle="1" w:styleId="Heading6Char">
    <w:name w:val="Heading 6 Char"/>
    <w:basedOn w:val="DefaultParagraphFont"/>
    <w:link w:val="Heading6"/>
    <w:rsid w:val="000726E4"/>
    <w:rPr>
      <w:rFonts w:ascii="Baskerville" w:eastAsiaTheme="majorEastAsia" w:hAnsi="Baskerville" w:cstheme="majorBidi"/>
      <w:i/>
      <w:iCs/>
      <w:color w:val="1F3763" w:themeColor="accent1" w:themeShade="7F"/>
      <w:sz w:val="22"/>
      <w:szCs w:val="22"/>
      <w:u w:color="000000"/>
      <w:bdr w:val="nil"/>
    </w:rPr>
  </w:style>
  <w:style w:type="character" w:customStyle="1" w:styleId="Heading7Char">
    <w:name w:val="Heading 7 Char"/>
    <w:basedOn w:val="DefaultParagraphFont"/>
    <w:link w:val="Heading7"/>
    <w:rsid w:val="000726E4"/>
    <w:rPr>
      <w:rFonts w:ascii="Baskerville" w:eastAsia="Arial Unicode MS" w:hAnsi="Baskerville" w:cs="Arial Unicode MS"/>
      <w:b/>
      <w:bCs/>
      <w:color w:val="000000" w:themeColor="text1"/>
      <w:sz w:val="22"/>
      <w:szCs w:val="22"/>
      <w:u w:val="single" w:color="000000"/>
      <w:bdr w:val="nil"/>
    </w:rPr>
  </w:style>
  <w:style w:type="character" w:customStyle="1" w:styleId="Heading8Char">
    <w:name w:val="Heading 8 Char"/>
    <w:basedOn w:val="DefaultParagraphFont"/>
    <w:link w:val="Heading8"/>
    <w:rsid w:val="000726E4"/>
    <w:rPr>
      <w:rFonts w:ascii="Baskerville" w:eastAsia="Arial Unicode MS" w:hAnsi="Baskerville" w:cs="Arial Unicode MS"/>
      <w:color w:val="000000" w:themeColor="text1"/>
      <w:sz w:val="22"/>
      <w:szCs w:val="22"/>
      <w:u w:val="single" w:color="000000"/>
      <w:bdr w:val="nil"/>
    </w:rPr>
  </w:style>
  <w:style w:type="character" w:customStyle="1" w:styleId="Heading9Char">
    <w:name w:val="Heading 9 Char"/>
    <w:basedOn w:val="DefaultParagraphFont"/>
    <w:link w:val="Heading9"/>
    <w:rsid w:val="000726E4"/>
    <w:rPr>
      <w:rFonts w:ascii="Baskerville" w:eastAsia="Arial Unicode MS" w:hAnsi="Baskerville" w:cs="Arial Unicode MS"/>
      <w:i/>
      <w:iCs/>
      <w:color w:val="000000" w:themeColor="text1"/>
      <w:sz w:val="22"/>
      <w:szCs w:val="22"/>
      <w:u w:color="000000"/>
      <w:bdr w:val="nil"/>
    </w:rPr>
  </w:style>
  <w:style w:type="paragraph" w:customStyle="1" w:styleId="Appendix">
    <w:name w:val="Appendix"/>
    <w:basedOn w:val="Heading2"/>
    <w:next w:val="Normal"/>
    <w:link w:val="AppendixChar"/>
    <w:autoRedefine/>
    <w:rsid w:val="000726E4"/>
    <w:pPr>
      <w:ind w:left="540" w:hanging="360"/>
    </w:pPr>
    <w:rPr>
      <w:b w:val="0"/>
      <w:szCs w:val="24"/>
    </w:rPr>
  </w:style>
  <w:style w:type="character" w:customStyle="1" w:styleId="AppendixChar">
    <w:name w:val="Appendix Char"/>
    <w:basedOn w:val="DefaultParagraphFont"/>
    <w:link w:val="Appendix"/>
    <w:rsid w:val="000726E4"/>
    <w:rPr>
      <w:rFonts w:ascii="Baskerville" w:eastAsia="Arial Unicode MS" w:hAnsi="Baskerville" w:cs="Arial"/>
      <w:bCs/>
      <w:i/>
      <w:iCs/>
      <w:noProof/>
      <w:color w:val="1F3864" w:themeColor="accent1" w:themeShade="80"/>
      <w:sz w:val="22"/>
      <w:u w:color="000000"/>
      <w:bdr w:val="nil"/>
    </w:rPr>
  </w:style>
  <w:style w:type="character" w:customStyle="1" w:styleId="apple-converted-space">
    <w:name w:val="apple-converted-space"/>
    <w:basedOn w:val="DefaultParagraphFont"/>
    <w:rsid w:val="000726E4"/>
  </w:style>
  <w:style w:type="paragraph" w:styleId="BalloonText">
    <w:name w:val="Balloon Text"/>
    <w:basedOn w:val="Normal"/>
    <w:link w:val="BalloonTextChar"/>
    <w:uiPriority w:val="99"/>
    <w:semiHidden/>
    <w:unhideWhenUsed/>
    <w:rsid w:val="000726E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26E4"/>
    <w:rPr>
      <w:rFonts w:ascii="Lucida Grande" w:eastAsia="Arial Unicode MS" w:hAnsi="Lucida Grande" w:cs="Lucida Grande"/>
      <w:color w:val="000000" w:themeColor="text1"/>
      <w:sz w:val="18"/>
      <w:szCs w:val="18"/>
      <w:u w:color="000000"/>
      <w:bdr w:val="nil"/>
    </w:rPr>
  </w:style>
  <w:style w:type="paragraph" w:styleId="BlockText">
    <w:name w:val="Block Text"/>
    <w:aliases w:val="BlockQuote"/>
    <w:basedOn w:val="Normal"/>
    <w:autoRedefine/>
    <w:uiPriority w:val="99"/>
    <w:semiHidden/>
    <w:unhideWhenUsed/>
    <w:qFormat/>
    <w:rsid w:val="000726E4"/>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rFonts w:eastAsiaTheme="minorEastAsia"/>
      <w:iCs/>
    </w:rPr>
  </w:style>
  <w:style w:type="paragraph" w:customStyle="1" w:styleId="Blockquote">
    <w:name w:val="Blockquote"/>
    <w:basedOn w:val="Normal"/>
    <w:autoRedefine/>
    <w:qFormat/>
    <w:rsid w:val="00BB2BFF"/>
    <w:pPr>
      <w:autoSpaceDE w:val="0"/>
      <w:autoSpaceDN w:val="0"/>
      <w:adjustRightInd w:val="0"/>
      <w:spacing w:line="480" w:lineRule="auto"/>
    </w:pPr>
  </w:style>
  <w:style w:type="paragraph" w:customStyle="1" w:styleId="Body">
    <w:name w:val="Body"/>
    <w:rsid w:val="000726E4"/>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rPr>
  </w:style>
  <w:style w:type="paragraph" w:styleId="BodyText">
    <w:name w:val="Body Text"/>
    <w:basedOn w:val="Normal"/>
    <w:link w:val="BodyTextChar"/>
    <w:rsid w:val="000726E4"/>
  </w:style>
  <w:style w:type="character" w:customStyle="1" w:styleId="BodyTextChar">
    <w:name w:val="Body Text Char"/>
    <w:basedOn w:val="DefaultParagraphFont"/>
    <w:link w:val="BodyText"/>
    <w:rsid w:val="000726E4"/>
    <w:rPr>
      <w:rFonts w:ascii="Baskerville" w:eastAsia="Arial Unicode MS" w:hAnsi="Baskerville" w:cs="Arial Unicode MS"/>
      <w:color w:val="000000" w:themeColor="text1"/>
      <w:sz w:val="22"/>
      <w:szCs w:val="22"/>
      <w:u w:color="000000"/>
      <w:bdr w:val="nil"/>
    </w:rPr>
  </w:style>
  <w:style w:type="paragraph" w:styleId="BodyText2">
    <w:name w:val="Body Text 2"/>
    <w:basedOn w:val="Normal"/>
    <w:link w:val="BodyText2Char"/>
    <w:semiHidden/>
    <w:rsid w:val="000726E4"/>
    <w:rPr>
      <w:u w:val="single"/>
    </w:rPr>
  </w:style>
  <w:style w:type="character" w:customStyle="1" w:styleId="BodyText2Char">
    <w:name w:val="Body Text 2 Char"/>
    <w:basedOn w:val="DefaultParagraphFont"/>
    <w:link w:val="BodyText2"/>
    <w:semiHidden/>
    <w:rsid w:val="000726E4"/>
    <w:rPr>
      <w:rFonts w:ascii="Baskerville" w:eastAsia="Arial Unicode MS" w:hAnsi="Baskerville" w:cs="Arial Unicode MS"/>
      <w:color w:val="000000" w:themeColor="text1"/>
      <w:sz w:val="22"/>
      <w:szCs w:val="22"/>
      <w:u w:val="single" w:color="000000"/>
      <w:bdr w:val="nil"/>
    </w:rPr>
  </w:style>
  <w:style w:type="paragraph" w:styleId="BodyText3">
    <w:name w:val="Body Text 3"/>
    <w:basedOn w:val="Normal"/>
    <w:link w:val="BodyText3Char"/>
    <w:semiHidden/>
    <w:rsid w:val="000726E4"/>
  </w:style>
  <w:style w:type="character" w:customStyle="1" w:styleId="BodyText3Char">
    <w:name w:val="Body Text 3 Char"/>
    <w:basedOn w:val="DefaultParagraphFont"/>
    <w:link w:val="BodyText3"/>
    <w:semiHidden/>
    <w:rsid w:val="000726E4"/>
    <w:rPr>
      <w:rFonts w:ascii="Baskerville" w:eastAsia="Arial Unicode MS" w:hAnsi="Baskerville" w:cs="Arial Unicode MS"/>
      <w:color w:val="000000" w:themeColor="text1"/>
      <w:sz w:val="22"/>
      <w:szCs w:val="22"/>
      <w:u w:color="000000"/>
      <w:bdr w:val="nil"/>
    </w:rPr>
  </w:style>
  <w:style w:type="paragraph" w:styleId="BodyTextFirstIndent">
    <w:name w:val="Body Text First Indent"/>
    <w:basedOn w:val="BodyText"/>
    <w:link w:val="BodyTextFirstIndentChar"/>
    <w:semiHidden/>
    <w:rsid w:val="000726E4"/>
    <w:pPr>
      <w:spacing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0726E4"/>
    <w:rPr>
      <w:rFonts w:ascii="Garamond" w:eastAsia="Calibri" w:hAnsi="Garamond" w:cs="Arial Unicode MS"/>
      <w:color w:val="0D0D0D" w:themeColor="text1" w:themeTint="F2"/>
      <w:sz w:val="22"/>
      <w:szCs w:val="22"/>
      <w:u w:color="000000"/>
      <w:bdr w:val="nil"/>
      <w:lang w:val="el-GR"/>
    </w:rPr>
  </w:style>
  <w:style w:type="paragraph" w:styleId="BodyTextIndent">
    <w:name w:val="Body Text Indent"/>
    <w:basedOn w:val="Normal"/>
    <w:link w:val="BodyTextIndentChar"/>
    <w:semiHidden/>
    <w:rsid w:val="000726E4"/>
    <w:pPr>
      <w:spacing w:after="120"/>
      <w:ind w:left="360"/>
    </w:pPr>
  </w:style>
  <w:style w:type="character" w:customStyle="1" w:styleId="BodyTextIndentChar">
    <w:name w:val="Body Text Indent Char"/>
    <w:basedOn w:val="DefaultParagraphFont"/>
    <w:link w:val="BodyTextIndent"/>
    <w:semiHidden/>
    <w:rsid w:val="000726E4"/>
    <w:rPr>
      <w:rFonts w:ascii="Baskerville" w:eastAsia="Arial Unicode MS" w:hAnsi="Baskerville" w:cs="Arial Unicode MS"/>
      <w:color w:val="000000" w:themeColor="text1"/>
      <w:sz w:val="22"/>
      <w:szCs w:val="22"/>
      <w:u w:color="000000"/>
      <w:bdr w:val="nil"/>
    </w:rPr>
  </w:style>
  <w:style w:type="paragraph" w:styleId="BodyTextFirstIndent2">
    <w:name w:val="Body Text First Indent 2"/>
    <w:basedOn w:val="BodyTextIndent"/>
    <w:link w:val="BodyTextFirstIndent2Char"/>
    <w:semiHidden/>
    <w:rsid w:val="000726E4"/>
    <w:pPr>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0726E4"/>
    <w:rPr>
      <w:rFonts w:ascii="Garamond" w:eastAsia="Calibri" w:hAnsi="Garamond" w:cs="Arial Unicode MS"/>
      <w:color w:val="0D0D0D" w:themeColor="text1" w:themeTint="F2"/>
      <w:sz w:val="22"/>
      <w:szCs w:val="22"/>
      <w:u w:color="000000"/>
      <w:bdr w:val="nil"/>
      <w:lang w:val="el-GR"/>
    </w:rPr>
  </w:style>
  <w:style w:type="character" w:customStyle="1" w:styleId="BodyTextFirstIndent2Char1">
    <w:name w:val="Body Text First Indent 2 Char1"/>
    <w:basedOn w:val="BodyTextIndentChar"/>
    <w:uiPriority w:val="99"/>
    <w:semiHidden/>
    <w:rsid w:val="000726E4"/>
    <w:rPr>
      <w:rFonts w:ascii="Baskerville" w:eastAsia="Times New Roman" w:hAnsi="Baskerville" w:cs="Times New Roman"/>
      <w:color w:val="000000" w:themeColor="text1"/>
      <w:sz w:val="24"/>
      <w:szCs w:val="20"/>
      <w:u w:color="000000"/>
      <w:bdr w:val="nil"/>
      <w:lang w:eastAsia="en-US"/>
    </w:rPr>
  </w:style>
  <w:style w:type="character" w:customStyle="1" w:styleId="BodyTextFirstIndentChar1">
    <w:name w:val="Body Text First Indent Char1"/>
    <w:basedOn w:val="BodyTextChar"/>
    <w:uiPriority w:val="99"/>
    <w:semiHidden/>
    <w:rsid w:val="000726E4"/>
    <w:rPr>
      <w:rFonts w:ascii="Baskerville" w:eastAsia="Times New Roman" w:hAnsi="Baskerville" w:cs="Times New Roman"/>
      <w:color w:val="000000" w:themeColor="text1"/>
      <w:sz w:val="24"/>
      <w:szCs w:val="20"/>
      <w:u w:color="000000"/>
      <w:bdr w:val="nil"/>
      <w:lang w:eastAsia="en-US"/>
    </w:rPr>
  </w:style>
  <w:style w:type="paragraph" w:styleId="BodyTextIndent2">
    <w:name w:val="Body Text Indent 2"/>
    <w:basedOn w:val="Normal"/>
    <w:link w:val="BodyTextIndent2Char"/>
    <w:semiHidden/>
    <w:rsid w:val="000726E4"/>
    <w:pPr>
      <w:ind w:left="5760" w:hanging="2160"/>
    </w:pPr>
  </w:style>
  <w:style w:type="character" w:customStyle="1" w:styleId="BodyTextIndent2Char">
    <w:name w:val="Body Text Indent 2 Char"/>
    <w:basedOn w:val="DefaultParagraphFont"/>
    <w:link w:val="BodyTextIndent2"/>
    <w:semiHidden/>
    <w:rsid w:val="000726E4"/>
    <w:rPr>
      <w:rFonts w:ascii="Baskerville" w:eastAsia="Arial Unicode MS" w:hAnsi="Baskerville" w:cs="Arial Unicode MS"/>
      <w:color w:val="000000" w:themeColor="text1"/>
      <w:sz w:val="22"/>
      <w:szCs w:val="22"/>
      <w:u w:color="000000"/>
      <w:bdr w:val="nil"/>
    </w:rPr>
  </w:style>
  <w:style w:type="paragraph" w:styleId="BodyTextIndent3">
    <w:name w:val="Body Text Indent 3"/>
    <w:basedOn w:val="Normal"/>
    <w:link w:val="BodyTextIndent3Char"/>
    <w:rsid w:val="000726E4"/>
  </w:style>
  <w:style w:type="character" w:customStyle="1" w:styleId="BodyTextIndent3Char">
    <w:name w:val="Body Text Indent 3 Char"/>
    <w:basedOn w:val="DefaultParagraphFont"/>
    <w:link w:val="BodyTextIndent3"/>
    <w:rsid w:val="000726E4"/>
    <w:rPr>
      <w:rFonts w:ascii="Baskerville" w:eastAsia="Arial Unicode MS" w:hAnsi="Baskerville" w:cs="Arial Unicode MS"/>
      <w:color w:val="000000" w:themeColor="text1"/>
      <w:sz w:val="22"/>
      <w:szCs w:val="22"/>
      <w:u w:color="000000"/>
      <w:bdr w:val="nil"/>
    </w:rPr>
  </w:style>
  <w:style w:type="paragraph" w:customStyle="1" w:styleId="Byline">
    <w:name w:val="Byline"/>
    <w:basedOn w:val="BodyText"/>
    <w:rsid w:val="000726E4"/>
    <w:pPr>
      <w:spacing w:after="120"/>
    </w:pPr>
  </w:style>
  <w:style w:type="paragraph" w:styleId="Caption">
    <w:name w:val="caption"/>
    <w:basedOn w:val="Normal"/>
    <w:next w:val="Normal"/>
    <w:autoRedefine/>
    <w:rsid w:val="000726E4"/>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0726E4"/>
    <w:pPr>
      <w:ind w:left="4320"/>
    </w:pPr>
  </w:style>
  <w:style w:type="character" w:customStyle="1" w:styleId="ClosingChar">
    <w:name w:val="Closing Char"/>
    <w:basedOn w:val="DefaultParagraphFont"/>
    <w:link w:val="Closing"/>
    <w:uiPriority w:val="99"/>
    <w:semiHidden/>
    <w:rsid w:val="000726E4"/>
    <w:rPr>
      <w:rFonts w:ascii="Baskerville" w:eastAsia="Arial Unicode MS" w:hAnsi="Baskerville" w:cs="Arial Unicode MS"/>
      <w:color w:val="000000" w:themeColor="text1"/>
      <w:sz w:val="22"/>
      <w:szCs w:val="22"/>
      <w:u w:color="000000"/>
      <w:bdr w:val="nil"/>
    </w:rPr>
  </w:style>
  <w:style w:type="character" w:styleId="CommentReference">
    <w:name w:val="annotation reference"/>
    <w:basedOn w:val="DefaultParagraphFont"/>
    <w:semiHidden/>
    <w:rsid w:val="000726E4"/>
    <w:rPr>
      <w:sz w:val="16"/>
      <w:szCs w:val="16"/>
    </w:rPr>
  </w:style>
  <w:style w:type="paragraph" w:styleId="CommentText">
    <w:name w:val="annotation text"/>
    <w:basedOn w:val="Normal"/>
    <w:link w:val="CommentTextChar"/>
    <w:semiHidden/>
    <w:rsid w:val="000726E4"/>
  </w:style>
  <w:style w:type="character" w:customStyle="1" w:styleId="CommentTextChar">
    <w:name w:val="Comment Text Char"/>
    <w:basedOn w:val="DefaultParagraphFont"/>
    <w:link w:val="CommentText"/>
    <w:semiHidden/>
    <w:rsid w:val="000726E4"/>
    <w:rPr>
      <w:rFonts w:ascii="Baskerville" w:eastAsia="Arial Unicode MS" w:hAnsi="Baskerville" w:cs="Arial Unicode MS"/>
      <w:color w:val="000000" w:themeColor="text1"/>
      <w:sz w:val="22"/>
      <w:szCs w:val="22"/>
      <w:u w:color="000000"/>
      <w:bdr w:val="nil"/>
    </w:rPr>
  </w:style>
  <w:style w:type="paragraph" w:styleId="CommentSubject">
    <w:name w:val="annotation subject"/>
    <w:basedOn w:val="CommentText"/>
    <w:next w:val="CommentText"/>
    <w:link w:val="CommentSubjectChar"/>
    <w:uiPriority w:val="99"/>
    <w:semiHidden/>
    <w:unhideWhenUsed/>
    <w:rsid w:val="000726E4"/>
    <w:pPr>
      <w:spacing w:before="0" w:beforeAutospacing="0"/>
    </w:pPr>
    <w:rPr>
      <w:b/>
      <w:bCs/>
      <w:sz w:val="20"/>
    </w:rPr>
  </w:style>
  <w:style w:type="character" w:customStyle="1" w:styleId="CommentSubjectChar">
    <w:name w:val="Comment Subject Char"/>
    <w:basedOn w:val="CommentTextChar"/>
    <w:link w:val="CommentSubject"/>
    <w:uiPriority w:val="99"/>
    <w:semiHidden/>
    <w:rsid w:val="000726E4"/>
    <w:rPr>
      <w:rFonts w:ascii="Baskerville" w:eastAsia="Arial Unicode MS" w:hAnsi="Baskerville" w:cs="Arial Unicode MS"/>
      <w:b/>
      <w:bCs/>
      <w:color w:val="000000" w:themeColor="text1"/>
      <w:sz w:val="20"/>
      <w:szCs w:val="22"/>
      <w:u w:color="000000"/>
      <w:bdr w:val="nil"/>
    </w:rPr>
  </w:style>
  <w:style w:type="character" w:customStyle="1" w:styleId="CommentTextChar1">
    <w:name w:val="Comment Text Char1"/>
    <w:basedOn w:val="DefaultParagraphFont"/>
    <w:uiPriority w:val="99"/>
    <w:semiHidden/>
    <w:rsid w:val="000726E4"/>
    <w:rPr>
      <w:rFonts w:eastAsiaTheme="minorHAnsi" w:cstheme="minorBidi"/>
      <w:szCs w:val="24"/>
      <w:lang w:eastAsia="en-US"/>
    </w:rPr>
  </w:style>
  <w:style w:type="paragraph" w:styleId="Date">
    <w:name w:val="Date"/>
    <w:basedOn w:val="Normal"/>
    <w:next w:val="Normal"/>
    <w:link w:val="DateChar"/>
    <w:semiHidden/>
    <w:rsid w:val="000726E4"/>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0726E4"/>
    <w:rPr>
      <w:rFonts w:ascii="Garamond" w:eastAsia="Calibri" w:hAnsi="Garamond" w:cs="Arial Unicode MS"/>
      <w:color w:val="0D0D0D" w:themeColor="text1" w:themeTint="F2"/>
      <w:sz w:val="22"/>
      <w:szCs w:val="22"/>
      <w:u w:color="000000"/>
      <w:bdr w:val="nil"/>
      <w:lang w:val="el-GR"/>
    </w:rPr>
  </w:style>
  <w:style w:type="character" w:customStyle="1" w:styleId="DateChar1">
    <w:name w:val="Date Char1"/>
    <w:basedOn w:val="DefaultParagraphFont"/>
    <w:uiPriority w:val="99"/>
    <w:semiHidden/>
    <w:rsid w:val="000726E4"/>
    <w:rPr>
      <w:rFonts w:ascii="Baskerville" w:eastAsia="Times New Roman" w:hAnsi="Baskerville" w:cs="Times New Roman"/>
      <w:szCs w:val="20"/>
    </w:rPr>
  </w:style>
  <w:style w:type="paragraph" w:customStyle="1" w:styleId="Default">
    <w:name w:val="Default"/>
    <w:rsid w:val="000726E4"/>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DocumentMap">
    <w:name w:val="Document Map"/>
    <w:basedOn w:val="Normal"/>
    <w:link w:val="DocumentMapChar"/>
    <w:rsid w:val="000726E4"/>
    <w:pPr>
      <w:shd w:val="clear" w:color="auto" w:fill="000080"/>
    </w:pPr>
    <w:rPr>
      <w:rFonts w:ascii="Bell MT" w:hAnsi="Bell MT" w:cs="Tahoma"/>
      <w:sz w:val="28"/>
    </w:rPr>
  </w:style>
  <w:style w:type="character" w:customStyle="1" w:styleId="DocumentMapChar">
    <w:name w:val="Document Map Char"/>
    <w:basedOn w:val="DefaultParagraphFont"/>
    <w:link w:val="DocumentMap"/>
    <w:rsid w:val="000726E4"/>
    <w:rPr>
      <w:rFonts w:ascii="Bell MT" w:eastAsia="Arial Unicode MS" w:hAnsi="Bell MT" w:cs="Tahoma"/>
      <w:color w:val="000000" w:themeColor="text1"/>
      <w:sz w:val="28"/>
      <w:szCs w:val="22"/>
      <w:u w:color="000000"/>
      <w:bdr w:val="nil"/>
      <w:shd w:val="clear" w:color="auto" w:fill="000080"/>
    </w:rPr>
  </w:style>
  <w:style w:type="paragraph" w:styleId="E-mailSignature">
    <w:name w:val="E-mail Signature"/>
    <w:basedOn w:val="Normal"/>
    <w:link w:val="E-mailSignatureChar"/>
    <w:semiHidden/>
    <w:rsid w:val="000726E4"/>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0726E4"/>
    <w:rPr>
      <w:rFonts w:ascii="Garamond" w:eastAsia="Calibri" w:hAnsi="Garamond" w:cs="Arial Unicode MS"/>
      <w:color w:val="0D0D0D" w:themeColor="text1" w:themeTint="F2"/>
      <w:sz w:val="22"/>
      <w:szCs w:val="22"/>
      <w:u w:color="000000"/>
      <w:bdr w:val="nil"/>
      <w:lang w:val="el-GR"/>
    </w:rPr>
  </w:style>
  <w:style w:type="character" w:customStyle="1" w:styleId="E-mailSignatureChar1">
    <w:name w:val="E-mail Signature Char1"/>
    <w:basedOn w:val="DefaultParagraphFont"/>
    <w:uiPriority w:val="99"/>
    <w:semiHidden/>
    <w:rsid w:val="000726E4"/>
    <w:rPr>
      <w:rFonts w:ascii="Baskerville" w:eastAsia="Times New Roman" w:hAnsi="Baskerville" w:cs="Times New Roman"/>
      <w:szCs w:val="20"/>
    </w:rPr>
  </w:style>
  <w:style w:type="character" w:styleId="Emphasis">
    <w:name w:val="Emphasis"/>
    <w:basedOn w:val="DefaultParagraphFont"/>
    <w:uiPriority w:val="20"/>
    <w:rsid w:val="000726E4"/>
    <w:rPr>
      <w:i/>
      <w:iCs/>
    </w:rPr>
  </w:style>
  <w:style w:type="paragraph" w:customStyle="1" w:styleId="EndNoteBibliography">
    <w:name w:val="EndNote Bibliography"/>
    <w:basedOn w:val="Normal"/>
    <w:link w:val="EndNoteBibliographyChar"/>
    <w:rsid w:val="000726E4"/>
  </w:style>
  <w:style w:type="paragraph" w:customStyle="1" w:styleId="EndNoteBibliographyTitle">
    <w:name w:val="EndNote Bibliography Title"/>
    <w:basedOn w:val="Normal"/>
    <w:link w:val="EndNoteBibliographyTitleChar"/>
    <w:rsid w:val="000726E4"/>
    <w:pPr>
      <w:jc w:val="center"/>
    </w:pPr>
  </w:style>
  <w:style w:type="character" w:styleId="EndnoteReference">
    <w:name w:val="endnote reference"/>
    <w:basedOn w:val="DefaultParagraphFont"/>
    <w:uiPriority w:val="99"/>
    <w:unhideWhenUsed/>
    <w:rsid w:val="000726E4"/>
    <w:rPr>
      <w:vertAlign w:val="superscript"/>
    </w:rPr>
  </w:style>
  <w:style w:type="paragraph" w:styleId="EndnoteText">
    <w:name w:val="endnote text"/>
    <w:basedOn w:val="Normal"/>
    <w:link w:val="EndnoteTextChar"/>
    <w:autoRedefine/>
    <w:uiPriority w:val="99"/>
    <w:unhideWhenUsed/>
    <w:rsid w:val="000726E4"/>
  </w:style>
  <w:style w:type="character" w:customStyle="1" w:styleId="EndnoteTextChar">
    <w:name w:val="Endnote Text Char"/>
    <w:basedOn w:val="DefaultParagraphFont"/>
    <w:link w:val="EndnoteText"/>
    <w:uiPriority w:val="99"/>
    <w:rsid w:val="000726E4"/>
    <w:rPr>
      <w:rFonts w:ascii="Baskerville" w:eastAsia="Arial Unicode MS" w:hAnsi="Baskerville" w:cs="Arial Unicode MS"/>
      <w:color w:val="000000" w:themeColor="text1"/>
      <w:sz w:val="22"/>
      <w:szCs w:val="22"/>
      <w:u w:color="000000"/>
      <w:bdr w:val="nil"/>
    </w:rPr>
  </w:style>
  <w:style w:type="paragraph" w:styleId="EnvelopeAddress">
    <w:name w:val="envelope address"/>
    <w:basedOn w:val="Normal"/>
    <w:semiHidden/>
    <w:rsid w:val="000726E4"/>
    <w:pPr>
      <w:framePr w:w="7920" w:h="1980" w:hRule="exact" w:hSpace="180" w:wrap="auto" w:hAnchor="page" w:xAlign="center" w:yAlign="bottom"/>
      <w:ind w:left="2880"/>
    </w:pPr>
    <w:rPr>
      <w:rFonts w:cs="Arial"/>
    </w:rPr>
  </w:style>
  <w:style w:type="paragraph" w:styleId="EnvelopeReturn">
    <w:name w:val="envelope return"/>
    <w:basedOn w:val="Normal"/>
    <w:semiHidden/>
    <w:rsid w:val="000726E4"/>
    <w:rPr>
      <w:rFonts w:cs="Arial"/>
    </w:rPr>
  </w:style>
  <w:style w:type="character" w:styleId="FollowedHyperlink">
    <w:name w:val="FollowedHyperlink"/>
    <w:basedOn w:val="DefaultParagraphFont"/>
    <w:semiHidden/>
    <w:rsid w:val="000726E4"/>
    <w:rPr>
      <w:color w:val="800080"/>
      <w:u w:val="single"/>
    </w:rPr>
  </w:style>
  <w:style w:type="paragraph" w:styleId="Footer">
    <w:name w:val="footer"/>
    <w:basedOn w:val="Normal"/>
    <w:link w:val="FooterChar"/>
    <w:rsid w:val="000726E4"/>
    <w:pPr>
      <w:tabs>
        <w:tab w:val="center" w:pos="4320"/>
        <w:tab w:val="right" w:pos="8640"/>
      </w:tabs>
    </w:pPr>
  </w:style>
  <w:style w:type="character" w:customStyle="1" w:styleId="FooterChar">
    <w:name w:val="Footer Char"/>
    <w:basedOn w:val="DefaultParagraphFont"/>
    <w:link w:val="Footer"/>
    <w:rsid w:val="000726E4"/>
    <w:rPr>
      <w:rFonts w:ascii="Baskerville" w:eastAsia="Arial Unicode MS" w:hAnsi="Baskerville" w:cs="Arial Unicode MS"/>
      <w:color w:val="000000" w:themeColor="text1"/>
      <w:sz w:val="22"/>
      <w:szCs w:val="22"/>
      <w:u w:color="000000"/>
      <w:bdr w:val="nil"/>
    </w:rPr>
  </w:style>
  <w:style w:type="character" w:styleId="PageNumber">
    <w:name w:val="page number"/>
    <w:basedOn w:val="DefaultParagraphFont"/>
    <w:uiPriority w:val="99"/>
    <w:rsid w:val="000726E4"/>
  </w:style>
  <w:style w:type="character" w:styleId="FootnoteReference">
    <w:name w:val="footnote reference"/>
    <w:basedOn w:val="PageNumber"/>
    <w:qFormat/>
    <w:rsid w:val="00B306C6"/>
    <w:rPr>
      <w:vertAlign w:val="superscript"/>
    </w:rPr>
  </w:style>
  <w:style w:type="paragraph" w:styleId="FootnoteText">
    <w:name w:val="footnote text"/>
    <w:basedOn w:val="Normal"/>
    <w:link w:val="FootnoteTextChar"/>
    <w:autoRedefine/>
    <w:qFormat/>
    <w:rsid w:val="00513495"/>
    <w:pPr>
      <w:keepLines/>
      <w:spacing w:before="0" w:beforeAutospacing="0" w:after="0" w:afterAutospacing="0"/>
      <w:ind w:firstLine="0"/>
    </w:pPr>
    <w:rPr>
      <w:noProof/>
      <w:lang w:val="en-GB"/>
    </w:rPr>
  </w:style>
  <w:style w:type="character" w:customStyle="1" w:styleId="FootnoteTextChar">
    <w:name w:val="Footnote Text Char"/>
    <w:basedOn w:val="DefaultParagraphFont"/>
    <w:link w:val="FootnoteText"/>
    <w:rsid w:val="00513495"/>
    <w:rPr>
      <w:rFonts w:ascii="Baskerville" w:eastAsia="Arial Unicode MS" w:hAnsi="Baskerville" w:cs="Arial Unicode MS"/>
      <w:noProof/>
      <w:color w:val="000000" w:themeColor="text1"/>
      <w:sz w:val="22"/>
      <w:szCs w:val="22"/>
      <w:u w:color="000000"/>
      <w:bdr w:val="nil"/>
      <w:lang w:val="en-GB"/>
    </w:rPr>
  </w:style>
  <w:style w:type="paragraph" w:customStyle="1" w:styleId="H2">
    <w:name w:val="H2"/>
    <w:basedOn w:val="Normal"/>
    <w:next w:val="Normal"/>
    <w:autoRedefine/>
    <w:rsid w:val="000726E4"/>
    <w:pPr>
      <w:keepNext/>
      <w:autoSpaceDE w:val="0"/>
      <w:autoSpaceDN w:val="0"/>
      <w:adjustRightInd w:val="0"/>
      <w:outlineLvl w:val="2"/>
    </w:pPr>
    <w:rPr>
      <w:b/>
      <w:bCs/>
      <w:szCs w:val="36"/>
    </w:rPr>
  </w:style>
  <w:style w:type="paragraph" w:styleId="Header">
    <w:name w:val="header"/>
    <w:basedOn w:val="Normal"/>
    <w:link w:val="HeaderChar"/>
    <w:rsid w:val="000726E4"/>
    <w:pPr>
      <w:tabs>
        <w:tab w:val="center" w:pos="4320"/>
        <w:tab w:val="right" w:pos="8640"/>
      </w:tabs>
    </w:pPr>
  </w:style>
  <w:style w:type="character" w:customStyle="1" w:styleId="HeaderChar">
    <w:name w:val="Header Char"/>
    <w:basedOn w:val="DefaultParagraphFont"/>
    <w:link w:val="Header"/>
    <w:rsid w:val="000726E4"/>
    <w:rPr>
      <w:rFonts w:ascii="Baskerville" w:eastAsia="Arial Unicode MS" w:hAnsi="Baskerville" w:cs="Arial Unicode MS"/>
      <w:color w:val="000000" w:themeColor="text1"/>
      <w:sz w:val="22"/>
      <w:szCs w:val="22"/>
      <w:u w:color="000000"/>
      <w:bdr w:val="nil"/>
    </w:rPr>
  </w:style>
  <w:style w:type="paragraph" w:customStyle="1" w:styleId="Heading10">
    <w:name w:val="Heading 10"/>
    <w:basedOn w:val="Normal"/>
    <w:rsid w:val="000726E4"/>
    <w:pPr>
      <w:ind w:left="1440"/>
    </w:pPr>
    <w:rPr>
      <w:b/>
      <w:u w:val="thick"/>
    </w:rPr>
  </w:style>
  <w:style w:type="character" w:customStyle="1" w:styleId="headword">
    <w:name w:val="headword"/>
    <w:basedOn w:val="DefaultParagraphFont"/>
    <w:rsid w:val="000726E4"/>
  </w:style>
  <w:style w:type="paragraph" w:styleId="HTMLAddress">
    <w:name w:val="HTML Address"/>
    <w:basedOn w:val="Normal"/>
    <w:link w:val="HTMLAddressChar"/>
    <w:semiHidden/>
    <w:rsid w:val="000726E4"/>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0726E4"/>
    <w:rPr>
      <w:rFonts w:ascii="Garamond" w:eastAsia="Calibri" w:hAnsi="Garamond" w:cs="Arial Unicode MS"/>
      <w:i/>
      <w:iCs/>
      <w:color w:val="0D0D0D" w:themeColor="text1" w:themeTint="F2"/>
      <w:sz w:val="22"/>
      <w:szCs w:val="22"/>
      <w:u w:color="000000"/>
      <w:bdr w:val="nil"/>
      <w:lang w:val="el-GR"/>
    </w:rPr>
  </w:style>
  <w:style w:type="character" w:customStyle="1" w:styleId="HTMLAddressChar1">
    <w:name w:val="HTML Address Char1"/>
    <w:basedOn w:val="DefaultParagraphFont"/>
    <w:uiPriority w:val="99"/>
    <w:semiHidden/>
    <w:rsid w:val="000726E4"/>
    <w:rPr>
      <w:rFonts w:ascii="Baskerville" w:eastAsia="Times New Roman" w:hAnsi="Baskerville" w:cs="Times New Roman"/>
      <w:i/>
      <w:iCs/>
      <w:szCs w:val="20"/>
    </w:rPr>
  </w:style>
  <w:style w:type="paragraph" w:styleId="HTMLPreformatted">
    <w:name w:val="HTML Preformatted"/>
    <w:basedOn w:val="Normal"/>
    <w:link w:val="HTMLPreformattedChar"/>
    <w:semiHidden/>
    <w:rsid w:val="00072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0726E4"/>
    <w:rPr>
      <w:rFonts w:ascii="Courier New" w:eastAsia="Courier New" w:hAnsi="Courier New" w:cs="Courier New"/>
      <w:color w:val="000000" w:themeColor="text1"/>
      <w:sz w:val="22"/>
      <w:szCs w:val="22"/>
      <w:u w:color="000000"/>
      <w:bdr w:val="nil"/>
    </w:rPr>
  </w:style>
  <w:style w:type="character" w:styleId="HTMLTypewriter">
    <w:name w:val="HTML Typewriter"/>
    <w:basedOn w:val="DefaultParagraphFont"/>
    <w:semiHidden/>
    <w:rsid w:val="000726E4"/>
    <w:rPr>
      <w:rFonts w:ascii="Courier New" w:eastAsia="Courier New" w:hAnsi="Courier New" w:cs="Courier New"/>
      <w:sz w:val="20"/>
      <w:szCs w:val="20"/>
    </w:rPr>
  </w:style>
  <w:style w:type="character" w:styleId="Hyperlink">
    <w:name w:val="Hyperlink"/>
    <w:basedOn w:val="DefaultParagraphFont"/>
    <w:uiPriority w:val="99"/>
    <w:unhideWhenUsed/>
    <w:rsid w:val="000726E4"/>
    <w:rPr>
      <w:color w:val="44546A" w:themeColor="text2"/>
      <w:u w:val="single"/>
    </w:rPr>
  </w:style>
  <w:style w:type="numbering" w:customStyle="1" w:styleId="ImportedStyle2">
    <w:name w:val="Imported Style 2"/>
    <w:rsid w:val="000726E4"/>
    <w:pPr>
      <w:numPr>
        <w:numId w:val="2"/>
      </w:numPr>
    </w:pPr>
  </w:style>
  <w:style w:type="paragraph" w:styleId="Index9">
    <w:name w:val="index 9"/>
    <w:basedOn w:val="Normal"/>
    <w:next w:val="Normal"/>
    <w:autoRedefine/>
    <w:semiHidden/>
    <w:rsid w:val="000726E4"/>
    <w:pPr>
      <w:ind w:left="1800" w:hanging="200"/>
    </w:pPr>
    <w:rPr>
      <w:rFonts w:ascii="Garamond" w:eastAsia="Calibri" w:hAnsi="Garamond"/>
      <w:color w:val="0D0D0D" w:themeColor="text1" w:themeTint="F2"/>
      <w:lang w:val="el-GR"/>
    </w:rPr>
  </w:style>
  <w:style w:type="character" w:customStyle="1" w:styleId="italic">
    <w:name w:val="italic"/>
    <w:basedOn w:val="DefaultParagraphFont"/>
    <w:rsid w:val="000726E4"/>
  </w:style>
  <w:style w:type="table" w:styleId="LightShading-Accent1">
    <w:name w:val="Light Shading Accent 1"/>
    <w:basedOn w:val="TableNormal"/>
    <w:uiPriority w:val="60"/>
    <w:rsid w:val="000726E4"/>
    <w:rPr>
      <w:rFonts w:eastAsia="Times New Roman"/>
      <w:color w:val="2F5496" w:themeColor="accent1" w:themeShade="BF"/>
      <w:lang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List">
    <w:name w:val="List"/>
    <w:basedOn w:val="Normal"/>
    <w:semiHidden/>
    <w:rsid w:val="000726E4"/>
    <w:pPr>
      <w:ind w:left="360" w:hanging="360"/>
    </w:pPr>
  </w:style>
  <w:style w:type="paragraph" w:styleId="List2">
    <w:name w:val="List 2"/>
    <w:basedOn w:val="Normal"/>
    <w:semiHidden/>
    <w:rsid w:val="000726E4"/>
    <w:pPr>
      <w:ind w:left="1080" w:hanging="360"/>
    </w:pPr>
  </w:style>
  <w:style w:type="paragraph" w:styleId="List3">
    <w:name w:val="List 3"/>
    <w:basedOn w:val="Normal"/>
    <w:semiHidden/>
    <w:rsid w:val="000726E4"/>
    <w:pPr>
      <w:ind w:left="1440" w:hanging="360"/>
    </w:pPr>
  </w:style>
  <w:style w:type="paragraph" w:styleId="List4">
    <w:name w:val="List 4"/>
    <w:basedOn w:val="Normal"/>
    <w:semiHidden/>
    <w:rsid w:val="000726E4"/>
    <w:pPr>
      <w:ind w:left="1800" w:hanging="360"/>
    </w:pPr>
  </w:style>
  <w:style w:type="paragraph" w:styleId="ListBullet">
    <w:name w:val="List Bullet"/>
    <w:basedOn w:val="Normal"/>
    <w:autoRedefine/>
    <w:semiHidden/>
    <w:rsid w:val="000726E4"/>
    <w:pPr>
      <w:numPr>
        <w:numId w:val="3"/>
      </w:numPr>
    </w:pPr>
  </w:style>
  <w:style w:type="paragraph" w:styleId="ListBullet2">
    <w:name w:val="List Bullet 2"/>
    <w:basedOn w:val="Normal"/>
    <w:autoRedefine/>
    <w:semiHidden/>
    <w:rsid w:val="000726E4"/>
    <w:pPr>
      <w:numPr>
        <w:numId w:val="4"/>
      </w:numPr>
    </w:pPr>
  </w:style>
  <w:style w:type="paragraph" w:styleId="ListBullet3">
    <w:name w:val="List Bullet 3"/>
    <w:basedOn w:val="Normal"/>
    <w:autoRedefine/>
    <w:semiHidden/>
    <w:rsid w:val="000726E4"/>
    <w:pPr>
      <w:tabs>
        <w:tab w:val="num" w:pos="360"/>
      </w:tabs>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0726E4"/>
    <w:pPr>
      <w:tabs>
        <w:tab w:val="num" w:pos="360"/>
      </w:tabs>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0726E4"/>
    <w:pPr>
      <w:numPr>
        <w:numId w:val="5"/>
      </w:numPr>
      <w:spacing w:line="360" w:lineRule="auto"/>
    </w:pPr>
    <w:rPr>
      <w:rFonts w:ascii="Garamond" w:eastAsia="Calibri" w:hAnsi="Garamond"/>
      <w:color w:val="0D0D0D" w:themeColor="text1" w:themeTint="F2"/>
      <w:sz w:val="20"/>
      <w:lang w:val="el-GR"/>
    </w:rPr>
  </w:style>
  <w:style w:type="paragraph" w:styleId="ListContinue">
    <w:name w:val="List Continue"/>
    <w:basedOn w:val="Normal"/>
    <w:semiHidden/>
    <w:rsid w:val="000726E4"/>
    <w:pPr>
      <w:ind w:left="360"/>
    </w:pPr>
  </w:style>
  <w:style w:type="paragraph" w:styleId="ListContinue2">
    <w:name w:val="List Continue 2"/>
    <w:basedOn w:val="Normal"/>
    <w:semiHidden/>
    <w:rsid w:val="000726E4"/>
    <w:pPr>
      <w:spacing w:after="120"/>
      <w:ind w:left="720"/>
    </w:pPr>
  </w:style>
  <w:style w:type="paragraph" w:styleId="ListContinue3">
    <w:name w:val="List Continue 3"/>
    <w:basedOn w:val="Normal"/>
    <w:semiHidden/>
    <w:rsid w:val="000726E4"/>
    <w:pPr>
      <w:spacing w:after="120"/>
      <w:ind w:left="1080"/>
    </w:pPr>
  </w:style>
  <w:style w:type="paragraph" w:styleId="ListContinue4">
    <w:name w:val="List Continue 4"/>
    <w:basedOn w:val="Normal"/>
    <w:semiHidden/>
    <w:rsid w:val="000726E4"/>
    <w:pPr>
      <w:spacing w:after="120"/>
      <w:ind w:left="1440"/>
    </w:pPr>
  </w:style>
  <w:style w:type="paragraph" w:styleId="ListNumber">
    <w:name w:val="List Number"/>
    <w:basedOn w:val="Normal"/>
    <w:semiHidden/>
    <w:rsid w:val="000726E4"/>
    <w:pPr>
      <w:tabs>
        <w:tab w:val="num" w:pos="720"/>
      </w:tabs>
      <w:ind w:left="720" w:hanging="360"/>
    </w:pPr>
    <w:rPr>
      <w:rFonts w:ascii="Garamond" w:eastAsia="Calibri" w:hAnsi="Garamond"/>
      <w:color w:val="0D0D0D" w:themeColor="text1" w:themeTint="F2"/>
      <w:lang w:val="el-GR"/>
    </w:rPr>
  </w:style>
  <w:style w:type="paragraph" w:styleId="ListNumber2">
    <w:name w:val="List Number 2"/>
    <w:basedOn w:val="Normal"/>
    <w:semiHidden/>
    <w:rsid w:val="000726E4"/>
    <w:pPr>
      <w:numPr>
        <w:numId w:val="6"/>
      </w:numPr>
    </w:pPr>
    <w:rPr>
      <w:rFonts w:ascii="Garamond" w:eastAsia="Calibri" w:hAnsi="Garamond"/>
      <w:color w:val="0D0D0D" w:themeColor="text1" w:themeTint="F2"/>
      <w:lang w:val="el-GR"/>
    </w:rPr>
  </w:style>
  <w:style w:type="paragraph" w:styleId="ListNumber3">
    <w:name w:val="List Number 3"/>
    <w:basedOn w:val="Normal"/>
    <w:semiHidden/>
    <w:rsid w:val="000726E4"/>
    <w:pPr>
      <w:numPr>
        <w:numId w:val="7"/>
      </w:numPr>
    </w:pPr>
    <w:rPr>
      <w:rFonts w:ascii="Garamond" w:eastAsia="Calibri" w:hAnsi="Garamond"/>
      <w:color w:val="0D0D0D" w:themeColor="text1" w:themeTint="F2"/>
      <w:lang w:val="el-GR"/>
    </w:rPr>
  </w:style>
  <w:style w:type="paragraph" w:styleId="ListNumber4">
    <w:name w:val="List Number 4"/>
    <w:basedOn w:val="Normal"/>
    <w:semiHidden/>
    <w:rsid w:val="000726E4"/>
    <w:pPr>
      <w:tabs>
        <w:tab w:val="num" w:pos="1440"/>
      </w:tabs>
      <w:ind w:left="1440" w:hanging="360"/>
    </w:pPr>
    <w:rPr>
      <w:rFonts w:ascii="Garamond" w:eastAsia="Calibri" w:hAnsi="Garamond"/>
      <w:color w:val="0D0D0D" w:themeColor="text1" w:themeTint="F2"/>
      <w:lang w:val="el-GR"/>
    </w:rPr>
  </w:style>
  <w:style w:type="paragraph" w:styleId="ListNumber5">
    <w:name w:val="List Number 5"/>
    <w:basedOn w:val="Normal"/>
    <w:semiHidden/>
    <w:rsid w:val="000726E4"/>
    <w:pPr>
      <w:ind w:left="432" w:hanging="432"/>
    </w:pPr>
    <w:rPr>
      <w:rFonts w:ascii="Garamond" w:eastAsia="Calibri" w:hAnsi="Garamond"/>
      <w:color w:val="0D0D0D" w:themeColor="text1" w:themeTint="F2"/>
      <w:lang w:val="el-GR"/>
    </w:rPr>
  </w:style>
  <w:style w:type="paragraph" w:styleId="ListParagraph">
    <w:name w:val="List Paragraph"/>
    <w:basedOn w:val="Normal"/>
    <w:link w:val="ListParagraphChar"/>
    <w:autoRedefine/>
    <w:uiPriority w:val="34"/>
    <w:qFormat/>
    <w:rsid w:val="000726E4"/>
    <w:pPr>
      <w:numPr>
        <w:numId w:val="8"/>
      </w:numPr>
      <w:pBdr>
        <w:top w:val="none" w:sz="0" w:space="0" w:color="auto"/>
        <w:left w:val="none" w:sz="0" w:space="0" w:color="auto"/>
        <w:bottom w:val="none" w:sz="0" w:space="0" w:color="auto"/>
        <w:right w:val="none" w:sz="0" w:space="0" w:color="auto"/>
        <w:between w:val="none" w:sz="0" w:space="0" w:color="auto"/>
        <w:bar w:val="none" w:sz="0" w:color="auto"/>
      </w:pBdr>
    </w:pPr>
    <w:rPr>
      <w:rFonts w:eastAsiaTheme="minorEastAsia"/>
      <w:color w:val="404040" w:themeColor="text1" w:themeTint="BF"/>
    </w:rPr>
  </w:style>
  <w:style w:type="paragraph" w:styleId="MacroText">
    <w:name w:val="macro"/>
    <w:link w:val="MacroTextChar"/>
    <w:semiHidden/>
    <w:rsid w:val="000726E4"/>
    <w:pPr>
      <w:numPr>
        <w:numId w:val="9"/>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lang w:eastAsia="ja-JP"/>
    </w:rPr>
  </w:style>
  <w:style w:type="character" w:customStyle="1" w:styleId="MacroTextChar">
    <w:name w:val="Macro Text Char"/>
    <w:basedOn w:val="DefaultParagraphFont"/>
    <w:link w:val="MacroText"/>
    <w:semiHidden/>
    <w:rsid w:val="000726E4"/>
    <w:rPr>
      <w:rFonts w:ascii="Courier New" w:eastAsia="Times New Roman" w:hAnsi="Courier New" w:cs="Courier New"/>
      <w:sz w:val="20"/>
      <w:szCs w:val="20"/>
      <w:lang w:eastAsia="ja-JP"/>
    </w:rPr>
  </w:style>
  <w:style w:type="character" w:customStyle="1" w:styleId="MacroTextChar1">
    <w:name w:val="Macro Text Char1"/>
    <w:basedOn w:val="DefaultParagraphFont"/>
    <w:uiPriority w:val="99"/>
    <w:semiHidden/>
    <w:rsid w:val="000726E4"/>
    <w:rPr>
      <w:rFonts w:ascii="Courier" w:eastAsia="Times New Roman" w:hAnsi="Courier" w:cs="Times New Roman"/>
      <w:sz w:val="20"/>
      <w:szCs w:val="20"/>
    </w:rPr>
  </w:style>
  <w:style w:type="table" w:styleId="MediumList1-Accent1">
    <w:name w:val="Medium List 1 Accent 1"/>
    <w:basedOn w:val="TableNormal"/>
    <w:uiPriority w:val="70"/>
    <w:rsid w:val="000726E4"/>
    <w:rPr>
      <w:rFonts w:ascii="Baskerville" w:eastAsia="Times New Roman" w:hAnsi="Baskerville" w:cs="Times New Roman"/>
      <w:color w:val="000000" w:themeColor="text1"/>
      <w:sz w:val="22"/>
      <w:szCs w:val="22"/>
      <w:lang w:eastAsia="ja-JP"/>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paragraph" w:styleId="MessageHeader">
    <w:name w:val="Message Header"/>
    <w:basedOn w:val="Normal"/>
    <w:link w:val="MessageHeaderChar"/>
    <w:semiHidden/>
    <w:rsid w:val="000726E4"/>
    <w:pPr>
      <w:numPr>
        <w:numId w:val="10"/>
      </w:numPr>
      <w:pBdr>
        <w:top w:val="single" w:sz="6" w:space="1" w:color="auto"/>
        <w:left w:val="single" w:sz="6" w:space="1" w:color="auto"/>
        <w:bottom w:val="single" w:sz="6" w:space="1" w:color="auto"/>
        <w:right w:val="single" w:sz="6" w:space="1" w:color="auto"/>
      </w:pBdr>
      <w:shd w:val="pct20" w:color="auto" w:fill="auto"/>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0726E4"/>
    <w:rPr>
      <w:rFonts w:ascii="Arial" w:eastAsia="Calibri" w:hAnsi="Arial" w:cs="Arial"/>
      <w:color w:val="0D0D0D" w:themeColor="text1" w:themeTint="F2"/>
      <w:sz w:val="22"/>
      <w:szCs w:val="22"/>
      <w:u w:color="000000"/>
      <w:bdr w:val="nil"/>
      <w:shd w:val="pct20" w:color="auto" w:fill="auto"/>
      <w:lang w:val="el-GR"/>
    </w:rPr>
  </w:style>
  <w:style w:type="numbering" w:customStyle="1" w:styleId="MyListStyle">
    <w:name w:val="My List Style"/>
    <w:uiPriority w:val="99"/>
    <w:rsid w:val="000726E4"/>
    <w:pPr>
      <w:numPr>
        <w:numId w:val="11"/>
      </w:numPr>
    </w:pPr>
  </w:style>
  <w:style w:type="paragraph" w:customStyle="1" w:styleId="Nospace">
    <w:name w:val="No space"/>
    <w:basedOn w:val="Normal"/>
    <w:autoRedefine/>
    <w:qFormat/>
    <w:rsid w:val="000726E4"/>
    <w:rPr>
      <w:bCs/>
    </w:rPr>
  </w:style>
  <w:style w:type="paragraph" w:styleId="NoSpacing">
    <w:name w:val="No Spacing"/>
    <w:uiPriority w:val="1"/>
    <w:rsid w:val="000726E4"/>
    <w:pPr>
      <w:pBdr>
        <w:top w:val="nil"/>
        <w:left w:val="nil"/>
        <w:bottom w:val="nil"/>
        <w:right w:val="nil"/>
        <w:between w:val="nil"/>
        <w:bar w:val="nil"/>
      </w:pBdr>
      <w:ind w:firstLine="720"/>
    </w:pPr>
    <w:rPr>
      <w:rFonts w:ascii="Baskerville" w:eastAsia="Arial Unicode MS" w:hAnsi="Baskerville" w:cs="Arial Unicode MS"/>
      <w:color w:val="000000" w:themeColor="text1"/>
      <w:sz w:val="22"/>
      <w:szCs w:val="22"/>
      <w:u w:color="000000"/>
      <w:bdr w:val="nil"/>
    </w:rPr>
  </w:style>
  <w:style w:type="paragraph" w:customStyle="1" w:styleId="NoIndent">
    <w:name w:val="NoIndent"/>
    <w:basedOn w:val="Normal"/>
    <w:next w:val="Normal"/>
    <w:autoRedefine/>
    <w:qFormat/>
    <w:rsid w:val="00082B4E"/>
    <w:pPr>
      <w:ind w:firstLine="0"/>
    </w:pPr>
    <w:rPr>
      <w:b/>
      <w:bCs/>
    </w:rPr>
  </w:style>
  <w:style w:type="paragraph" w:customStyle="1" w:styleId="NoIndentn">
    <w:name w:val="NoIndentn"/>
    <w:basedOn w:val="Normal"/>
    <w:next w:val="Normal"/>
    <w:autoRedefine/>
    <w:rsid w:val="000726E4"/>
    <w:rPr>
      <w:b/>
      <w:bCs/>
    </w:rPr>
  </w:style>
  <w:style w:type="paragraph" w:styleId="NormalWeb">
    <w:name w:val="Normal (Web)"/>
    <w:basedOn w:val="Normal"/>
    <w:uiPriority w:val="99"/>
    <w:semiHidden/>
    <w:rsid w:val="000726E4"/>
  </w:style>
  <w:style w:type="paragraph" w:styleId="NormalIndent">
    <w:name w:val="Normal Indent"/>
    <w:basedOn w:val="Normal"/>
    <w:semiHidden/>
    <w:rsid w:val="000726E4"/>
    <w:pPr>
      <w:ind w:left="720"/>
    </w:pPr>
  </w:style>
  <w:style w:type="paragraph" w:customStyle="1" w:styleId="NoSpace0">
    <w:name w:val="NoSpace"/>
    <w:basedOn w:val="Normal"/>
    <w:next w:val="Normal"/>
    <w:autoRedefine/>
    <w:rsid w:val="000726E4"/>
  </w:style>
  <w:style w:type="paragraph" w:styleId="NoteHeading">
    <w:name w:val="Note Heading"/>
    <w:basedOn w:val="Normal"/>
    <w:next w:val="Normal"/>
    <w:link w:val="NoteHeadingChar"/>
    <w:semiHidden/>
    <w:rsid w:val="000726E4"/>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0726E4"/>
    <w:rPr>
      <w:rFonts w:ascii="Garamond" w:eastAsia="Calibri" w:hAnsi="Garamond" w:cs="Arial Unicode MS"/>
      <w:color w:val="0D0D0D" w:themeColor="text1" w:themeTint="F2"/>
      <w:sz w:val="22"/>
      <w:u w:color="000000"/>
      <w:bdr w:val="nil"/>
      <w:lang w:val="el-GR"/>
    </w:rPr>
  </w:style>
  <w:style w:type="character" w:customStyle="1" w:styleId="NoteHeadingChar1">
    <w:name w:val="Note Heading Char1"/>
    <w:basedOn w:val="DefaultParagraphFont"/>
    <w:uiPriority w:val="99"/>
    <w:semiHidden/>
    <w:rsid w:val="000726E4"/>
    <w:rPr>
      <w:rFonts w:ascii="Baskerville" w:eastAsia="Times New Roman" w:hAnsi="Baskerville" w:cs="Times New Roman"/>
      <w:szCs w:val="20"/>
    </w:rPr>
  </w:style>
  <w:style w:type="paragraph" w:customStyle="1" w:styleId="p1">
    <w:name w:val="p1"/>
    <w:basedOn w:val="Normal"/>
    <w:rsid w:val="000726E4"/>
    <w:pPr>
      <w:spacing w:after="0"/>
      <w:ind w:firstLine="0"/>
    </w:pPr>
    <w:rPr>
      <w:rFonts w:ascii="Optima" w:hAnsi="Optima" w:cs="Times New Roman"/>
      <w:sz w:val="27"/>
      <w:szCs w:val="27"/>
    </w:rPr>
  </w:style>
  <w:style w:type="paragraph" w:styleId="PlainText">
    <w:name w:val="Plain Text"/>
    <w:basedOn w:val="Normal"/>
    <w:link w:val="PlainTextChar"/>
    <w:semiHidden/>
    <w:rsid w:val="000726E4"/>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0726E4"/>
    <w:rPr>
      <w:rFonts w:ascii="Courier New" w:eastAsia="Calibri" w:hAnsi="Courier New" w:cs="Courier New"/>
      <w:color w:val="0D0D0D" w:themeColor="text1" w:themeTint="F2"/>
      <w:sz w:val="22"/>
      <w:szCs w:val="22"/>
      <w:u w:color="000000"/>
      <w:bdr w:val="nil"/>
      <w:lang w:val="el-GR"/>
    </w:rPr>
  </w:style>
  <w:style w:type="character" w:customStyle="1" w:styleId="PlainTextChar1">
    <w:name w:val="Plain Text Char1"/>
    <w:basedOn w:val="DefaultParagraphFont"/>
    <w:uiPriority w:val="99"/>
    <w:semiHidden/>
    <w:rsid w:val="000726E4"/>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0726E4"/>
    <w:pPr>
      <w:ind w:left="720" w:right="720"/>
    </w:pPr>
  </w:style>
  <w:style w:type="character" w:customStyle="1" w:styleId="QuoteChar">
    <w:name w:val="Quote Char"/>
    <w:basedOn w:val="DefaultParagraphFont"/>
    <w:link w:val="Quote"/>
    <w:uiPriority w:val="29"/>
    <w:rsid w:val="000726E4"/>
    <w:rPr>
      <w:rFonts w:ascii="Baskerville" w:eastAsia="Arial Unicode MS" w:hAnsi="Baskerville" w:cs="Arial Unicode MS"/>
      <w:color w:val="000000" w:themeColor="text1"/>
      <w:sz w:val="22"/>
      <w:szCs w:val="22"/>
      <w:u w:color="000000"/>
      <w:bdr w:val="nil"/>
    </w:rPr>
  </w:style>
  <w:style w:type="character" w:customStyle="1" w:styleId="reference-text">
    <w:name w:val="reference-text"/>
    <w:basedOn w:val="DefaultParagraphFont"/>
    <w:rsid w:val="000726E4"/>
  </w:style>
  <w:style w:type="paragraph" w:styleId="Salutation">
    <w:name w:val="Salutation"/>
    <w:basedOn w:val="Normal"/>
    <w:next w:val="Normal"/>
    <w:link w:val="SalutationChar"/>
    <w:semiHidden/>
    <w:rsid w:val="000726E4"/>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0726E4"/>
    <w:rPr>
      <w:rFonts w:ascii="Garamond" w:eastAsia="Calibri" w:hAnsi="Garamond" w:cs="Arial Unicode MS"/>
      <w:color w:val="0D0D0D" w:themeColor="text1" w:themeTint="F2"/>
      <w:sz w:val="22"/>
      <w:u w:color="000000"/>
      <w:bdr w:val="nil"/>
      <w:lang w:val="el-GR"/>
    </w:rPr>
  </w:style>
  <w:style w:type="character" w:customStyle="1" w:styleId="SalutationChar1">
    <w:name w:val="Salutation Char1"/>
    <w:basedOn w:val="DefaultParagraphFont"/>
    <w:uiPriority w:val="99"/>
    <w:semiHidden/>
    <w:rsid w:val="000726E4"/>
    <w:rPr>
      <w:rFonts w:ascii="Baskerville" w:eastAsia="Times New Roman" w:hAnsi="Baskerville" w:cs="Times New Roman"/>
      <w:szCs w:val="20"/>
    </w:rPr>
  </w:style>
  <w:style w:type="paragraph" w:styleId="Signature">
    <w:name w:val="Signature"/>
    <w:basedOn w:val="Normal"/>
    <w:link w:val="SignatureChar"/>
    <w:semiHidden/>
    <w:rsid w:val="000726E4"/>
    <w:pPr>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0726E4"/>
    <w:rPr>
      <w:rFonts w:ascii="Garamond" w:eastAsia="Calibri" w:hAnsi="Garamond" w:cs="Arial Unicode MS"/>
      <w:color w:val="0D0D0D" w:themeColor="text1" w:themeTint="F2"/>
      <w:sz w:val="22"/>
      <w:u w:color="000000"/>
      <w:bdr w:val="nil"/>
      <w:lang w:val="el-GR"/>
    </w:rPr>
  </w:style>
  <w:style w:type="character" w:customStyle="1" w:styleId="SignatureChar1">
    <w:name w:val="Signature Char1"/>
    <w:basedOn w:val="DefaultParagraphFont"/>
    <w:uiPriority w:val="99"/>
    <w:semiHidden/>
    <w:rsid w:val="000726E4"/>
    <w:rPr>
      <w:rFonts w:ascii="Baskerville" w:eastAsia="Times New Roman" w:hAnsi="Baskerville" w:cs="Times New Roman"/>
      <w:szCs w:val="20"/>
    </w:rPr>
  </w:style>
  <w:style w:type="character" w:customStyle="1" w:styleId="st">
    <w:name w:val="st"/>
    <w:basedOn w:val="DefaultParagraphFont"/>
    <w:rsid w:val="000726E4"/>
  </w:style>
  <w:style w:type="character" w:styleId="Strong">
    <w:name w:val="Strong"/>
    <w:basedOn w:val="DefaultParagraphFont"/>
    <w:uiPriority w:val="22"/>
    <w:qFormat/>
    <w:rsid w:val="000726E4"/>
    <w:rPr>
      <w:b/>
      <w:bCs/>
    </w:rPr>
  </w:style>
  <w:style w:type="paragraph" w:customStyle="1" w:styleId="Style1">
    <w:name w:val="Style1"/>
    <w:basedOn w:val="BodyText"/>
    <w:rsid w:val="000726E4"/>
    <w:pPr>
      <w:tabs>
        <w:tab w:val="left" w:pos="720"/>
      </w:tabs>
      <w:spacing w:line="480" w:lineRule="auto"/>
    </w:pPr>
  </w:style>
  <w:style w:type="paragraph" w:customStyle="1" w:styleId="Style2">
    <w:name w:val="Style2"/>
    <w:basedOn w:val="BodyText"/>
    <w:rsid w:val="000726E4"/>
    <w:pPr>
      <w:tabs>
        <w:tab w:val="left" w:pos="720"/>
      </w:tabs>
      <w:spacing w:before="120" w:after="120"/>
    </w:pPr>
  </w:style>
  <w:style w:type="paragraph" w:customStyle="1" w:styleId="Style3">
    <w:name w:val="Style3"/>
    <w:basedOn w:val="Style2"/>
    <w:rsid w:val="000726E4"/>
    <w:pPr>
      <w:tabs>
        <w:tab w:val="left" w:pos="922"/>
      </w:tabs>
      <w:spacing w:before="0" w:after="0"/>
    </w:pPr>
  </w:style>
  <w:style w:type="paragraph" w:styleId="Title">
    <w:name w:val="Title"/>
    <w:basedOn w:val="Heading1"/>
    <w:next w:val="Normal"/>
    <w:link w:val="TitleChar"/>
    <w:autoRedefine/>
    <w:uiPriority w:val="10"/>
    <w:rsid w:val="007909D0"/>
    <w:pPr>
      <w:numPr>
        <w:numId w:val="0"/>
      </w:numPr>
      <w:pBdr>
        <w:bottom w:val="single" w:sz="8" w:space="1" w:color="44546A" w:themeColor="text2"/>
      </w:pBdr>
      <w:spacing w:after="0"/>
      <w:ind w:left="720" w:firstLine="720"/>
    </w:pPr>
    <w:rPr>
      <w:rFonts w:eastAsiaTheme="majorEastAsia" w:cstheme="majorBidi"/>
      <w:smallCaps/>
      <w:color w:val="323E4F" w:themeColor="text2" w:themeShade="BF"/>
      <w:spacing w:val="5"/>
      <w:kern w:val="28"/>
    </w:rPr>
  </w:style>
  <w:style w:type="character" w:customStyle="1" w:styleId="TitleChar">
    <w:name w:val="Title Char"/>
    <w:basedOn w:val="DefaultParagraphFont"/>
    <w:link w:val="Title"/>
    <w:uiPriority w:val="10"/>
    <w:rsid w:val="007909D0"/>
    <w:rPr>
      <w:rFonts w:ascii="Baskerville" w:eastAsiaTheme="majorEastAsia" w:hAnsi="Baskerville" w:cstheme="majorBidi"/>
      <w:b/>
      <w:bCs/>
      <w:smallCaps/>
      <w:color w:val="323E4F" w:themeColor="text2" w:themeShade="BF"/>
      <w:spacing w:val="5"/>
      <w:kern w:val="28"/>
      <w:sz w:val="32"/>
      <w:szCs w:val="32"/>
      <w:u w:color="000000"/>
      <w:bdr w:val="nil"/>
    </w:rPr>
  </w:style>
  <w:style w:type="paragraph" w:customStyle="1" w:styleId="Style4">
    <w:name w:val="Style4"/>
    <w:basedOn w:val="Title"/>
    <w:next w:val="Normal"/>
    <w:link w:val="Style4Char"/>
    <w:autoRedefine/>
    <w:rsid w:val="000726E4"/>
  </w:style>
  <w:style w:type="character" w:customStyle="1" w:styleId="Style4Char">
    <w:name w:val="Style4 Char"/>
    <w:basedOn w:val="TitleChar"/>
    <w:link w:val="Style4"/>
    <w:rsid w:val="000726E4"/>
    <w:rPr>
      <w:rFonts w:ascii="Baskerville" w:eastAsiaTheme="majorEastAsia" w:hAnsi="Baskerville" w:cstheme="majorBidi"/>
      <w:b/>
      <w:bCs/>
      <w:smallCaps/>
      <w:color w:val="323E4F" w:themeColor="text2" w:themeShade="BF"/>
      <w:spacing w:val="5"/>
      <w:kern w:val="28"/>
      <w:sz w:val="32"/>
      <w:szCs w:val="32"/>
      <w:u w:color="000000"/>
      <w:bdr w:val="nil"/>
    </w:rPr>
  </w:style>
  <w:style w:type="paragraph" w:customStyle="1" w:styleId="Style5">
    <w:name w:val="Style5"/>
    <w:basedOn w:val="FootnoteText"/>
    <w:autoRedefine/>
    <w:rsid w:val="000726E4"/>
  </w:style>
  <w:style w:type="paragraph" w:styleId="Subtitle">
    <w:name w:val="Subtitle"/>
    <w:basedOn w:val="Normal"/>
    <w:next w:val="Normal"/>
    <w:link w:val="SubtitleChar"/>
    <w:autoRedefine/>
    <w:uiPriority w:val="11"/>
    <w:rsid w:val="000726E4"/>
    <w:pPr>
      <w:tabs>
        <w:tab w:val="left" w:pos="720"/>
        <w:tab w:val="left" w:pos="1440"/>
      </w:tabs>
      <w:spacing w:after="600"/>
      <w:ind w:firstLine="0"/>
      <w:jc w:val="center"/>
    </w:pPr>
    <w:rPr>
      <w:color w:val="323E4F" w:themeColor="text2" w:themeShade="BF"/>
      <w:sz w:val="32"/>
      <w:szCs w:val="40"/>
      <w14:ligatures w14:val="all"/>
    </w:rPr>
  </w:style>
  <w:style w:type="character" w:customStyle="1" w:styleId="SubtitleChar">
    <w:name w:val="Subtitle Char"/>
    <w:basedOn w:val="DefaultParagraphFont"/>
    <w:link w:val="Subtitle"/>
    <w:uiPriority w:val="11"/>
    <w:rsid w:val="000726E4"/>
    <w:rPr>
      <w:rFonts w:ascii="Baskerville" w:eastAsia="Arial Unicode MS" w:hAnsi="Baskerville" w:cs="Arial Unicode MS"/>
      <w:color w:val="323E4F" w:themeColor="text2" w:themeShade="BF"/>
      <w:sz w:val="32"/>
      <w:szCs w:val="40"/>
      <w:u w:color="000000"/>
      <w:bdr w:val="nil"/>
      <w14:ligatures w14:val="all"/>
    </w:rPr>
  </w:style>
  <w:style w:type="table" w:styleId="TableClassic1">
    <w:name w:val="Table Classic 1"/>
    <w:aliases w:val="Table Mine"/>
    <w:basedOn w:val="TableNormal"/>
    <w:uiPriority w:val="99"/>
    <w:unhideWhenUsed/>
    <w:rsid w:val="000726E4"/>
    <w:pPr>
      <w:spacing w:after="360"/>
      <w:jc w:val="center"/>
    </w:pPr>
    <w:rPr>
      <w:rFonts w:ascii="Baskerville" w:eastAsia="Times New Roman" w:hAnsi="Baskerville"/>
      <w:lang w:eastAsia="ja-JP"/>
    </w:rPr>
    <w:tblPr>
      <w:tblBorders>
        <w:top w:val="single" w:sz="12" w:space="0" w:color="000000"/>
        <w:bottom w:val="single" w:sz="12" w:space="0" w:color="000000"/>
      </w:tblBorders>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Grid">
    <w:name w:val="Table Grid"/>
    <w:basedOn w:val="TableNormal"/>
    <w:uiPriority w:val="59"/>
    <w:rsid w:val="000726E4"/>
    <w:rPr>
      <w:rFonts w:ascii="Baskerville" w:eastAsia="Times New Roman" w:hAnsi="Baskerville" w:cs="Times New Roman"/>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726E4"/>
    <w:pPr>
      <w:ind w:left="480" w:hanging="480"/>
    </w:pPr>
  </w:style>
  <w:style w:type="paragraph" w:customStyle="1" w:styleId="TableSources">
    <w:name w:val="Table Sources"/>
    <w:basedOn w:val="Normal"/>
    <w:link w:val="TableSourcesChar"/>
    <w:autoRedefine/>
    <w:qFormat/>
    <w:rsid w:val="000726E4"/>
    <w:pPr>
      <w:numPr>
        <w:ilvl w:val="1"/>
        <w:numId w:val="12"/>
      </w:numPr>
      <w:spacing w:after="600"/>
    </w:pPr>
    <w:rPr>
      <w:rFonts w:eastAsiaTheme="minorEastAsia"/>
      <w:i/>
      <w:iCs/>
    </w:rPr>
  </w:style>
  <w:style w:type="character" w:customStyle="1" w:styleId="TableSourcesChar">
    <w:name w:val="Table Sources Char"/>
    <w:basedOn w:val="DefaultParagraphFont"/>
    <w:link w:val="TableSources"/>
    <w:rsid w:val="000726E4"/>
    <w:rPr>
      <w:rFonts w:ascii="Baskerville" w:eastAsiaTheme="minorEastAsia" w:hAnsi="Baskerville" w:cs="Arial Unicode MS"/>
      <w:i/>
      <w:iCs/>
      <w:color w:val="000000" w:themeColor="text1"/>
      <w:sz w:val="22"/>
      <w:szCs w:val="22"/>
      <w:u w:color="000000"/>
      <w:bdr w:val="nil"/>
    </w:rPr>
  </w:style>
  <w:style w:type="paragraph" w:styleId="TOAHeading">
    <w:name w:val="toa heading"/>
    <w:basedOn w:val="Normal"/>
    <w:next w:val="Normal"/>
    <w:autoRedefine/>
    <w:rsid w:val="000726E4"/>
    <w:pPr>
      <w:spacing w:before="120"/>
    </w:pPr>
    <w:rPr>
      <w:rFonts w:eastAsiaTheme="majorEastAsia" w:cstheme="majorBidi"/>
      <w:b/>
      <w:bCs/>
    </w:rPr>
  </w:style>
  <w:style w:type="paragraph" w:styleId="TOC6">
    <w:name w:val="toc 6"/>
    <w:basedOn w:val="Normal"/>
    <w:next w:val="Normal"/>
    <w:autoRedefine/>
    <w:uiPriority w:val="39"/>
    <w:rsid w:val="000726E4"/>
    <w:pPr>
      <w:spacing w:after="120"/>
      <w:ind w:firstLine="0"/>
    </w:pPr>
    <w:rPr>
      <w:smallCaps/>
    </w:rPr>
  </w:style>
  <w:style w:type="paragraph" w:styleId="TOC7">
    <w:name w:val="toc 7"/>
    <w:basedOn w:val="Normal"/>
    <w:next w:val="Normal"/>
    <w:autoRedefine/>
    <w:uiPriority w:val="39"/>
    <w:rsid w:val="000726E4"/>
    <w:pPr>
      <w:ind w:left="1200"/>
    </w:pPr>
  </w:style>
  <w:style w:type="paragraph" w:styleId="TOC8">
    <w:name w:val="toc 8"/>
    <w:basedOn w:val="Normal"/>
    <w:next w:val="Normal"/>
    <w:autoRedefine/>
    <w:uiPriority w:val="39"/>
    <w:rsid w:val="000726E4"/>
    <w:pPr>
      <w:ind w:left="1400"/>
    </w:pPr>
  </w:style>
  <w:style w:type="paragraph" w:styleId="TOC9">
    <w:name w:val="toc 9"/>
    <w:basedOn w:val="Normal"/>
    <w:next w:val="Normal"/>
    <w:autoRedefine/>
    <w:uiPriority w:val="39"/>
    <w:rsid w:val="000726E4"/>
    <w:pPr>
      <w:ind w:firstLine="0"/>
    </w:pPr>
    <w:rPr>
      <w:b/>
    </w:rPr>
  </w:style>
  <w:style w:type="paragraph" w:styleId="TOCHeading">
    <w:name w:val="TOC Heading"/>
    <w:basedOn w:val="Heading1"/>
    <w:next w:val="Normal"/>
    <w:uiPriority w:val="39"/>
    <w:unhideWhenUsed/>
    <w:rsid w:val="000726E4"/>
    <w:pPr>
      <w:numPr>
        <w:numId w:val="0"/>
      </w:numPr>
      <w:spacing w:line="276" w:lineRule="auto"/>
      <w:outlineLvl w:val="9"/>
    </w:pPr>
    <w:rPr>
      <w:rFonts w:cs="Baskerville"/>
      <w:smallCaps/>
      <w:color w:val="2F5496" w:themeColor="accent1" w:themeShade="BF"/>
      <w:szCs w:val="22"/>
    </w:rPr>
  </w:style>
  <w:style w:type="character" w:styleId="UnresolvedMention">
    <w:name w:val="Unresolved Mention"/>
    <w:basedOn w:val="DefaultParagraphFont"/>
    <w:uiPriority w:val="99"/>
    <w:rsid w:val="000726E4"/>
    <w:rPr>
      <w:color w:val="605E5C"/>
      <w:shd w:val="clear" w:color="auto" w:fill="E1DFDD"/>
    </w:rPr>
  </w:style>
  <w:style w:type="paragraph" w:styleId="Revision">
    <w:name w:val="Revision"/>
    <w:hidden/>
    <w:uiPriority w:val="71"/>
    <w:rsid w:val="000726E4"/>
    <w:rPr>
      <w:rFonts w:ascii="Baskerville" w:eastAsia="Times New Roman" w:hAnsi="Baskerville" w:cs="Times New Roman"/>
      <w:szCs w:val="20"/>
      <w:lang w:eastAsia="ja-JP"/>
    </w:rPr>
  </w:style>
  <w:style w:type="character" w:customStyle="1" w:styleId="EndNoteBibliographyTitleChar">
    <w:name w:val="EndNote Bibliography Title Char"/>
    <w:basedOn w:val="DefaultParagraphFont"/>
    <w:link w:val="EndNoteBibliographyTitle"/>
    <w:rsid w:val="000726E4"/>
    <w:rPr>
      <w:rFonts w:ascii="Baskerville" w:eastAsia="Arial Unicode MS" w:hAnsi="Baskerville" w:cs="Arial Unicode MS"/>
      <w:color w:val="000000" w:themeColor="text1"/>
      <w:sz w:val="22"/>
      <w:szCs w:val="22"/>
      <w:u w:color="000000"/>
      <w:bdr w:val="nil"/>
    </w:rPr>
  </w:style>
  <w:style w:type="character" w:customStyle="1" w:styleId="EndNoteBibliographyChar">
    <w:name w:val="EndNote Bibliography Char"/>
    <w:basedOn w:val="DefaultParagraphFont"/>
    <w:link w:val="EndNoteBibliography"/>
    <w:rsid w:val="000726E4"/>
    <w:rPr>
      <w:rFonts w:ascii="Baskerville" w:eastAsia="Arial Unicode MS" w:hAnsi="Baskerville" w:cs="Arial Unicode MS"/>
      <w:color w:val="000000" w:themeColor="text1"/>
      <w:sz w:val="22"/>
      <w:szCs w:val="22"/>
      <w:u w:color="000000"/>
      <w:bdr w:val="nil"/>
    </w:rPr>
  </w:style>
  <w:style w:type="character" w:customStyle="1" w:styleId="ListParagraphChar">
    <w:name w:val="List Paragraph Char"/>
    <w:basedOn w:val="DefaultParagraphFont"/>
    <w:link w:val="ListParagraph"/>
    <w:uiPriority w:val="34"/>
    <w:rsid w:val="000726E4"/>
    <w:rPr>
      <w:rFonts w:ascii="Baskerville" w:eastAsiaTheme="minorEastAsia" w:hAnsi="Baskerville" w:cs="Arial Unicode MS"/>
      <w:color w:val="404040" w:themeColor="text1" w:themeTint="BF"/>
      <w:sz w:val="22"/>
      <w:szCs w:val="22"/>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7048577">
      <w:bodyDiv w:val="1"/>
      <w:marLeft w:val="0"/>
      <w:marRight w:val="0"/>
      <w:marTop w:val="0"/>
      <w:marBottom w:val="0"/>
      <w:divBdr>
        <w:top w:val="none" w:sz="0" w:space="0" w:color="auto"/>
        <w:left w:val="none" w:sz="0" w:space="0" w:color="auto"/>
        <w:bottom w:val="none" w:sz="0" w:space="0" w:color="auto"/>
        <w:right w:val="none" w:sz="0" w:space="0" w:color="auto"/>
      </w:divBdr>
    </w:div>
    <w:div w:id="1474444163">
      <w:bodyDiv w:val="1"/>
      <w:marLeft w:val="0"/>
      <w:marRight w:val="0"/>
      <w:marTop w:val="0"/>
      <w:marBottom w:val="0"/>
      <w:divBdr>
        <w:top w:val="none" w:sz="0" w:space="0" w:color="auto"/>
        <w:left w:val="none" w:sz="0" w:space="0" w:color="auto"/>
        <w:bottom w:val="none" w:sz="0" w:space="0" w:color="auto"/>
        <w:right w:val="none" w:sz="0" w:space="0" w:color="auto"/>
      </w:divBdr>
    </w:div>
    <w:div w:id="208371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7FD94-01AB-D346-B9F2-28D9125BA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5</TotalTime>
  <Pages>21</Pages>
  <Words>8053</Words>
  <Characters>46391</Characters>
  <Application>Microsoft Office Word</Application>
  <DocSecurity>0</DocSecurity>
  <Lines>594</Lines>
  <Paragraphs>9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43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Boucoyannis, Deborah A</cp:lastModifiedBy>
  <cp:revision>620</cp:revision>
  <cp:lastPrinted>2019-08-08T21:06:00Z</cp:lastPrinted>
  <dcterms:created xsi:type="dcterms:W3CDTF">2019-06-14T11:01:00Z</dcterms:created>
  <dcterms:modified xsi:type="dcterms:W3CDTF">2019-08-08T21:59:00Z</dcterms:modified>
  <cp:category/>
</cp:coreProperties>
</file>